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6813C1" w:rsidRPr="00D13CD4" w14:paraId="68F3DF69" w14:textId="77777777" w:rsidTr="009C2235">
        <w:trPr>
          <w:trHeight w:val="1853"/>
        </w:trPr>
        <w:tc>
          <w:tcPr>
            <w:tcW w:w="7928" w:type="dxa"/>
            <w:tcMar>
              <w:left w:w="0" w:type="dxa"/>
              <w:right w:w="0" w:type="dxa"/>
            </w:tcMar>
          </w:tcPr>
          <w:p w14:paraId="02427BEE" w14:textId="40E9AE3B" w:rsidR="00707C2C" w:rsidRDefault="00677828" w:rsidP="002072BB">
            <w:pPr>
              <w:jc w:val="center"/>
              <w:rPr>
                <w:rFonts w:ascii="Tahoma" w:hAnsi="Tahoma" w:cs="Tahoma"/>
                <w:b/>
                <w:bCs/>
                <w:sz w:val="40"/>
                <w:szCs w:val="40"/>
              </w:rPr>
            </w:pPr>
            <w:r>
              <w:rPr>
                <w:rFonts w:ascii="Tahoma" w:hAnsi="Tahoma" w:cs="Tahoma"/>
                <w:b/>
                <w:bCs/>
                <w:sz w:val="40"/>
                <w:szCs w:val="40"/>
              </w:rPr>
              <w:t xml:space="preserve">PERANCANGAN </w:t>
            </w:r>
            <w:r w:rsidR="002072BB">
              <w:rPr>
                <w:rFonts w:ascii="Tahoma" w:hAnsi="Tahoma" w:cs="Tahoma"/>
                <w:b/>
                <w:bCs/>
                <w:sz w:val="40"/>
                <w:szCs w:val="40"/>
              </w:rPr>
              <w:t xml:space="preserve">ASSESMENT MANAGEMENT SYSTEM BERBASIS </w:t>
            </w:r>
            <w:r>
              <w:rPr>
                <w:rFonts w:ascii="Tahoma" w:hAnsi="Tahoma" w:cs="Tahoma"/>
                <w:b/>
                <w:bCs/>
                <w:i/>
                <w:iCs/>
                <w:sz w:val="40"/>
                <w:szCs w:val="40"/>
              </w:rPr>
              <w:t>WEBSITE</w:t>
            </w:r>
            <w:r>
              <w:rPr>
                <w:rFonts w:ascii="Tahoma" w:hAnsi="Tahoma" w:cs="Tahoma"/>
                <w:b/>
                <w:bCs/>
                <w:sz w:val="40"/>
                <w:szCs w:val="40"/>
              </w:rPr>
              <w:t xml:space="preserve"> PADA </w:t>
            </w:r>
            <w:r w:rsidR="002072BB">
              <w:rPr>
                <w:rFonts w:ascii="Tahoma" w:hAnsi="Tahoma" w:cs="Tahoma"/>
                <w:b/>
                <w:bCs/>
                <w:sz w:val="40"/>
                <w:szCs w:val="40"/>
              </w:rPr>
              <w:t xml:space="preserve">PT LINGGA CIPTA INSANIA DENGAN MENGGUNAKAN </w:t>
            </w:r>
            <w:r>
              <w:rPr>
                <w:rFonts w:ascii="Tahoma" w:hAnsi="Tahoma" w:cs="Tahoma"/>
                <w:b/>
                <w:bCs/>
                <w:sz w:val="40"/>
                <w:szCs w:val="40"/>
              </w:rPr>
              <w:t xml:space="preserve">METODE </w:t>
            </w:r>
            <w:r w:rsidR="002072BB">
              <w:rPr>
                <w:rFonts w:ascii="Tahoma" w:hAnsi="Tahoma" w:cs="Tahoma"/>
                <w:b/>
                <w:bCs/>
                <w:i/>
                <w:iCs/>
                <w:sz w:val="40"/>
                <w:szCs w:val="40"/>
              </w:rPr>
              <w:t>AGILE</w:t>
            </w:r>
          </w:p>
          <w:p w14:paraId="5BEE8868" w14:textId="34D7CDF0" w:rsidR="00B91E44" w:rsidRPr="00B91E44" w:rsidRDefault="00B91E44" w:rsidP="00677828">
            <w:pPr>
              <w:jc w:val="center"/>
              <w:rPr>
                <w:rFonts w:ascii="Tahoma" w:hAnsi="Tahoma" w:cs="Tahoma"/>
                <w:b/>
                <w:bCs/>
                <w:sz w:val="40"/>
                <w:szCs w:val="40"/>
              </w:rPr>
            </w:pPr>
          </w:p>
        </w:tc>
      </w:tr>
      <w:tr w:rsidR="006813C1" w:rsidRPr="00D13CD4" w14:paraId="0AB54059" w14:textId="77777777" w:rsidTr="009C2235">
        <w:trPr>
          <w:trHeight w:val="1129"/>
        </w:trPr>
        <w:tc>
          <w:tcPr>
            <w:tcW w:w="7928" w:type="dxa"/>
            <w:tcMar>
              <w:left w:w="0" w:type="dxa"/>
              <w:right w:w="0" w:type="dxa"/>
            </w:tcMar>
          </w:tcPr>
          <w:p w14:paraId="6ECEB2FB" w14:textId="53546468" w:rsidR="006813C1" w:rsidRPr="00D13CD4" w:rsidRDefault="00E6600E" w:rsidP="009C2235">
            <w:pPr>
              <w:jc w:val="center"/>
              <w:rPr>
                <w:rFonts w:ascii="Tahoma" w:hAnsi="Tahoma" w:cs="Tahoma"/>
                <w:sz w:val="28"/>
                <w:szCs w:val="28"/>
              </w:rPr>
            </w:pPr>
            <w:r>
              <w:rPr>
                <w:rFonts w:ascii="Tahoma" w:hAnsi="Tahoma" w:cs="Tahoma"/>
                <w:sz w:val="28"/>
                <w:szCs w:val="28"/>
              </w:rPr>
              <w:t>PROPOSAL</w:t>
            </w:r>
          </w:p>
        </w:tc>
      </w:tr>
      <w:tr w:rsidR="006813C1" w:rsidRPr="00D13CD4" w14:paraId="47E2AEC1" w14:textId="77777777" w:rsidTr="009C2235">
        <w:trPr>
          <w:trHeight w:val="4452"/>
        </w:trPr>
        <w:tc>
          <w:tcPr>
            <w:tcW w:w="7928" w:type="dxa"/>
            <w:tcMar>
              <w:left w:w="0" w:type="dxa"/>
              <w:right w:w="0" w:type="dxa"/>
            </w:tcMar>
          </w:tcPr>
          <w:p w14:paraId="66723EDE" w14:textId="77777777" w:rsidR="006813C1" w:rsidRPr="00D13CD4" w:rsidRDefault="006813C1" w:rsidP="009C2235">
            <w:pPr>
              <w:jc w:val="center"/>
              <w:rPr>
                <w:rFonts w:ascii="Tahoma" w:hAnsi="Tahoma" w:cs="Tahoma"/>
              </w:rPr>
            </w:pPr>
            <w:r w:rsidRPr="00D13CD4">
              <w:rPr>
                <w:rFonts w:ascii="Tahoma" w:hAnsi="Tahoma" w:cs="Tahoma"/>
                <w:noProof/>
                <w:lang w:val="en-US"/>
              </w:rPr>
              <w:drawing>
                <wp:inline distT="0" distB="0" distL="0" distR="0" wp14:anchorId="159E1B20" wp14:editId="6D835FB5">
                  <wp:extent cx="2270760" cy="2203346"/>
                  <wp:effectExtent l="0" t="0" r="0" b="6985"/>
                  <wp:docPr id="695651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4899" cy="2217065"/>
                          </a:xfrm>
                          <a:prstGeom prst="rect">
                            <a:avLst/>
                          </a:prstGeom>
                          <a:noFill/>
                          <a:ln>
                            <a:noFill/>
                          </a:ln>
                        </pic:spPr>
                      </pic:pic>
                    </a:graphicData>
                  </a:graphic>
                </wp:inline>
              </w:drawing>
            </w:r>
          </w:p>
        </w:tc>
      </w:tr>
      <w:tr w:rsidR="006813C1" w:rsidRPr="00D13CD4" w14:paraId="4829A70A" w14:textId="77777777" w:rsidTr="009C2235">
        <w:trPr>
          <w:trHeight w:val="531"/>
        </w:trPr>
        <w:tc>
          <w:tcPr>
            <w:tcW w:w="7928" w:type="dxa"/>
            <w:tcMar>
              <w:left w:w="0" w:type="dxa"/>
              <w:right w:w="0" w:type="dxa"/>
            </w:tcMar>
          </w:tcPr>
          <w:p w14:paraId="5E56EF5D" w14:textId="35D3EBA8" w:rsidR="004947B8" w:rsidRPr="00D13CD4" w:rsidRDefault="006813C1" w:rsidP="004947B8">
            <w:pPr>
              <w:jc w:val="center"/>
              <w:rPr>
                <w:rFonts w:ascii="Tahoma" w:hAnsi="Tahoma" w:cs="Tahoma"/>
                <w:noProof/>
                <w:sz w:val="28"/>
                <w:szCs w:val="28"/>
              </w:rPr>
            </w:pPr>
            <w:r w:rsidRPr="00D13CD4">
              <w:rPr>
                <w:rFonts w:ascii="Tahoma" w:hAnsi="Tahoma" w:cs="Tahoma"/>
                <w:noProof/>
                <w:sz w:val="28"/>
                <w:szCs w:val="28"/>
              </w:rPr>
              <w:t>Oleh:</w:t>
            </w:r>
          </w:p>
        </w:tc>
      </w:tr>
      <w:tr w:rsidR="006813C1" w:rsidRPr="00D13CD4" w14:paraId="23A9D6EA" w14:textId="77777777" w:rsidTr="009C2235">
        <w:trPr>
          <w:trHeight w:val="1441"/>
        </w:trPr>
        <w:tc>
          <w:tcPr>
            <w:tcW w:w="7928" w:type="dxa"/>
            <w:tcMar>
              <w:left w:w="0" w:type="dxa"/>
              <w:right w:w="0" w:type="dxa"/>
            </w:tcMar>
          </w:tcPr>
          <w:p w14:paraId="00FA05D3" w14:textId="7ED8EBF7" w:rsidR="006813C1" w:rsidRPr="00D13CD4" w:rsidRDefault="002072BB" w:rsidP="009C2235">
            <w:pPr>
              <w:jc w:val="center"/>
              <w:rPr>
                <w:rFonts w:ascii="Tahoma" w:hAnsi="Tahoma" w:cs="Tahoma"/>
                <w:noProof/>
                <w:sz w:val="28"/>
                <w:szCs w:val="28"/>
              </w:rPr>
            </w:pPr>
            <w:r>
              <w:rPr>
                <w:rFonts w:ascii="Tahoma" w:hAnsi="Tahoma" w:cs="Tahoma"/>
                <w:noProof/>
                <w:sz w:val="28"/>
                <w:szCs w:val="28"/>
              </w:rPr>
              <w:t>SURYANA SAPUTRA</w:t>
            </w:r>
          </w:p>
          <w:p w14:paraId="1F7FE334" w14:textId="1785BCCC" w:rsidR="004947B8" w:rsidRDefault="006813C1" w:rsidP="004947B8">
            <w:pPr>
              <w:jc w:val="center"/>
              <w:rPr>
                <w:rFonts w:ascii="Tahoma" w:hAnsi="Tahoma" w:cs="Tahoma"/>
                <w:noProof/>
                <w:sz w:val="28"/>
                <w:szCs w:val="28"/>
              </w:rPr>
            </w:pPr>
            <w:r w:rsidRPr="00D13CD4">
              <w:rPr>
                <w:rFonts w:ascii="Tahoma" w:hAnsi="Tahoma" w:cs="Tahoma"/>
                <w:noProof/>
                <w:sz w:val="28"/>
                <w:szCs w:val="28"/>
              </w:rPr>
              <w:t>2</w:t>
            </w:r>
            <w:r w:rsidR="00FA34B8" w:rsidRPr="00D13CD4">
              <w:rPr>
                <w:rFonts w:ascii="Tahoma" w:hAnsi="Tahoma" w:cs="Tahoma"/>
                <w:noProof/>
                <w:sz w:val="28"/>
                <w:szCs w:val="28"/>
              </w:rPr>
              <w:t>1</w:t>
            </w:r>
            <w:r w:rsidR="002072BB">
              <w:rPr>
                <w:rFonts w:ascii="Tahoma" w:hAnsi="Tahoma" w:cs="Tahoma"/>
                <w:noProof/>
                <w:sz w:val="28"/>
                <w:szCs w:val="28"/>
              </w:rPr>
              <w:t>1011750102</w:t>
            </w:r>
          </w:p>
          <w:p w14:paraId="59DEC56E" w14:textId="77777777" w:rsidR="00B91E44" w:rsidRDefault="00B91E44" w:rsidP="00B91E44">
            <w:pPr>
              <w:tabs>
                <w:tab w:val="left" w:pos="4812"/>
              </w:tabs>
              <w:rPr>
                <w:rFonts w:ascii="Tahoma" w:hAnsi="Tahoma" w:cs="Tahoma"/>
                <w:sz w:val="28"/>
                <w:szCs w:val="28"/>
              </w:rPr>
            </w:pPr>
            <w:r>
              <w:rPr>
                <w:rFonts w:ascii="Tahoma" w:hAnsi="Tahoma" w:cs="Tahoma"/>
                <w:sz w:val="28"/>
                <w:szCs w:val="28"/>
              </w:rPr>
              <w:tab/>
            </w:r>
          </w:p>
          <w:p w14:paraId="59B49792" w14:textId="14484EDD" w:rsidR="00B91E44" w:rsidRDefault="00B91E44" w:rsidP="00B91E44">
            <w:pPr>
              <w:tabs>
                <w:tab w:val="left" w:pos="4812"/>
              </w:tabs>
              <w:rPr>
                <w:rFonts w:ascii="Tahoma" w:hAnsi="Tahoma" w:cs="Tahoma"/>
                <w:sz w:val="28"/>
                <w:szCs w:val="28"/>
              </w:rPr>
            </w:pPr>
          </w:p>
          <w:p w14:paraId="12BE254E" w14:textId="7F45C5E2" w:rsidR="00B91E44" w:rsidRPr="00B91E44" w:rsidRDefault="00B91E44" w:rsidP="00B91E44">
            <w:pPr>
              <w:tabs>
                <w:tab w:val="left" w:pos="4812"/>
              </w:tabs>
              <w:rPr>
                <w:rFonts w:ascii="Tahoma" w:hAnsi="Tahoma" w:cs="Tahoma"/>
                <w:sz w:val="28"/>
                <w:szCs w:val="28"/>
              </w:rPr>
            </w:pPr>
          </w:p>
        </w:tc>
      </w:tr>
      <w:tr w:rsidR="006813C1" w:rsidRPr="00D13CD4" w14:paraId="2B026309" w14:textId="77777777" w:rsidTr="009C2235">
        <w:tc>
          <w:tcPr>
            <w:tcW w:w="7928" w:type="dxa"/>
            <w:tcMar>
              <w:left w:w="0" w:type="dxa"/>
              <w:right w:w="0" w:type="dxa"/>
            </w:tcMar>
          </w:tcPr>
          <w:p w14:paraId="45A6891D" w14:textId="77777777" w:rsidR="006813C1" w:rsidRPr="00D13CD4" w:rsidRDefault="006813C1" w:rsidP="009C2235">
            <w:pPr>
              <w:jc w:val="center"/>
              <w:rPr>
                <w:rFonts w:ascii="Tahoma" w:hAnsi="Tahoma" w:cs="Tahoma"/>
                <w:b/>
                <w:bCs/>
                <w:sz w:val="32"/>
                <w:szCs w:val="32"/>
              </w:rPr>
            </w:pPr>
            <w:r w:rsidRPr="00D13CD4">
              <w:rPr>
                <w:rFonts w:ascii="Tahoma" w:hAnsi="Tahoma" w:cs="Tahoma"/>
                <w:b/>
                <w:bCs/>
                <w:sz w:val="32"/>
                <w:szCs w:val="32"/>
              </w:rPr>
              <w:t>PROGRAM STUDI SISTEM INFORMASI</w:t>
            </w:r>
          </w:p>
          <w:p w14:paraId="20E70547" w14:textId="4DE06FE5" w:rsidR="006813C1" w:rsidRPr="00D13CD4" w:rsidRDefault="006813C1" w:rsidP="009C2235">
            <w:pPr>
              <w:jc w:val="center"/>
              <w:rPr>
                <w:rFonts w:ascii="Tahoma" w:hAnsi="Tahoma" w:cs="Tahoma"/>
                <w:b/>
                <w:bCs/>
                <w:sz w:val="32"/>
                <w:szCs w:val="32"/>
              </w:rPr>
            </w:pPr>
            <w:r w:rsidRPr="00C05E34">
              <w:rPr>
                <w:rFonts w:ascii="Tahoma" w:hAnsi="Tahoma" w:cs="Tahoma"/>
                <w:b/>
                <w:bCs/>
                <w:sz w:val="36"/>
                <w:szCs w:val="36"/>
              </w:rPr>
              <w:t xml:space="preserve">FAKULTAS </w:t>
            </w:r>
            <w:r w:rsidR="00FB2562" w:rsidRPr="00C05E34">
              <w:rPr>
                <w:rFonts w:ascii="Tahoma" w:hAnsi="Tahoma" w:cs="Tahoma"/>
                <w:b/>
                <w:bCs/>
                <w:sz w:val="36"/>
                <w:szCs w:val="36"/>
              </w:rPr>
              <w:t>ILMU KOMPUTER</w:t>
            </w:r>
            <w:r w:rsidR="00FB2562">
              <w:rPr>
                <w:rFonts w:ascii="Tahoma" w:hAnsi="Tahoma" w:cs="Tahoma"/>
                <w:b/>
                <w:bCs/>
                <w:sz w:val="32"/>
                <w:szCs w:val="32"/>
              </w:rPr>
              <w:br/>
            </w:r>
            <w:r w:rsidRPr="00C05E34">
              <w:rPr>
                <w:rFonts w:ascii="Tahoma" w:hAnsi="Tahoma" w:cs="Tahoma"/>
                <w:b/>
                <w:bCs/>
                <w:sz w:val="40"/>
                <w:szCs w:val="40"/>
              </w:rPr>
              <w:t>UNIVERSITAS PAMULANG</w:t>
            </w:r>
          </w:p>
          <w:p w14:paraId="59C22798" w14:textId="77777777" w:rsidR="006813C1" w:rsidRPr="00D13CD4" w:rsidRDefault="006813C1" w:rsidP="009C2235">
            <w:pPr>
              <w:jc w:val="center"/>
              <w:rPr>
                <w:rFonts w:ascii="Tahoma" w:hAnsi="Tahoma" w:cs="Tahoma"/>
                <w:b/>
                <w:bCs/>
                <w:sz w:val="32"/>
                <w:szCs w:val="32"/>
              </w:rPr>
            </w:pPr>
            <w:r w:rsidRPr="00D13CD4">
              <w:rPr>
                <w:rFonts w:ascii="Tahoma" w:hAnsi="Tahoma" w:cs="Tahoma"/>
                <w:b/>
                <w:bCs/>
                <w:sz w:val="32"/>
                <w:szCs w:val="32"/>
              </w:rPr>
              <w:t>TANGERANG SELATAN</w:t>
            </w:r>
          </w:p>
          <w:p w14:paraId="0875D1E8" w14:textId="49A447EE" w:rsidR="006813C1" w:rsidRPr="00D13CD4" w:rsidRDefault="002072BB" w:rsidP="009C2235">
            <w:pPr>
              <w:jc w:val="center"/>
              <w:rPr>
                <w:rFonts w:ascii="Tahoma" w:hAnsi="Tahoma" w:cs="Tahoma"/>
              </w:rPr>
            </w:pPr>
            <w:r>
              <w:rPr>
                <w:rFonts w:ascii="Tahoma" w:hAnsi="Tahoma" w:cs="Tahoma"/>
                <w:b/>
                <w:bCs/>
                <w:sz w:val="32"/>
                <w:szCs w:val="32"/>
              </w:rPr>
              <w:t>2025</w:t>
            </w:r>
          </w:p>
        </w:tc>
      </w:tr>
    </w:tbl>
    <w:p w14:paraId="174983A0" w14:textId="77777777" w:rsidR="007C4F58" w:rsidRPr="00D13CD4" w:rsidRDefault="007C4F58">
      <w:pPr>
        <w:rPr>
          <w:rFonts w:ascii="Tahoma" w:hAnsi="Tahoma" w:cs="Tahoma"/>
        </w:rPr>
        <w:sectPr w:rsidR="007C4F58" w:rsidRPr="00D13CD4" w:rsidSect="00677828">
          <w:footerReference w:type="first" r:id="rId9"/>
          <w:pgSz w:w="11907" w:h="16840" w:code="9"/>
          <w:pgMar w:top="1701" w:right="1701" w:bottom="1701" w:left="2268" w:header="720" w:footer="720" w:gutter="0"/>
          <w:pgNumType w:fmt="lowerRoman"/>
          <w:cols w:space="708"/>
          <w:docGrid w:linePitch="299"/>
        </w:sectPr>
      </w:pPr>
    </w:p>
    <w:p w14:paraId="1EA8EE26" w14:textId="374DB183" w:rsidR="00361A89" w:rsidRPr="00361A89" w:rsidRDefault="00361A89" w:rsidP="00CB4841">
      <w:pPr>
        <w:pStyle w:val="Heading1"/>
        <w:numPr>
          <w:ilvl w:val="0"/>
          <w:numId w:val="0"/>
        </w:numPr>
        <w:spacing w:line="480" w:lineRule="auto"/>
        <w:rPr>
          <w:sz w:val="28"/>
          <w:szCs w:val="28"/>
        </w:rPr>
      </w:pPr>
      <w:bookmarkStart w:id="0" w:name="_Toc191813263"/>
      <w:r w:rsidRPr="00361A89">
        <w:rPr>
          <w:sz w:val="28"/>
          <w:szCs w:val="28"/>
        </w:rPr>
        <w:lastRenderedPageBreak/>
        <w:t>KATA PENGANTAR</w:t>
      </w:r>
      <w:bookmarkEnd w:id="0"/>
    </w:p>
    <w:p w14:paraId="609EBD7F" w14:textId="3539A56B" w:rsidR="00361A89" w:rsidRDefault="00361A89" w:rsidP="007744C7">
      <w:pPr>
        <w:tabs>
          <w:tab w:val="left" w:pos="567"/>
          <w:tab w:val="left" w:pos="1134"/>
          <w:tab w:val="left" w:pos="2325"/>
        </w:tabs>
        <w:spacing w:line="240" w:lineRule="auto"/>
        <w:rPr>
          <w:rFonts w:cs="Times New Roman"/>
          <w:szCs w:val="24"/>
        </w:rPr>
      </w:pPr>
      <w:r>
        <w:rPr>
          <w:rFonts w:cs="Times New Roman"/>
          <w:szCs w:val="24"/>
        </w:rPr>
        <w:tab/>
        <w:t>Puji syukur Alhamdulillah kehadirat Allah SWT yang telah melimpahkan segala rahmat dan karunia-Nya, sehingga penulis dapat menyelesaikan proposal skripsi yang merupakan salah satu persyaratan untuk menyelesaikan program studi strata satu (S1) pada program studi Sistem Informasi di Universitas Pamulang.</w:t>
      </w:r>
    </w:p>
    <w:p w14:paraId="44D897CA" w14:textId="3CD6605B" w:rsidR="00361A89" w:rsidRPr="00373F66" w:rsidRDefault="00361A89" w:rsidP="007744C7">
      <w:pPr>
        <w:tabs>
          <w:tab w:val="left" w:pos="567"/>
          <w:tab w:val="left" w:pos="1134"/>
          <w:tab w:val="left" w:pos="2325"/>
        </w:tabs>
        <w:spacing w:line="240" w:lineRule="auto"/>
        <w:rPr>
          <w:rFonts w:cs="Times New Roman"/>
          <w:szCs w:val="24"/>
          <w:lang w:val="fi-FI"/>
        </w:rPr>
      </w:pPr>
      <w:r>
        <w:rPr>
          <w:rFonts w:cs="Times New Roman"/>
          <w:szCs w:val="24"/>
        </w:rPr>
        <w:tab/>
      </w:r>
      <w:r w:rsidRPr="00373F66">
        <w:rPr>
          <w:rFonts w:cs="Times New Roman"/>
          <w:szCs w:val="24"/>
          <w:lang w:val="fi-FI"/>
        </w:rPr>
        <w:t>Penulis menyadari proposal ini masih jauh dari sempurna. Karena itu, kritik dan saran akan senantiasa penulis terima dengan senang hati.</w:t>
      </w:r>
    </w:p>
    <w:p w14:paraId="4443F461" w14:textId="0447898A" w:rsidR="00361A89" w:rsidRPr="00373F66" w:rsidRDefault="00361A89" w:rsidP="007744C7">
      <w:pPr>
        <w:tabs>
          <w:tab w:val="left" w:pos="567"/>
          <w:tab w:val="left" w:pos="1134"/>
          <w:tab w:val="left" w:pos="2325"/>
        </w:tabs>
        <w:spacing w:line="240" w:lineRule="auto"/>
        <w:rPr>
          <w:rFonts w:cs="Times New Roman"/>
          <w:szCs w:val="24"/>
          <w:lang w:val="fi-FI"/>
        </w:rPr>
      </w:pPr>
      <w:r w:rsidRPr="00373F66">
        <w:rPr>
          <w:rFonts w:cs="Times New Roman"/>
          <w:szCs w:val="24"/>
          <w:lang w:val="fi-FI"/>
        </w:rPr>
        <w:tab/>
        <w:t xml:space="preserve">Dengan segala keterbatasan, penulis menyadari pula bahwa </w:t>
      </w:r>
      <w:r w:rsidR="007C7EBC" w:rsidRPr="00373F66">
        <w:rPr>
          <w:rFonts w:cs="Times New Roman"/>
          <w:szCs w:val="24"/>
          <w:lang w:val="fi-FI"/>
        </w:rPr>
        <w:t>proposal</w:t>
      </w:r>
      <w:r w:rsidRPr="00373F66">
        <w:rPr>
          <w:rFonts w:cs="Times New Roman"/>
          <w:szCs w:val="24"/>
          <w:lang w:val="fi-FI"/>
        </w:rPr>
        <w:t xml:space="preserve"> ini takkan terwujud tanpa bantuan, bimbingan, dan dorongan dari berbagai pihak. Untuk itu, dengan segala kerendahan hati, penulis menyampaikan ucapan terima kasih kepada:</w:t>
      </w:r>
    </w:p>
    <w:p w14:paraId="7E02F876" w14:textId="77777777" w:rsidR="00361A89"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 xml:space="preserve">Bapak </w:t>
      </w:r>
      <w:r w:rsidRPr="002C0DC3">
        <w:rPr>
          <w:rFonts w:cs="Times New Roman"/>
          <w:szCs w:val="24"/>
        </w:rPr>
        <w:t>Dr. E</w:t>
      </w:r>
      <w:r>
        <w:rPr>
          <w:rFonts w:cs="Times New Roman"/>
          <w:szCs w:val="24"/>
        </w:rPr>
        <w:t xml:space="preserve">. </w:t>
      </w:r>
      <w:r w:rsidRPr="002C0DC3">
        <w:rPr>
          <w:rFonts w:cs="Times New Roman"/>
          <w:szCs w:val="24"/>
        </w:rPr>
        <w:t xml:space="preserve">Nurzaman AM, MM, </w:t>
      </w:r>
      <w:proofErr w:type="gramStart"/>
      <w:r w:rsidRPr="002C0DC3">
        <w:rPr>
          <w:rFonts w:cs="Times New Roman"/>
          <w:szCs w:val="24"/>
        </w:rPr>
        <w:t>MSi</w:t>
      </w:r>
      <w:r>
        <w:rPr>
          <w:rFonts w:cs="Times New Roman"/>
          <w:szCs w:val="24"/>
        </w:rPr>
        <w:t>.,</w:t>
      </w:r>
      <w:proofErr w:type="gramEnd"/>
      <w:r>
        <w:rPr>
          <w:rFonts w:cs="Times New Roman"/>
          <w:szCs w:val="24"/>
        </w:rPr>
        <w:t xml:space="preserve"> selaku Rektor Universitas Pamulang.</w:t>
      </w:r>
    </w:p>
    <w:p w14:paraId="5302D528" w14:textId="47742137" w:rsidR="00361A89"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Bapak Yan Mitha Djaksana, S.Kom.</w:t>
      </w:r>
      <w:proofErr w:type="gramStart"/>
      <w:r>
        <w:rPr>
          <w:rFonts w:cs="Times New Roman"/>
          <w:szCs w:val="24"/>
        </w:rPr>
        <w:t>,M.Kom</w:t>
      </w:r>
      <w:proofErr w:type="gramEnd"/>
      <w:r>
        <w:rPr>
          <w:rFonts w:cs="Times New Roman"/>
          <w:szCs w:val="24"/>
        </w:rPr>
        <w:t>.</w:t>
      </w:r>
      <w:r w:rsidR="007C7EBC">
        <w:rPr>
          <w:rFonts w:cs="Times New Roman"/>
          <w:szCs w:val="24"/>
        </w:rPr>
        <w:t>,</w:t>
      </w:r>
      <w:r>
        <w:rPr>
          <w:rFonts w:cs="Times New Roman"/>
          <w:szCs w:val="24"/>
        </w:rPr>
        <w:t xml:space="preserve"> selaku Dekan Fakultas Ilmu Komputer Universitas Pamulang.</w:t>
      </w:r>
    </w:p>
    <w:p w14:paraId="2EB836F9" w14:textId="5F96A143" w:rsidR="00361A89"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 xml:space="preserve">Bapak Heri Haerudin, </w:t>
      </w:r>
      <w:proofErr w:type="gramStart"/>
      <w:r>
        <w:rPr>
          <w:rFonts w:cs="Times New Roman"/>
          <w:szCs w:val="24"/>
        </w:rPr>
        <w:t>S.Kom.,</w:t>
      </w:r>
      <w:proofErr w:type="gramEnd"/>
      <w:r>
        <w:rPr>
          <w:rFonts w:cs="Times New Roman"/>
          <w:szCs w:val="24"/>
        </w:rPr>
        <w:t xml:space="preserve"> M.Kom., selaku ketua program studi Sistem Informasi di Universitas Pamulang.</w:t>
      </w:r>
    </w:p>
    <w:p w14:paraId="6C21C752" w14:textId="38F3EC85" w:rsidR="00361A89"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 xml:space="preserve">Bapak Afif Efendi, </w:t>
      </w:r>
      <w:proofErr w:type="gramStart"/>
      <w:r>
        <w:rPr>
          <w:rFonts w:cs="Times New Roman"/>
          <w:szCs w:val="24"/>
        </w:rPr>
        <w:t>S.Kom.,</w:t>
      </w:r>
      <w:proofErr w:type="gramEnd"/>
      <w:r>
        <w:rPr>
          <w:rFonts w:cs="Times New Roman"/>
          <w:szCs w:val="24"/>
        </w:rPr>
        <w:t xml:space="preserve"> M.Kom., selaku Dosen Pembimbing proposal dan insyaallah sampai skripsi </w:t>
      </w:r>
      <w:r w:rsidR="00480BE4">
        <w:rPr>
          <w:rFonts w:cs="Times New Roman"/>
          <w:szCs w:val="24"/>
        </w:rPr>
        <w:t xml:space="preserve">selesai </w:t>
      </w:r>
      <w:r>
        <w:rPr>
          <w:rFonts w:cs="Times New Roman"/>
          <w:szCs w:val="24"/>
        </w:rPr>
        <w:t>pada program studi Sistem Informasi di Universitas Pamulang.</w:t>
      </w:r>
    </w:p>
    <w:p w14:paraId="66E87EF6" w14:textId="2896FF47" w:rsidR="00361A89"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 xml:space="preserve">Mama </w:t>
      </w:r>
      <w:proofErr w:type="gramStart"/>
      <w:r>
        <w:rPr>
          <w:rFonts w:cs="Times New Roman"/>
          <w:szCs w:val="24"/>
        </w:rPr>
        <w:t>dan</w:t>
      </w:r>
      <w:proofErr w:type="gramEnd"/>
      <w:r>
        <w:rPr>
          <w:rFonts w:cs="Times New Roman"/>
          <w:szCs w:val="24"/>
        </w:rPr>
        <w:t xml:space="preserve"> Papah tercinta yang telah</w:t>
      </w:r>
      <w:r w:rsidR="007C7EBC">
        <w:rPr>
          <w:rFonts w:cs="Times New Roman"/>
          <w:szCs w:val="24"/>
        </w:rPr>
        <w:t xml:space="preserve"> mendoakan,</w:t>
      </w:r>
      <w:r>
        <w:rPr>
          <w:rFonts w:cs="Times New Roman"/>
          <w:szCs w:val="24"/>
        </w:rPr>
        <w:t xml:space="preserve"> mendukung</w:t>
      </w:r>
      <w:r w:rsidR="007C7EBC">
        <w:rPr>
          <w:rFonts w:cs="Times New Roman"/>
          <w:szCs w:val="24"/>
        </w:rPr>
        <w:t>,</w:t>
      </w:r>
      <w:r>
        <w:rPr>
          <w:rFonts w:cs="Times New Roman"/>
          <w:szCs w:val="24"/>
        </w:rPr>
        <w:t xml:space="preserve"> penulis baik spirit maupun materi.</w:t>
      </w:r>
    </w:p>
    <w:p w14:paraId="005B8C0C" w14:textId="1B68E8E8" w:rsidR="00361A89" w:rsidRPr="00373F66"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lang w:val="fi-FI"/>
        </w:rPr>
      </w:pPr>
      <w:r w:rsidRPr="00373F66">
        <w:rPr>
          <w:rFonts w:cs="Times New Roman"/>
          <w:szCs w:val="24"/>
          <w:lang w:val="fi-FI"/>
        </w:rPr>
        <w:t xml:space="preserve">Kakak dan Saudara </w:t>
      </w:r>
      <w:r w:rsidR="00AC14B1" w:rsidRPr="00373F66">
        <w:rPr>
          <w:rFonts w:cs="Times New Roman"/>
          <w:szCs w:val="24"/>
          <w:lang w:val="fi-FI"/>
        </w:rPr>
        <w:t xml:space="preserve">kembar peneliti </w:t>
      </w:r>
      <w:r w:rsidRPr="00373F66">
        <w:rPr>
          <w:rFonts w:cs="Times New Roman"/>
          <w:szCs w:val="24"/>
          <w:lang w:val="fi-FI"/>
        </w:rPr>
        <w:t xml:space="preserve">yang selalu memberikan spirit maupun materi untuk terus menyelesaikan </w:t>
      </w:r>
      <w:r w:rsidR="00AC14B1" w:rsidRPr="00373F66">
        <w:rPr>
          <w:rFonts w:cs="Times New Roman"/>
          <w:szCs w:val="24"/>
          <w:lang w:val="fi-FI"/>
        </w:rPr>
        <w:t>proposal</w:t>
      </w:r>
      <w:r w:rsidRPr="00373F66">
        <w:rPr>
          <w:rFonts w:cs="Times New Roman"/>
          <w:szCs w:val="24"/>
          <w:lang w:val="fi-FI"/>
        </w:rPr>
        <w:t xml:space="preserve"> ini.</w:t>
      </w:r>
    </w:p>
    <w:p w14:paraId="53185252" w14:textId="6907C583" w:rsidR="00361A89" w:rsidRPr="00373F66"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lang w:val="fi-FI"/>
        </w:rPr>
      </w:pPr>
      <w:r w:rsidRPr="00373F66">
        <w:rPr>
          <w:rFonts w:cs="Times New Roman"/>
          <w:szCs w:val="24"/>
          <w:lang w:val="fi-FI"/>
        </w:rPr>
        <w:t xml:space="preserve">Ibu Emi Sita Eriana, S.Kom., M.Kom., </w:t>
      </w:r>
      <w:r w:rsidR="00CA1D16" w:rsidRPr="00373F66">
        <w:rPr>
          <w:rFonts w:cs="Times New Roman"/>
          <w:szCs w:val="24"/>
          <w:lang w:val="fi-FI"/>
        </w:rPr>
        <w:t xml:space="preserve">dan Ibu Leni Susanti, S.Kom.,M.Kom, </w:t>
      </w:r>
      <w:r w:rsidRPr="00373F66">
        <w:rPr>
          <w:rFonts w:cs="Times New Roman"/>
          <w:szCs w:val="24"/>
          <w:lang w:val="fi-FI"/>
        </w:rPr>
        <w:t xml:space="preserve">yang selalu memberikan spirit maupun dukungan untuk terus menyelesaikan </w:t>
      </w:r>
      <w:r w:rsidR="00AC14B1" w:rsidRPr="00373F66">
        <w:rPr>
          <w:rFonts w:cs="Times New Roman"/>
          <w:szCs w:val="24"/>
          <w:lang w:val="fi-FI"/>
        </w:rPr>
        <w:t>proposal</w:t>
      </w:r>
      <w:r w:rsidRPr="00373F66">
        <w:rPr>
          <w:rFonts w:cs="Times New Roman"/>
          <w:szCs w:val="24"/>
          <w:lang w:val="fi-FI"/>
        </w:rPr>
        <w:t xml:space="preserve"> ini.</w:t>
      </w:r>
    </w:p>
    <w:p w14:paraId="7E4F17EE" w14:textId="3009BE12" w:rsidR="00361A89" w:rsidRPr="00373F66"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lang w:val="fi-FI"/>
        </w:rPr>
      </w:pPr>
      <w:r w:rsidRPr="00373F66">
        <w:rPr>
          <w:rFonts w:cs="Times New Roman"/>
          <w:szCs w:val="24"/>
          <w:lang w:val="fi-FI"/>
        </w:rPr>
        <w:t xml:space="preserve">Saudara dan sahabat-sahabatku, terutama kawan-kawan </w:t>
      </w:r>
      <w:r w:rsidR="00480BE4" w:rsidRPr="00373F66">
        <w:rPr>
          <w:rFonts w:cs="Times New Roman"/>
          <w:szCs w:val="24"/>
          <w:lang w:val="fi-FI"/>
        </w:rPr>
        <w:t xml:space="preserve">kelas dan seangkatan program studi Sistem Informasi 2021 </w:t>
      </w:r>
      <w:r w:rsidRPr="00373F66">
        <w:rPr>
          <w:rFonts w:cs="Times New Roman"/>
          <w:szCs w:val="24"/>
          <w:lang w:val="fi-FI"/>
        </w:rPr>
        <w:t xml:space="preserve">yang telah memberikan dukungan moral untuk terus menyelesaikan </w:t>
      </w:r>
      <w:r w:rsidR="00480BE4" w:rsidRPr="00373F66">
        <w:rPr>
          <w:rFonts w:cs="Times New Roman"/>
          <w:szCs w:val="24"/>
          <w:lang w:val="fi-FI"/>
        </w:rPr>
        <w:t>proposal</w:t>
      </w:r>
      <w:r w:rsidRPr="00373F66">
        <w:rPr>
          <w:rFonts w:cs="Times New Roman"/>
          <w:szCs w:val="24"/>
          <w:lang w:val="fi-FI"/>
        </w:rPr>
        <w:t xml:space="preserve"> ini.</w:t>
      </w:r>
    </w:p>
    <w:p w14:paraId="703224E9" w14:textId="4C678908" w:rsidR="00361A89" w:rsidRPr="00373F66"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lang w:val="fi-FI"/>
        </w:rPr>
      </w:pPr>
      <w:r w:rsidRPr="00373F66">
        <w:rPr>
          <w:rFonts w:cs="Times New Roman"/>
          <w:szCs w:val="24"/>
          <w:lang w:val="fi-FI"/>
        </w:rPr>
        <w:t xml:space="preserve">Saudara dan sahabat-sahabatku, terutama kawan-kawan Himpunan Mahasiswa Sistem Informasi Universitas Pamulang yang telah memberikan dukungan moral untuk terus menyelesaikan </w:t>
      </w:r>
      <w:r w:rsidR="00184611" w:rsidRPr="00373F66">
        <w:rPr>
          <w:rFonts w:cs="Times New Roman"/>
          <w:szCs w:val="24"/>
          <w:lang w:val="fi-FI"/>
        </w:rPr>
        <w:t>proposal</w:t>
      </w:r>
      <w:r w:rsidRPr="00373F66">
        <w:rPr>
          <w:rFonts w:cs="Times New Roman"/>
          <w:szCs w:val="24"/>
          <w:lang w:val="fi-FI"/>
        </w:rPr>
        <w:t xml:space="preserve"> ini.</w:t>
      </w:r>
    </w:p>
    <w:p w14:paraId="4EBEF315" w14:textId="5F9745CC" w:rsidR="00361A89" w:rsidRPr="00373F66" w:rsidRDefault="00361A89" w:rsidP="007744C7">
      <w:pPr>
        <w:tabs>
          <w:tab w:val="left" w:pos="567"/>
          <w:tab w:val="left" w:pos="1134"/>
          <w:tab w:val="left" w:pos="2325"/>
        </w:tabs>
        <w:spacing w:line="240" w:lineRule="auto"/>
        <w:rPr>
          <w:rFonts w:cs="Times New Roman"/>
          <w:szCs w:val="24"/>
          <w:lang w:val="fi-FI"/>
        </w:rPr>
      </w:pPr>
      <w:r w:rsidRPr="00373F66">
        <w:rPr>
          <w:rFonts w:cs="Times New Roman"/>
          <w:szCs w:val="24"/>
          <w:lang w:val="fi-FI"/>
        </w:rPr>
        <w:tab/>
        <w:t xml:space="preserve">Semoga Allah SWT senantiasa membalas kebaikan dan selalu mencurahkan hidayah serta taufik-Nya, </w:t>
      </w:r>
      <w:r w:rsidR="00BC1292" w:rsidRPr="00373F66">
        <w:rPr>
          <w:rFonts w:cs="Times New Roman"/>
          <w:szCs w:val="24"/>
          <w:lang w:val="fi-FI"/>
        </w:rPr>
        <w:t xml:space="preserve">dan penulis dapat menyelesaikan penelitian dengan baik dan lulus </w:t>
      </w:r>
      <w:r w:rsidR="002633F6" w:rsidRPr="00373F66">
        <w:rPr>
          <w:rFonts w:cs="Times New Roman"/>
          <w:szCs w:val="24"/>
          <w:lang w:val="fi-FI"/>
        </w:rPr>
        <w:t xml:space="preserve">tepat waktu </w:t>
      </w:r>
      <w:r w:rsidR="00BC1292" w:rsidRPr="00373F66">
        <w:rPr>
          <w:rFonts w:cs="Times New Roman"/>
          <w:szCs w:val="24"/>
          <w:lang w:val="fi-FI"/>
        </w:rPr>
        <w:t xml:space="preserve">dengan hasil yang memuaskan, </w:t>
      </w:r>
      <w:r w:rsidRPr="00373F66">
        <w:rPr>
          <w:rFonts w:cs="Times New Roman"/>
          <w:szCs w:val="24"/>
          <w:lang w:val="fi-FI"/>
        </w:rPr>
        <w:t>A</w:t>
      </w:r>
      <w:r w:rsidR="00E837DB" w:rsidRPr="00373F66">
        <w:rPr>
          <w:rFonts w:cs="Times New Roman"/>
          <w:szCs w:val="24"/>
          <w:lang w:val="fi-FI"/>
        </w:rPr>
        <w:t>a</w:t>
      </w:r>
      <w:r w:rsidRPr="00373F66">
        <w:rPr>
          <w:rFonts w:cs="Times New Roman"/>
          <w:szCs w:val="24"/>
          <w:lang w:val="fi-FI"/>
        </w:rPr>
        <w:t>mi</w:t>
      </w:r>
      <w:r w:rsidR="00E837DB" w:rsidRPr="00373F66">
        <w:rPr>
          <w:rFonts w:cs="Times New Roman"/>
          <w:szCs w:val="24"/>
          <w:lang w:val="fi-FI"/>
        </w:rPr>
        <w:t>i</w:t>
      </w:r>
      <w:r w:rsidRPr="00373F66">
        <w:rPr>
          <w:rFonts w:cs="Times New Roman"/>
          <w:szCs w:val="24"/>
          <w:lang w:val="fi-FI"/>
        </w:rPr>
        <w:t>n.</w:t>
      </w:r>
    </w:p>
    <w:p w14:paraId="0E8050F6" w14:textId="34CD7FCF" w:rsidR="00361A89" w:rsidRDefault="00361A89" w:rsidP="007744C7">
      <w:pPr>
        <w:tabs>
          <w:tab w:val="left" w:pos="567"/>
          <w:tab w:val="left" w:pos="1134"/>
          <w:tab w:val="left" w:pos="2325"/>
        </w:tabs>
        <w:spacing w:line="240" w:lineRule="auto"/>
        <w:jc w:val="right"/>
        <w:rPr>
          <w:rFonts w:cs="Times New Roman"/>
          <w:szCs w:val="24"/>
        </w:rPr>
      </w:pPr>
      <w:r w:rsidRPr="00373F66">
        <w:rPr>
          <w:rFonts w:cs="Times New Roman"/>
          <w:szCs w:val="24"/>
          <w:lang w:val="fi-FI"/>
        </w:rPr>
        <w:tab/>
      </w:r>
      <w:r w:rsidRPr="00373F66">
        <w:rPr>
          <w:rFonts w:cs="Times New Roman"/>
          <w:szCs w:val="24"/>
          <w:lang w:val="fi-FI"/>
        </w:rPr>
        <w:tab/>
      </w:r>
      <w:r w:rsidRPr="00373F66">
        <w:rPr>
          <w:rFonts w:cs="Times New Roman"/>
          <w:szCs w:val="24"/>
          <w:lang w:val="fi-FI"/>
        </w:rPr>
        <w:tab/>
      </w:r>
      <w:r w:rsidRPr="00373F66">
        <w:rPr>
          <w:rFonts w:cs="Times New Roman"/>
          <w:szCs w:val="24"/>
          <w:lang w:val="fi-FI"/>
        </w:rPr>
        <w:tab/>
      </w:r>
      <w:r w:rsidRPr="00373F66">
        <w:rPr>
          <w:rFonts w:cs="Times New Roman"/>
          <w:szCs w:val="24"/>
          <w:lang w:val="fi-FI"/>
        </w:rPr>
        <w:tab/>
      </w:r>
      <w:r w:rsidRPr="00373F66">
        <w:rPr>
          <w:rFonts w:cs="Times New Roman"/>
          <w:szCs w:val="24"/>
          <w:lang w:val="fi-FI"/>
        </w:rPr>
        <w:tab/>
        <w:t xml:space="preserve">        </w:t>
      </w:r>
      <w:r>
        <w:rPr>
          <w:rFonts w:cs="Times New Roman"/>
          <w:szCs w:val="24"/>
        </w:rPr>
        <w:t>Tangerang Selatan,</w:t>
      </w:r>
    </w:p>
    <w:p w14:paraId="1E579B74" w14:textId="4C8330E2" w:rsidR="00361A89" w:rsidRPr="00361A89" w:rsidRDefault="00361A89" w:rsidP="007744C7">
      <w:pPr>
        <w:tabs>
          <w:tab w:val="left" w:pos="567"/>
          <w:tab w:val="left" w:pos="1134"/>
          <w:tab w:val="left" w:pos="2325"/>
        </w:tabs>
        <w:spacing w:line="240" w:lineRule="auto"/>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Penulis</w:t>
      </w:r>
    </w:p>
    <w:bookmarkStart w:id="1" w:name="_Toc191813264" w:displacedByCustomXml="next"/>
    <w:sdt>
      <w:sdtPr>
        <w:rPr>
          <w:b w:val="0"/>
          <w:bCs w:val="0"/>
        </w:rPr>
        <w:id w:val="541871088"/>
        <w:docPartObj>
          <w:docPartGallery w:val="Table of Contents"/>
          <w:docPartUnique/>
        </w:docPartObj>
      </w:sdtPr>
      <w:sdtEndPr>
        <w:rPr>
          <w:noProof/>
        </w:rPr>
      </w:sdtEndPr>
      <w:sdtContent>
        <w:p w14:paraId="7557E487" w14:textId="11629E34" w:rsidR="007C005B" w:rsidRDefault="00E90113" w:rsidP="002B7BD2">
          <w:pPr>
            <w:pStyle w:val="Heading1"/>
            <w:numPr>
              <w:ilvl w:val="0"/>
              <w:numId w:val="0"/>
            </w:numPr>
          </w:pPr>
          <w:r>
            <w:t>DAFTAR ISI</w:t>
          </w:r>
          <w:bookmarkEnd w:id="1"/>
        </w:p>
        <w:p w14:paraId="71A7D2C2" w14:textId="25A8BD9B" w:rsidR="00C005CA" w:rsidRDefault="00007A0E">
          <w:pPr>
            <w:pStyle w:val="TOC1"/>
            <w:tabs>
              <w:tab w:val="right" w:leader="dot" w:pos="7928"/>
            </w:tabs>
            <w:rPr>
              <w:rFonts w:asciiTheme="minorHAnsi" w:eastAsiaTheme="minorEastAsia" w:hAnsiTheme="minorHAnsi"/>
              <w:noProof/>
              <w:kern w:val="0"/>
              <w:sz w:val="22"/>
              <w:lang w:val="en-US"/>
              <w14:ligatures w14:val="none"/>
            </w:rPr>
          </w:pPr>
          <w:r>
            <w:fldChar w:fldCharType="begin"/>
          </w:r>
          <w:r>
            <w:instrText xml:space="preserve"> TOC \o "1-4" \h \z \u </w:instrText>
          </w:r>
          <w:r>
            <w:fldChar w:fldCharType="separate"/>
          </w:r>
          <w:hyperlink w:anchor="_Toc191813263" w:history="1">
            <w:r w:rsidR="00C005CA" w:rsidRPr="00331BF0">
              <w:rPr>
                <w:rStyle w:val="Hyperlink"/>
                <w:noProof/>
              </w:rPr>
              <w:t>KATA PENGANTAR</w:t>
            </w:r>
            <w:r w:rsidR="00C005CA">
              <w:rPr>
                <w:noProof/>
                <w:webHidden/>
              </w:rPr>
              <w:tab/>
            </w:r>
            <w:r w:rsidR="00C005CA">
              <w:rPr>
                <w:noProof/>
                <w:webHidden/>
              </w:rPr>
              <w:fldChar w:fldCharType="begin"/>
            </w:r>
            <w:r w:rsidR="00C005CA">
              <w:rPr>
                <w:noProof/>
                <w:webHidden/>
              </w:rPr>
              <w:instrText xml:space="preserve"> PAGEREF _Toc191813263 \h </w:instrText>
            </w:r>
            <w:r w:rsidR="00C005CA">
              <w:rPr>
                <w:noProof/>
                <w:webHidden/>
              </w:rPr>
            </w:r>
            <w:r w:rsidR="00C005CA">
              <w:rPr>
                <w:noProof/>
                <w:webHidden/>
              </w:rPr>
              <w:fldChar w:fldCharType="separate"/>
            </w:r>
            <w:r w:rsidR="00C005CA">
              <w:rPr>
                <w:noProof/>
                <w:webHidden/>
              </w:rPr>
              <w:t>i</w:t>
            </w:r>
            <w:r w:rsidR="00C005CA">
              <w:rPr>
                <w:noProof/>
                <w:webHidden/>
              </w:rPr>
              <w:fldChar w:fldCharType="end"/>
            </w:r>
          </w:hyperlink>
        </w:p>
        <w:p w14:paraId="4E4D5B2E" w14:textId="34BCC874"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64" w:history="1">
            <w:r w:rsidRPr="00331BF0">
              <w:rPr>
                <w:rStyle w:val="Hyperlink"/>
                <w:noProof/>
              </w:rPr>
              <w:t>DAFTAR ISI</w:t>
            </w:r>
            <w:r>
              <w:rPr>
                <w:noProof/>
                <w:webHidden/>
              </w:rPr>
              <w:tab/>
            </w:r>
            <w:r>
              <w:rPr>
                <w:noProof/>
                <w:webHidden/>
              </w:rPr>
              <w:fldChar w:fldCharType="begin"/>
            </w:r>
            <w:r>
              <w:rPr>
                <w:noProof/>
                <w:webHidden/>
              </w:rPr>
              <w:instrText xml:space="preserve"> PAGEREF _Toc191813264 \h </w:instrText>
            </w:r>
            <w:r>
              <w:rPr>
                <w:noProof/>
                <w:webHidden/>
              </w:rPr>
            </w:r>
            <w:r>
              <w:rPr>
                <w:noProof/>
                <w:webHidden/>
              </w:rPr>
              <w:fldChar w:fldCharType="separate"/>
            </w:r>
            <w:r>
              <w:rPr>
                <w:noProof/>
                <w:webHidden/>
              </w:rPr>
              <w:t>ii</w:t>
            </w:r>
            <w:r>
              <w:rPr>
                <w:noProof/>
                <w:webHidden/>
              </w:rPr>
              <w:fldChar w:fldCharType="end"/>
            </w:r>
          </w:hyperlink>
        </w:p>
        <w:p w14:paraId="08AFD38C" w14:textId="7A8F2230"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65" w:history="1">
            <w:r w:rsidRPr="00331BF0">
              <w:rPr>
                <w:rStyle w:val="Hyperlink"/>
                <w:noProof/>
              </w:rPr>
              <w:t>DAFTAR GAMBAR</w:t>
            </w:r>
            <w:r>
              <w:rPr>
                <w:noProof/>
                <w:webHidden/>
              </w:rPr>
              <w:tab/>
            </w:r>
            <w:r>
              <w:rPr>
                <w:noProof/>
                <w:webHidden/>
              </w:rPr>
              <w:fldChar w:fldCharType="begin"/>
            </w:r>
            <w:r>
              <w:rPr>
                <w:noProof/>
                <w:webHidden/>
              </w:rPr>
              <w:instrText xml:space="preserve"> PAGEREF _Toc191813265 \h </w:instrText>
            </w:r>
            <w:r>
              <w:rPr>
                <w:noProof/>
                <w:webHidden/>
              </w:rPr>
            </w:r>
            <w:r>
              <w:rPr>
                <w:noProof/>
                <w:webHidden/>
              </w:rPr>
              <w:fldChar w:fldCharType="separate"/>
            </w:r>
            <w:r>
              <w:rPr>
                <w:noProof/>
                <w:webHidden/>
              </w:rPr>
              <w:t>iv</w:t>
            </w:r>
            <w:r>
              <w:rPr>
                <w:noProof/>
                <w:webHidden/>
              </w:rPr>
              <w:fldChar w:fldCharType="end"/>
            </w:r>
          </w:hyperlink>
        </w:p>
        <w:p w14:paraId="5C53618C" w14:textId="53DE87FE"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66" w:history="1">
            <w:r w:rsidRPr="00331BF0">
              <w:rPr>
                <w:rStyle w:val="Hyperlink"/>
                <w:noProof/>
              </w:rPr>
              <w:t>DAFTAR TABEL</w:t>
            </w:r>
            <w:r>
              <w:rPr>
                <w:noProof/>
                <w:webHidden/>
              </w:rPr>
              <w:tab/>
            </w:r>
            <w:r>
              <w:rPr>
                <w:noProof/>
                <w:webHidden/>
              </w:rPr>
              <w:fldChar w:fldCharType="begin"/>
            </w:r>
            <w:r>
              <w:rPr>
                <w:noProof/>
                <w:webHidden/>
              </w:rPr>
              <w:instrText xml:space="preserve"> PAGEREF _Toc191813266 \h </w:instrText>
            </w:r>
            <w:r>
              <w:rPr>
                <w:noProof/>
                <w:webHidden/>
              </w:rPr>
            </w:r>
            <w:r>
              <w:rPr>
                <w:noProof/>
                <w:webHidden/>
              </w:rPr>
              <w:fldChar w:fldCharType="separate"/>
            </w:r>
            <w:r>
              <w:rPr>
                <w:noProof/>
                <w:webHidden/>
              </w:rPr>
              <w:t>v</w:t>
            </w:r>
            <w:r>
              <w:rPr>
                <w:noProof/>
                <w:webHidden/>
              </w:rPr>
              <w:fldChar w:fldCharType="end"/>
            </w:r>
          </w:hyperlink>
        </w:p>
        <w:p w14:paraId="05D220D6" w14:textId="1A5D2726"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67" w:history="1">
            <w:r w:rsidRPr="00331BF0">
              <w:rPr>
                <w:rStyle w:val="Hyperlink"/>
                <w:noProof/>
              </w:rPr>
              <w:t xml:space="preserve"> BAB I PENDAHULUAN</w:t>
            </w:r>
            <w:r>
              <w:rPr>
                <w:noProof/>
                <w:webHidden/>
              </w:rPr>
              <w:tab/>
            </w:r>
            <w:r>
              <w:rPr>
                <w:noProof/>
                <w:webHidden/>
              </w:rPr>
              <w:fldChar w:fldCharType="begin"/>
            </w:r>
            <w:r>
              <w:rPr>
                <w:noProof/>
                <w:webHidden/>
              </w:rPr>
              <w:instrText xml:space="preserve"> PAGEREF _Toc191813267 \h </w:instrText>
            </w:r>
            <w:r>
              <w:rPr>
                <w:noProof/>
                <w:webHidden/>
              </w:rPr>
            </w:r>
            <w:r>
              <w:rPr>
                <w:noProof/>
                <w:webHidden/>
              </w:rPr>
              <w:fldChar w:fldCharType="separate"/>
            </w:r>
            <w:r>
              <w:rPr>
                <w:noProof/>
                <w:webHidden/>
              </w:rPr>
              <w:t>1</w:t>
            </w:r>
            <w:r>
              <w:rPr>
                <w:noProof/>
                <w:webHidden/>
              </w:rPr>
              <w:fldChar w:fldCharType="end"/>
            </w:r>
          </w:hyperlink>
        </w:p>
        <w:p w14:paraId="69427793" w14:textId="334338C3"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68" w:history="1">
            <w:r w:rsidRPr="00331BF0">
              <w:rPr>
                <w:rStyle w:val="Hyperlink"/>
                <w:noProof/>
              </w:rPr>
              <w:t>1.1</w:t>
            </w:r>
            <w:r>
              <w:rPr>
                <w:rFonts w:asciiTheme="minorHAnsi" w:eastAsiaTheme="minorEastAsia" w:hAnsiTheme="minorHAnsi"/>
                <w:noProof/>
                <w:kern w:val="0"/>
                <w:sz w:val="22"/>
                <w:lang w:val="en-US"/>
                <w14:ligatures w14:val="none"/>
              </w:rPr>
              <w:tab/>
            </w:r>
            <w:r w:rsidRPr="00331BF0">
              <w:rPr>
                <w:rStyle w:val="Hyperlink"/>
                <w:noProof/>
              </w:rPr>
              <w:t>Latar Belakang</w:t>
            </w:r>
            <w:r>
              <w:rPr>
                <w:noProof/>
                <w:webHidden/>
              </w:rPr>
              <w:tab/>
            </w:r>
            <w:r>
              <w:rPr>
                <w:noProof/>
                <w:webHidden/>
              </w:rPr>
              <w:fldChar w:fldCharType="begin"/>
            </w:r>
            <w:r>
              <w:rPr>
                <w:noProof/>
                <w:webHidden/>
              </w:rPr>
              <w:instrText xml:space="preserve"> PAGEREF _Toc191813268 \h </w:instrText>
            </w:r>
            <w:r>
              <w:rPr>
                <w:noProof/>
                <w:webHidden/>
              </w:rPr>
            </w:r>
            <w:r>
              <w:rPr>
                <w:noProof/>
                <w:webHidden/>
              </w:rPr>
              <w:fldChar w:fldCharType="separate"/>
            </w:r>
            <w:r>
              <w:rPr>
                <w:noProof/>
                <w:webHidden/>
              </w:rPr>
              <w:t>1</w:t>
            </w:r>
            <w:r>
              <w:rPr>
                <w:noProof/>
                <w:webHidden/>
              </w:rPr>
              <w:fldChar w:fldCharType="end"/>
            </w:r>
          </w:hyperlink>
        </w:p>
        <w:p w14:paraId="35F22755" w14:textId="433FE227"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69" w:history="1">
            <w:r w:rsidRPr="00331BF0">
              <w:rPr>
                <w:rStyle w:val="Hyperlink"/>
                <w:noProof/>
              </w:rPr>
              <w:t>1.2</w:t>
            </w:r>
            <w:r>
              <w:rPr>
                <w:rFonts w:asciiTheme="minorHAnsi" w:eastAsiaTheme="minorEastAsia" w:hAnsiTheme="minorHAnsi"/>
                <w:noProof/>
                <w:kern w:val="0"/>
                <w:sz w:val="22"/>
                <w:lang w:val="en-US"/>
                <w14:ligatures w14:val="none"/>
              </w:rPr>
              <w:tab/>
            </w:r>
            <w:r w:rsidRPr="00331BF0">
              <w:rPr>
                <w:rStyle w:val="Hyperlink"/>
                <w:noProof/>
              </w:rPr>
              <w:t>Identifikasi Masalah</w:t>
            </w:r>
            <w:r>
              <w:rPr>
                <w:noProof/>
                <w:webHidden/>
              </w:rPr>
              <w:tab/>
            </w:r>
            <w:r>
              <w:rPr>
                <w:noProof/>
                <w:webHidden/>
              </w:rPr>
              <w:fldChar w:fldCharType="begin"/>
            </w:r>
            <w:r>
              <w:rPr>
                <w:noProof/>
                <w:webHidden/>
              </w:rPr>
              <w:instrText xml:space="preserve"> PAGEREF _Toc191813269 \h </w:instrText>
            </w:r>
            <w:r>
              <w:rPr>
                <w:noProof/>
                <w:webHidden/>
              </w:rPr>
            </w:r>
            <w:r>
              <w:rPr>
                <w:noProof/>
                <w:webHidden/>
              </w:rPr>
              <w:fldChar w:fldCharType="separate"/>
            </w:r>
            <w:r>
              <w:rPr>
                <w:noProof/>
                <w:webHidden/>
              </w:rPr>
              <w:t>3</w:t>
            </w:r>
            <w:r>
              <w:rPr>
                <w:noProof/>
                <w:webHidden/>
              </w:rPr>
              <w:fldChar w:fldCharType="end"/>
            </w:r>
          </w:hyperlink>
        </w:p>
        <w:p w14:paraId="25DBB50F" w14:textId="7DB2B24E"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0" w:history="1">
            <w:r w:rsidRPr="00331BF0">
              <w:rPr>
                <w:rStyle w:val="Hyperlink"/>
                <w:noProof/>
              </w:rPr>
              <w:t>1.3</w:t>
            </w:r>
            <w:r>
              <w:rPr>
                <w:rFonts w:asciiTheme="minorHAnsi" w:eastAsiaTheme="minorEastAsia" w:hAnsiTheme="minorHAnsi"/>
                <w:noProof/>
                <w:kern w:val="0"/>
                <w:sz w:val="22"/>
                <w:lang w:val="en-US"/>
                <w14:ligatures w14:val="none"/>
              </w:rPr>
              <w:tab/>
            </w:r>
            <w:r w:rsidRPr="00331BF0">
              <w:rPr>
                <w:rStyle w:val="Hyperlink"/>
                <w:noProof/>
              </w:rPr>
              <w:t>Rumusan Masalah</w:t>
            </w:r>
            <w:r>
              <w:rPr>
                <w:noProof/>
                <w:webHidden/>
              </w:rPr>
              <w:tab/>
            </w:r>
            <w:r>
              <w:rPr>
                <w:noProof/>
                <w:webHidden/>
              </w:rPr>
              <w:fldChar w:fldCharType="begin"/>
            </w:r>
            <w:r>
              <w:rPr>
                <w:noProof/>
                <w:webHidden/>
              </w:rPr>
              <w:instrText xml:space="preserve"> PAGEREF _Toc191813270 \h </w:instrText>
            </w:r>
            <w:r>
              <w:rPr>
                <w:noProof/>
                <w:webHidden/>
              </w:rPr>
            </w:r>
            <w:r>
              <w:rPr>
                <w:noProof/>
                <w:webHidden/>
              </w:rPr>
              <w:fldChar w:fldCharType="separate"/>
            </w:r>
            <w:r>
              <w:rPr>
                <w:noProof/>
                <w:webHidden/>
              </w:rPr>
              <w:t>4</w:t>
            </w:r>
            <w:r>
              <w:rPr>
                <w:noProof/>
                <w:webHidden/>
              </w:rPr>
              <w:fldChar w:fldCharType="end"/>
            </w:r>
          </w:hyperlink>
        </w:p>
        <w:p w14:paraId="78BDB75E" w14:textId="2F9FC797"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1" w:history="1">
            <w:r w:rsidRPr="00331BF0">
              <w:rPr>
                <w:rStyle w:val="Hyperlink"/>
                <w:noProof/>
              </w:rPr>
              <w:t>1.4</w:t>
            </w:r>
            <w:r>
              <w:rPr>
                <w:rFonts w:asciiTheme="minorHAnsi" w:eastAsiaTheme="minorEastAsia" w:hAnsiTheme="minorHAnsi"/>
                <w:noProof/>
                <w:kern w:val="0"/>
                <w:sz w:val="22"/>
                <w:lang w:val="en-US"/>
                <w14:ligatures w14:val="none"/>
              </w:rPr>
              <w:tab/>
            </w:r>
            <w:r w:rsidRPr="00331BF0">
              <w:rPr>
                <w:rStyle w:val="Hyperlink"/>
                <w:noProof/>
              </w:rPr>
              <w:t>Batasan Masalah</w:t>
            </w:r>
            <w:r>
              <w:rPr>
                <w:noProof/>
                <w:webHidden/>
              </w:rPr>
              <w:tab/>
            </w:r>
            <w:r>
              <w:rPr>
                <w:noProof/>
                <w:webHidden/>
              </w:rPr>
              <w:fldChar w:fldCharType="begin"/>
            </w:r>
            <w:r>
              <w:rPr>
                <w:noProof/>
                <w:webHidden/>
              </w:rPr>
              <w:instrText xml:space="preserve"> PAGEREF _Toc191813271 \h </w:instrText>
            </w:r>
            <w:r>
              <w:rPr>
                <w:noProof/>
                <w:webHidden/>
              </w:rPr>
            </w:r>
            <w:r>
              <w:rPr>
                <w:noProof/>
                <w:webHidden/>
              </w:rPr>
              <w:fldChar w:fldCharType="separate"/>
            </w:r>
            <w:r>
              <w:rPr>
                <w:noProof/>
                <w:webHidden/>
              </w:rPr>
              <w:t>4</w:t>
            </w:r>
            <w:r>
              <w:rPr>
                <w:noProof/>
                <w:webHidden/>
              </w:rPr>
              <w:fldChar w:fldCharType="end"/>
            </w:r>
          </w:hyperlink>
        </w:p>
        <w:p w14:paraId="213096D3" w14:textId="272471F2"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2" w:history="1">
            <w:r w:rsidRPr="00331BF0">
              <w:rPr>
                <w:rStyle w:val="Hyperlink"/>
                <w:noProof/>
              </w:rPr>
              <w:t>1.5</w:t>
            </w:r>
            <w:r>
              <w:rPr>
                <w:rFonts w:asciiTheme="minorHAnsi" w:eastAsiaTheme="minorEastAsia" w:hAnsiTheme="minorHAnsi"/>
                <w:noProof/>
                <w:kern w:val="0"/>
                <w:sz w:val="22"/>
                <w:lang w:val="en-US"/>
                <w14:ligatures w14:val="none"/>
              </w:rPr>
              <w:tab/>
            </w:r>
            <w:r w:rsidRPr="00331BF0">
              <w:rPr>
                <w:rStyle w:val="Hyperlink"/>
                <w:noProof/>
              </w:rPr>
              <w:t>Tujuan Penelitian</w:t>
            </w:r>
            <w:r>
              <w:rPr>
                <w:noProof/>
                <w:webHidden/>
              </w:rPr>
              <w:tab/>
            </w:r>
            <w:r>
              <w:rPr>
                <w:noProof/>
                <w:webHidden/>
              </w:rPr>
              <w:fldChar w:fldCharType="begin"/>
            </w:r>
            <w:r>
              <w:rPr>
                <w:noProof/>
                <w:webHidden/>
              </w:rPr>
              <w:instrText xml:space="preserve"> PAGEREF _Toc191813272 \h </w:instrText>
            </w:r>
            <w:r>
              <w:rPr>
                <w:noProof/>
                <w:webHidden/>
              </w:rPr>
            </w:r>
            <w:r>
              <w:rPr>
                <w:noProof/>
                <w:webHidden/>
              </w:rPr>
              <w:fldChar w:fldCharType="separate"/>
            </w:r>
            <w:r>
              <w:rPr>
                <w:noProof/>
                <w:webHidden/>
              </w:rPr>
              <w:t>5</w:t>
            </w:r>
            <w:r>
              <w:rPr>
                <w:noProof/>
                <w:webHidden/>
              </w:rPr>
              <w:fldChar w:fldCharType="end"/>
            </w:r>
          </w:hyperlink>
        </w:p>
        <w:p w14:paraId="6016D1ED" w14:textId="2FFFDC86"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3" w:history="1">
            <w:r w:rsidRPr="00331BF0">
              <w:rPr>
                <w:rStyle w:val="Hyperlink"/>
                <w:noProof/>
              </w:rPr>
              <w:t>1.6</w:t>
            </w:r>
            <w:r>
              <w:rPr>
                <w:rFonts w:asciiTheme="minorHAnsi" w:eastAsiaTheme="minorEastAsia" w:hAnsiTheme="minorHAnsi"/>
                <w:noProof/>
                <w:kern w:val="0"/>
                <w:sz w:val="22"/>
                <w:lang w:val="en-US"/>
                <w14:ligatures w14:val="none"/>
              </w:rPr>
              <w:tab/>
            </w:r>
            <w:r w:rsidRPr="00331BF0">
              <w:rPr>
                <w:rStyle w:val="Hyperlink"/>
                <w:noProof/>
              </w:rPr>
              <w:t>Manfaat Penelitian</w:t>
            </w:r>
            <w:r>
              <w:rPr>
                <w:noProof/>
                <w:webHidden/>
              </w:rPr>
              <w:tab/>
            </w:r>
            <w:r>
              <w:rPr>
                <w:noProof/>
                <w:webHidden/>
              </w:rPr>
              <w:fldChar w:fldCharType="begin"/>
            </w:r>
            <w:r>
              <w:rPr>
                <w:noProof/>
                <w:webHidden/>
              </w:rPr>
              <w:instrText xml:space="preserve"> PAGEREF _Toc191813273 \h </w:instrText>
            </w:r>
            <w:r>
              <w:rPr>
                <w:noProof/>
                <w:webHidden/>
              </w:rPr>
            </w:r>
            <w:r>
              <w:rPr>
                <w:noProof/>
                <w:webHidden/>
              </w:rPr>
              <w:fldChar w:fldCharType="separate"/>
            </w:r>
            <w:r>
              <w:rPr>
                <w:noProof/>
                <w:webHidden/>
              </w:rPr>
              <w:t>5</w:t>
            </w:r>
            <w:r>
              <w:rPr>
                <w:noProof/>
                <w:webHidden/>
              </w:rPr>
              <w:fldChar w:fldCharType="end"/>
            </w:r>
          </w:hyperlink>
        </w:p>
        <w:p w14:paraId="6680508E" w14:textId="73BED70F"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74" w:history="1">
            <w:r w:rsidRPr="00331BF0">
              <w:rPr>
                <w:rStyle w:val="Hyperlink"/>
                <w:noProof/>
              </w:rPr>
              <w:t>1.6.1</w:t>
            </w:r>
            <w:r>
              <w:rPr>
                <w:rFonts w:asciiTheme="minorHAnsi" w:eastAsiaTheme="minorEastAsia" w:hAnsiTheme="minorHAnsi"/>
                <w:noProof/>
                <w:kern w:val="0"/>
                <w:sz w:val="22"/>
                <w:lang w:val="en-US"/>
                <w14:ligatures w14:val="none"/>
              </w:rPr>
              <w:tab/>
            </w:r>
            <w:r w:rsidRPr="00331BF0">
              <w:rPr>
                <w:rStyle w:val="Hyperlink"/>
                <w:noProof/>
              </w:rPr>
              <w:t>Manfaat Bagi Universitas Pamulang</w:t>
            </w:r>
            <w:r>
              <w:rPr>
                <w:noProof/>
                <w:webHidden/>
              </w:rPr>
              <w:tab/>
            </w:r>
            <w:r>
              <w:rPr>
                <w:noProof/>
                <w:webHidden/>
              </w:rPr>
              <w:fldChar w:fldCharType="begin"/>
            </w:r>
            <w:r>
              <w:rPr>
                <w:noProof/>
                <w:webHidden/>
              </w:rPr>
              <w:instrText xml:space="preserve"> PAGEREF _Toc191813274 \h </w:instrText>
            </w:r>
            <w:r>
              <w:rPr>
                <w:noProof/>
                <w:webHidden/>
              </w:rPr>
            </w:r>
            <w:r>
              <w:rPr>
                <w:noProof/>
                <w:webHidden/>
              </w:rPr>
              <w:fldChar w:fldCharType="separate"/>
            </w:r>
            <w:r>
              <w:rPr>
                <w:noProof/>
                <w:webHidden/>
              </w:rPr>
              <w:t>5</w:t>
            </w:r>
            <w:r>
              <w:rPr>
                <w:noProof/>
                <w:webHidden/>
              </w:rPr>
              <w:fldChar w:fldCharType="end"/>
            </w:r>
          </w:hyperlink>
        </w:p>
        <w:p w14:paraId="639F4128" w14:textId="444CB697"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75" w:history="1">
            <w:r w:rsidRPr="00331BF0">
              <w:rPr>
                <w:rStyle w:val="Hyperlink"/>
                <w:noProof/>
              </w:rPr>
              <w:t>1.6.2</w:t>
            </w:r>
            <w:r>
              <w:rPr>
                <w:rFonts w:asciiTheme="minorHAnsi" w:eastAsiaTheme="minorEastAsia" w:hAnsiTheme="minorHAnsi"/>
                <w:noProof/>
                <w:kern w:val="0"/>
                <w:sz w:val="22"/>
                <w:lang w:val="en-US"/>
                <w14:ligatures w14:val="none"/>
              </w:rPr>
              <w:tab/>
            </w:r>
            <w:r w:rsidRPr="00331BF0">
              <w:rPr>
                <w:rStyle w:val="Hyperlink"/>
                <w:noProof/>
              </w:rPr>
              <w:t>Manfaat Bagi Tempat Penelitian</w:t>
            </w:r>
            <w:r>
              <w:rPr>
                <w:noProof/>
                <w:webHidden/>
              </w:rPr>
              <w:tab/>
            </w:r>
            <w:r>
              <w:rPr>
                <w:noProof/>
                <w:webHidden/>
              </w:rPr>
              <w:fldChar w:fldCharType="begin"/>
            </w:r>
            <w:r>
              <w:rPr>
                <w:noProof/>
                <w:webHidden/>
              </w:rPr>
              <w:instrText xml:space="preserve"> PAGEREF _Toc191813275 \h </w:instrText>
            </w:r>
            <w:r>
              <w:rPr>
                <w:noProof/>
                <w:webHidden/>
              </w:rPr>
            </w:r>
            <w:r>
              <w:rPr>
                <w:noProof/>
                <w:webHidden/>
              </w:rPr>
              <w:fldChar w:fldCharType="separate"/>
            </w:r>
            <w:r>
              <w:rPr>
                <w:noProof/>
                <w:webHidden/>
              </w:rPr>
              <w:t>6</w:t>
            </w:r>
            <w:r>
              <w:rPr>
                <w:noProof/>
                <w:webHidden/>
              </w:rPr>
              <w:fldChar w:fldCharType="end"/>
            </w:r>
          </w:hyperlink>
        </w:p>
        <w:p w14:paraId="6F93991C" w14:textId="53B9CADD"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76" w:history="1">
            <w:r w:rsidRPr="00331BF0">
              <w:rPr>
                <w:rStyle w:val="Hyperlink"/>
                <w:noProof/>
              </w:rPr>
              <w:t xml:space="preserve"> BAB II TINJAUAN PUSTAKA</w:t>
            </w:r>
            <w:r>
              <w:rPr>
                <w:noProof/>
                <w:webHidden/>
              </w:rPr>
              <w:tab/>
            </w:r>
            <w:r>
              <w:rPr>
                <w:noProof/>
                <w:webHidden/>
              </w:rPr>
              <w:fldChar w:fldCharType="begin"/>
            </w:r>
            <w:r>
              <w:rPr>
                <w:noProof/>
                <w:webHidden/>
              </w:rPr>
              <w:instrText xml:space="preserve"> PAGEREF _Toc191813276 \h </w:instrText>
            </w:r>
            <w:r>
              <w:rPr>
                <w:noProof/>
                <w:webHidden/>
              </w:rPr>
            </w:r>
            <w:r>
              <w:rPr>
                <w:noProof/>
                <w:webHidden/>
              </w:rPr>
              <w:fldChar w:fldCharType="separate"/>
            </w:r>
            <w:r>
              <w:rPr>
                <w:noProof/>
                <w:webHidden/>
              </w:rPr>
              <w:t>7</w:t>
            </w:r>
            <w:r>
              <w:rPr>
                <w:noProof/>
                <w:webHidden/>
              </w:rPr>
              <w:fldChar w:fldCharType="end"/>
            </w:r>
          </w:hyperlink>
        </w:p>
        <w:p w14:paraId="0C65B180" w14:textId="03F491F9"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7" w:history="1">
            <w:r w:rsidRPr="00331BF0">
              <w:rPr>
                <w:rStyle w:val="Hyperlink"/>
                <w:noProof/>
              </w:rPr>
              <w:t>2.1</w:t>
            </w:r>
            <w:r>
              <w:rPr>
                <w:rFonts w:asciiTheme="minorHAnsi" w:eastAsiaTheme="minorEastAsia" w:hAnsiTheme="minorHAnsi"/>
                <w:noProof/>
                <w:kern w:val="0"/>
                <w:sz w:val="22"/>
                <w:lang w:val="en-US"/>
                <w14:ligatures w14:val="none"/>
              </w:rPr>
              <w:tab/>
            </w:r>
            <w:r w:rsidRPr="00331BF0">
              <w:rPr>
                <w:rStyle w:val="Hyperlink"/>
                <w:noProof/>
              </w:rPr>
              <w:t>Penelitian Terkait</w:t>
            </w:r>
            <w:r>
              <w:rPr>
                <w:noProof/>
                <w:webHidden/>
              </w:rPr>
              <w:tab/>
            </w:r>
            <w:r>
              <w:rPr>
                <w:noProof/>
                <w:webHidden/>
              </w:rPr>
              <w:fldChar w:fldCharType="begin"/>
            </w:r>
            <w:r>
              <w:rPr>
                <w:noProof/>
                <w:webHidden/>
              </w:rPr>
              <w:instrText xml:space="preserve"> PAGEREF _Toc191813277 \h </w:instrText>
            </w:r>
            <w:r>
              <w:rPr>
                <w:noProof/>
                <w:webHidden/>
              </w:rPr>
            </w:r>
            <w:r>
              <w:rPr>
                <w:noProof/>
                <w:webHidden/>
              </w:rPr>
              <w:fldChar w:fldCharType="separate"/>
            </w:r>
            <w:r>
              <w:rPr>
                <w:noProof/>
                <w:webHidden/>
              </w:rPr>
              <w:t>7</w:t>
            </w:r>
            <w:r>
              <w:rPr>
                <w:noProof/>
                <w:webHidden/>
              </w:rPr>
              <w:fldChar w:fldCharType="end"/>
            </w:r>
          </w:hyperlink>
        </w:p>
        <w:p w14:paraId="34572563" w14:textId="659A2AE4"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8" w:history="1">
            <w:r w:rsidRPr="00331BF0">
              <w:rPr>
                <w:rStyle w:val="Hyperlink"/>
                <w:noProof/>
              </w:rPr>
              <w:t>2.2</w:t>
            </w:r>
            <w:r>
              <w:rPr>
                <w:rFonts w:asciiTheme="minorHAnsi" w:eastAsiaTheme="minorEastAsia" w:hAnsiTheme="minorHAnsi"/>
                <w:noProof/>
                <w:kern w:val="0"/>
                <w:sz w:val="22"/>
                <w:lang w:val="en-US"/>
                <w14:ligatures w14:val="none"/>
              </w:rPr>
              <w:tab/>
            </w:r>
            <w:r w:rsidRPr="00331BF0">
              <w:rPr>
                <w:rStyle w:val="Hyperlink"/>
                <w:noProof/>
              </w:rPr>
              <w:t>Landasan Teori</w:t>
            </w:r>
            <w:r>
              <w:rPr>
                <w:noProof/>
                <w:webHidden/>
              </w:rPr>
              <w:tab/>
            </w:r>
            <w:r>
              <w:rPr>
                <w:noProof/>
                <w:webHidden/>
              </w:rPr>
              <w:fldChar w:fldCharType="begin"/>
            </w:r>
            <w:r>
              <w:rPr>
                <w:noProof/>
                <w:webHidden/>
              </w:rPr>
              <w:instrText xml:space="preserve"> PAGEREF _Toc191813278 \h </w:instrText>
            </w:r>
            <w:r>
              <w:rPr>
                <w:noProof/>
                <w:webHidden/>
              </w:rPr>
            </w:r>
            <w:r>
              <w:rPr>
                <w:noProof/>
                <w:webHidden/>
              </w:rPr>
              <w:fldChar w:fldCharType="separate"/>
            </w:r>
            <w:r>
              <w:rPr>
                <w:noProof/>
                <w:webHidden/>
              </w:rPr>
              <w:t>19</w:t>
            </w:r>
            <w:r>
              <w:rPr>
                <w:noProof/>
                <w:webHidden/>
              </w:rPr>
              <w:fldChar w:fldCharType="end"/>
            </w:r>
          </w:hyperlink>
        </w:p>
        <w:p w14:paraId="0E420F0D" w14:textId="186C22CE"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79" w:history="1">
            <w:r w:rsidRPr="00331BF0">
              <w:rPr>
                <w:rStyle w:val="Hyperlink"/>
                <w:noProof/>
              </w:rPr>
              <w:t>2.2.1</w:t>
            </w:r>
            <w:r>
              <w:rPr>
                <w:rFonts w:asciiTheme="minorHAnsi" w:eastAsiaTheme="minorEastAsia" w:hAnsiTheme="minorHAnsi"/>
                <w:noProof/>
                <w:kern w:val="0"/>
                <w:sz w:val="22"/>
                <w:lang w:val="en-US"/>
                <w14:ligatures w14:val="none"/>
              </w:rPr>
              <w:tab/>
            </w:r>
            <w:r w:rsidRPr="00331BF0">
              <w:rPr>
                <w:rStyle w:val="Hyperlink"/>
                <w:noProof/>
              </w:rPr>
              <w:t>Perancangan</w:t>
            </w:r>
            <w:r>
              <w:rPr>
                <w:noProof/>
                <w:webHidden/>
              </w:rPr>
              <w:tab/>
            </w:r>
            <w:r>
              <w:rPr>
                <w:noProof/>
                <w:webHidden/>
              </w:rPr>
              <w:fldChar w:fldCharType="begin"/>
            </w:r>
            <w:r>
              <w:rPr>
                <w:noProof/>
                <w:webHidden/>
              </w:rPr>
              <w:instrText xml:space="preserve"> PAGEREF _Toc191813279 \h </w:instrText>
            </w:r>
            <w:r>
              <w:rPr>
                <w:noProof/>
                <w:webHidden/>
              </w:rPr>
            </w:r>
            <w:r>
              <w:rPr>
                <w:noProof/>
                <w:webHidden/>
              </w:rPr>
              <w:fldChar w:fldCharType="separate"/>
            </w:r>
            <w:r>
              <w:rPr>
                <w:noProof/>
                <w:webHidden/>
              </w:rPr>
              <w:t>19</w:t>
            </w:r>
            <w:r>
              <w:rPr>
                <w:noProof/>
                <w:webHidden/>
              </w:rPr>
              <w:fldChar w:fldCharType="end"/>
            </w:r>
          </w:hyperlink>
        </w:p>
        <w:p w14:paraId="17480F29" w14:textId="799AEA23"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0" w:history="1">
            <w:r w:rsidRPr="00331BF0">
              <w:rPr>
                <w:rStyle w:val="Hyperlink"/>
                <w:noProof/>
              </w:rPr>
              <w:t>2.2.2</w:t>
            </w:r>
            <w:r>
              <w:rPr>
                <w:rFonts w:asciiTheme="minorHAnsi" w:eastAsiaTheme="minorEastAsia" w:hAnsiTheme="minorHAnsi"/>
                <w:noProof/>
                <w:kern w:val="0"/>
                <w:sz w:val="22"/>
                <w:lang w:val="en-US"/>
                <w14:ligatures w14:val="none"/>
              </w:rPr>
              <w:tab/>
            </w:r>
            <w:r w:rsidRPr="00331BF0">
              <w:rPr>
                <w:rStyle w:val="Hyperlink"/>
                <w:noProof/>
              </w:rPr>
              <w:t>Pengertian Sistem</w:t>
            </w:r>
            <w:r>
              <w:rPr>
                <w:noProof/>
                <w:webHidden/>
              </w:rPr>
              <w:tab/>
            </w:r>
            <w:r>
              <w:rPr>
                <w:noProof/>
                <w:webHidden/>
              </w:rPr>
              <w:fldChar w:fldCharType="begin"/>
            </w:r>
            <w:r>
              <w:rPr>
                <w:noProof/>
                <w:webHidden/>
              </w:rPr>
              <w:instrText xml:space="preserve"> PAGEREF _Toc191813280 \h </w:instrText>
            </w:r>
            <w:r>
              <w:rPr>
                <w:noProof/>
                <w:webHidden/>
              </w:rPr>
            </w:r>
            <w:r>
              <w:rPr>
                <w:noProof/>
                <w:webHidden/>
              </w:rPr>
              <w:fldChar w:fldCharType="separate"/>
            </w:r>
            <w:r>
              <w:rPr>
                <w:noProof/>
                <w:webHidden/>
              </w:rPr>
              <w:t>19</w:t>
            </w:r>
            <w:r>
              <w:rPr>
                <w:noProof/>
                <w:webHidden/>
              </w:rPr>
              <w:fldChar w:fldCharType="end"/>
            </w:r>
          </w:hyperlink>
        </w:p>
        <w:p w14:paraId="427A5C87" w14:textId="40D44782"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1" w:history="1">
            <w:r w:rsidRPr="00331BF0">
              <w:rPr>
                <w:rStyle w:val="Hyperlink"/>
                <w:noProof/>
              </w:rPr>
              <w:t>2.2.3</w:t>
            </w:r>
            <w:r>
              <w:rPr>
                <w:rFonts w:asciiTheme="minorHAnsi" w:eastAsiaTheme="minorEastAsia" w:hAnsiTheme="minorHAnsi"/>
                <w:noProof/>
                <w:kern w:val="0"/>
                <w:sz w:val="22"/>
                <w:lang w:val="en-US"/>
                <w14:ligatures w14:val="none"/>
              </w:rPr>
              <w:tab/>
            </w:r>
            <w:r w:rsidRPr="00331BF0">
              <w:rPr>
                <w:rStyle w:val="Hyperlink"/>
                <w:noProof/>
              </w:rPr>
              <w:t>Manajemen Informasi</w:t>
            </w:r>
            <w:r>
              <w:rPr>
                <w:noProof/>
                <w:webHidden/>
              </w:rPr>
              <w:tab/>
            </w:r>
            <w:r>
              <w:rPr>
                <w:noProof/>
                <w:webHidden/>
              </w:rPr>
              <w:fldChar w:fldCharType="begin"/>
            </w:r>
            <w:r>
              <w:rPr>
                <w:noProof/>
                <w:webHidden/>
              </w:rPr>
              <w:instrText xml:space="preserve"> PAGEREF _Toc191813281 \h </w:instrText>
            </w:r>
            <w:r>
              <w:rPr>
                <w:noProof/>
                <w:webHidden/>
              </w:rPr>
            </w:r>
            <w:r>
              <w:rPr>
                <w:noProof/>
                <w:webHidden/>
              </w:rPr>
              <w:fldChar w:fldCharType="separate"/>
            </w:r>
            <w:r>
              <w:rPr>
                <w:noProof/>
                <w:webHidden/>
              </w:rPr>
              <w:t>20</w:t>
            </w:r>
            <w:r>
              <w:rPr>
                <w:noProof/>
                <w:webHidden/>
              </w:rPr>
              <w:fldChar w:fldCharType="end"/>
            </w:r>
          </w:hyperlink>
        </w:p>
        <w:p w14:paraId="6B3C8F91" w14:textId="3BDE2AF2"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2" w:history="1">
            <w:r w:rsidRPr="00331BF0">
              <w:rPr>
                <w:rStyle w:val="Hyperlink"/>
                <w:noProof/>
              </w:rPr>
              <w:t>2.2.4</w:t>
            </w:r>
            <w:r>
              <w:rPr>
                <w:rFonts w:asciiTheme="minorHAnsi" w:eastAsiaTheme="minorEastAsia" w:hAnsiTheme="minorHAnsi"/>
                <w:noProof/>
                <w:kern w:val="0"/>
                <w:sz w:val="22"/>
                <w:lang w:val="en-US"/>
                <w14:ligatures w14:val="none"/>
              </w:rPr>
              <w:tab/>
            </w:r>
            <w:r w:rsidRPr="00331BF0">
              <w:rPr>
                <w:rStyle w:val="Hyperlink"/>
                <w:noProof/>
              </w:rPr>
              <w:t>Pengertian Wisata</w:t>
            </w:r>
            <w:r>
              <w:rPr>
                <w:noProof/>
                <w:webHidden/>
              </w:rPr>
              <w:tab/>
            </w:r>
            <w:r>
              <w:rPr>
                <w:noProof/>
                <w:webHidden/>
              </w:rPr>
              <w:fldChar w:fldCharType="begin"/>
            </w:r>
            <w:r>
              <w:rPr>
                <w:noProof/>
                <w:webHidden/>
              </w:rPr>
              <w:instrText xml:space="preserve"> PAGEREF _Toc191813282 \h </w:instrText>
            </w:r>
            <w:r>
              <w:rPr>
                <w:noProof/>
                <w:webHidden/>
              </w:rPr>
            </w:r>
            <w:r>
              <w:rPr>
                <w:noProof/>
                <w:webHidden/>
              </w:rPr>
              <w:fldChar w:fldCharType="separate"/>
            </w:r>
            <w:r>
              <w:rPr>
                <w:noProof/>
                <w:webHidden/>
              </w:rPr>
              <w:t>20</w:t>
            </w:r>
            <w:r>
              <w:rPr>
                <w:noProof/>
                <w:webHidden/>
              </w:rPr>
              <w:fldChar w:fldCharType="end"/>
            </w:r>
          </w:hyperlink>
        </w:p>
        <w:p w14:paraId="0D5C966E" w14:textId="3F36E174"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3" w:history="1">
            <w:r w:rsidRPr="00331BF0">
              <w:rPr>
                <w:rStyle w:val="Hyperlink"/>
                <w:i/>
                <w:iCs/>
                <w:noProof/>
              </w:rPr>
              <w:t>2.2.5</w:t>
            </w:r>
            <w:r>
              <w:rPr>
                <w:rFonts w:asciiTheme="minorHAnsi" w:eastAsiaTheme="minorEastAsia" w:hAnsiTheme="minorHAnsi"/>
                <w:noProof/>
                <w:kern w:val="0"/>
                <w:sz w:val="22"/>
                <w:lang w:val="en-US"/>
                <w14:ligatures w14:val="none"/>
              </w:rPr>
              <w:tab/>
            </w:r>
            <w:r w:rsidRPr="00331BF0">
              <w:rPr>
                <w:rStyle w:val="Hyperlink"/>
                <w:i/>
                <w:iCs/>
                <w:noProof/>
              </w:rPr>
              <w:t>Website</w:t>
            </w:r>
            <w:r>
              <w:rPr>
                <w:noProof/>
                <w:webHidden/>
              </w:rPr>
              <w:tab/>
            </w:r>
            <w:r>
              <w:rPr>
                <w:noProof/>
                <w:webHidden/>
              </w:rPr>
              <w:fldChar w:fldCharType="begin"/>
            </w:r>
            <w:r>
              <w:rPr>
                <w:noProof/>
                <w:webHidden/>
              </w:rPr>
              <w:instrText xml:space="preserve"> PAGEREF _Toc191813283 \h </w:instrText>
            </w:r>
            <w:r>
              <w:rPr>
                <w:noProof/>
                <w:webHidden/>
              </w:rPr>
            </w:r>
            <w:r>
              <w:rPr>
                <w:noProof/>
                <w:webHidden/>
              </w:rPr>
              <w:fldChar w:fldCharType="separate"/>
            </w:r>
            <w:r>
              <w:rPr>
                <w:noProof/>
                <w:webHidden/>
              </w:rPr>
              <w:t>21</w:t>
            </w:r>
            <w:r>
              <w:rPr>
                <w:noProof/>
                <w:webHidden/>
              </w:rPr>
              <w:fldChar w:fldCharType="end"/>
            </w:r>
          </w:hyperlink>
        </w:p>
        <w:p w14:paraId="3403AB0A" w14:textId="5F15EDE0"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4" w:history="1">
            <w:r w:rsidRPr="00331BF0">
              <w:rPr>
                <w:rStyle w:val="Hyperlink"/>
                <w:i/>
                <w:iCs/>
                <w:noProof/>
              </w:rPr>
              <w:t>2.2.6</w:t>
            </w:r>
            <w:r>
              <w:rPr>
                <w:rFonts w:asciiTheme="minorHAnsi" w:eastAsiaTheme="minorEastAsia" w:hAnsiTheme="minorHAnsi"/>
                <w:noProof/>
                <w:kern w:val="0"/>
                <w:sz w:val="22"/>
                <w:lang w:val="en-US"/>
                <w14:ligatures w14:val="none"/>
              </w:rPr>
              <w:tab/>
            </w:r>
            <w:r w:rsidRPr="00331BF0">
              <w:rPr>
                <w:rStyle w:val="Hyperlink"/>
                <w:noProof/>
              </w:rPr>
              <w:t xml:space="preserve">Metode </w:t>
            </w:r>
            <w:r w:rsidRPr="00331BF0">
              <w:rPr>
                <w:rStyle w:val="Hyperlink"/>
                <w:i/>
                <w:iCs/>
                <w:noProof/>
              </w:rPr>
              <w:t>Design Thinking</w:t>
            </w:r>
            <w:r>
              <w:rPr>
                <w:noProof/>
                <w:webHidden/>
              </w:rPr>
              <w:tab/>
            </w:r>
            <w:r>
              <w:rPr>
                <w:noProof/>
                <w:webHidden/>
              </w:rPr>
              <w:fldChar w:fldCharType="begin"/>
            </w:r>
            <w:r>
              <w:rPr>
                <w:noProof/>
                <w:webHidden/>
              </w:rPr>
              <w:instrText xml:space="preserve"> PAGEREF _Toc191813284 \h </w:instrText>
            </w:r>
            <w:r>
              <w:rPr>
                <w:noProof/>
                <w:webHidden/>
              </w:rPr>
            </w:r>
            <w:r>
              <w:rPr>
                <w:noProof/>
                <w:webHidden/>
              </w:rPr>
              <w:fldChar w:fldCharType="separate"/>
            </w:r>
            <w:r>
              <w:rPr>
                <w:noProof/>
                <w:webHidden/>
              </w:rPr>
              <w:t>21</w:t>
            </w:r>
            <w:r>
              <w:rPr>
                <w:noProof/>
                <w:webHidden/>
              </w:rPr>
              <w:fldChar w:fldCharType="end"/>
            </w:r>
          </w:hyperlink>
        </w:p>
        <w:p w14:paraId="0BC57780" w14:textId="2F9F7908"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5" w:history="1">
            <w:r w:rsidRPr="00331BF0">
              <w:rPr>
                <w:rStyle w:val="Hyperlink"/>
                <w:i/>
                <w:iCs/>
                <w:noProof/>
              </w:rPr>
              <w:t>2.2.7</w:t>
            </w:r>
            <w:r>
              <w:rPr>
                <w:rFonts w:asciiTheme="minorHAnsi" w:eastAsiaTheme="minorEastAsia" w:hAnsiTheme="minorHAnsi"/>
                <w:noProof/>
                <w:kern w:val="0"/>
                <w:sz w:val="22"/>
                <w:lang w:val="en-US"/>
                <w14:ligatures w14:val="none"/>
              </w:rPr>
              <w:tab/>
            </w:r>
            <w:r w:rsidRPr="00331BF0">
              <w:rPr>
                <w:rStyle w:val="Hyperlink"/>
                <w:i/>
                <w:iCs/>
                <w:noProof/>
              </w:rPr>
              <w:t>Flowchart</w:t>
            </w:r>
            <w:r>
              <w:rPr>
                <w:noProof/>
                <w:webHidden/>
              </w:rPr>
              <w:tab/>
            </w:r>
            <w:r>
              <w:rPr>
                <w:noProof/>
                <w:webHidden/>
              </w:rPr>
              <w:fldChar w:fldCharType="begin"/>
            </w:r>
            <w:r>
              <w:rPr>
                <w:noProof/>
                <w:webHidden/>
              </w:rPr>
              <w:instrText xml:space="preserve"> PAGEREF _Toc191813285 \h </w:instrText>
            </w:r>
            <w:r>
              <w:rPr>
                <w:noProof/>
                <w:webHidden/>
              </w:rPr>
            </w:r>
            <w:r>
              <w:rPr>
                <w:noProof/>
                <w:webHidden/>
              </w:rPr>
              <w:fldChar w:fldCharType="separate"/>
            </w:r>
            <w:r>
              <w:rPr>
                <w:noProof/>
                <w:webHidden/>
              </w:rPr>
              <w:t>23</w:t>
            </w:r>
            <w:r>
              <w:rPr>
                <w:noProof/>
                <w:webHidden/>
              </w:rPr>
              <w:fldChar w:fldCharType="end"/>
            </w:r>
          </w:hyperlink>
        </w:p>
        <w:p w14:paraId="31862D50" w14:textId="70364763"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6" w:history="1">
            <w:r w:rsidRPr="00331BF0">
              <w:rPr>
                <w:rStyle w:val="Hyperlink"/>
                <w:i/>
                <w:iCs/>
                <w:noProof/>
              </w:rPr>
              <w:t>2.2.8</w:t>
            </w:r>
            <w:r>
              <w:rPr>
                <w:rFonts w:asciiTheme="minorHAnsi" w:eastAsiaTheme="minorEastAsia" w:hAnsiTheme="minorHAnsi"/>
                <w:noProof/>
                <w:kern w:val="0"/>
                <w:sz w:val="22"/>
                <w:lang w:val="en-US"/>
                <w14:ligatures w14:val="none"/>
              </w:rPr>
              <w:tab/>
            </w:r>
            <w:r w:rsidRPr="00331BF0">
              <w:rPr>
                <w:rStyle w:val="Hyperlink"/>
                <w:i/>
                <w:iCs/>
                <w:noProof/>
              </w:rPr>
              <w:t>Unified Modelling Language (UML)</w:t>
            </w:r>
            <w:r>
              <w:rPr>
                <w:noProof/>
                <w:webHidden/>
              </w:rPr>
              <w:tab/>
            </w:r>
            <w:r>
              <w:rPr>
                <w:noProof/>
                <w:webHidden/>
              </w:rPr>
              <w:fldChar w:fldCharType="begin"/>
            </w:r>
            <w:r>
              <w:rPr>
                <w:noProof/>
                <w:webHidden/>
              </w:rPr>
              <w:instrText xml:space="preserve"> PAGEREF _Toc191813286 \h </w:instrText>
            </w:r>
            <w:r>
              <w:rPr>
                <w:noProof/>
                <w:webHidden/>
              </w:rPr>
            </w:r>
            <w:r>
              <w:rPr>
                <w:noProof/>
                <w:webHidden/>
              </w:rPr>
              <w:fldChar w:fldCharType="separate"/>
            </w:r>
            <w:r>
              <w:rPr>
                <w:noProof/>
                <w:webHidden/>
              </w:rPr>
              <w:t>25</w:t>
            </w:r>
            <w:r>
              <w:rPr>
                <w:noProof/>
                <w:webHidden/>
              </w:rPr>
              <w:fldChar w:fldCharType="end"/>
            </w:r>
          </w:hyperlink>
        </w:p>
        <w:p w14:paraId="0385184E" w14:textId="31E966CB"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87" w:history="1">
            <w:r w:rsidRPr="00331BF0">
              <w:rPr>
                <w:rStyle w:val="Hyperlink"/>
                <w:i/>
                <w:iCs/>
                <w:noProof/>
              </w:rPr>
              <w:t>2.2.8.1</w:t>
            </w:r>
            <w:r>
              <w:rPr>
                <w:rFonts w:asciiTheme="minorHAnsi" w:eastAsiaTheme="minorEastAsia" w:hAnsiTheme="minorHAnsi"/>
                <w:noProof/>
                <w:kern w:val="0"/>
                <w:sz w:val="22"/>
                <w:lang w:val="en-US"/>
                <w14:ligatures w14:val="none"/>
              </w:rPr>
              <w:tab/>
            </w:r>
            <w:r w:rsidRPr="00331BF0">
              <w:rPr>
                <w:rStyle w:val="Hyperlink"/>
                <w:i/>
                <w:iCs/>
                <w:noProof/>
              </w:rPr>
              <w:t>Use Case Diagram</w:t>
            </w:r>
            <w:r>
              <w:rPr>
                <w:noProof/>
                <w:webHidden/>
              </w:rPr>
              <w:tab/>
            </w:r>
            <w:r>
              <w:rPr>
                <w:noProof/>
                <w:webHidden/>
              </w:rPr>
              <w:fldChar w:fldCharType="begin"/>
            </w:r>
            <w:r>
              <w:rPr>
                <w:noProof/>
                <w:webHidden/>
              </w:rPr>
              <w:instrText xml:space="preserve"> PAGEREF _Toc191813287 \h </w:instrText>
            </w:r>
            <w:r>
              <w:rPr>
                <w:noProof/>
                <w:webHidden/>
              </w:rPr>
            </w:r>
            <w:r>
              <w:rPr>
                <w:noProof/>
                <w:webHidden/>
              </w:rPr>
              <w:fldChar w:fldCharType="separate"/>
            </w:r>
            <w:r>
              <w:rPr>
                <w:noProof/>
                <w:webHidden/>
              </w:rPr>
              <w:t>26</w:t>
            </w:r>
            <w:r>
              <w:rPr>
                <w:noProof/>
                <w:webHidden/>
              </w:rPr>
              <w:fldChar w:fldCharType="end"/>
            </w:r>
          </w:hyperlink>
        </w:p>
        <w:p w14:paraId="24020B54" w14:textId="0ECC4722"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88" w:history="1">
            <w:r w:rsidRPr="00331BF0">
              <w:rPr>
                <w:rStyle w:val="Hyperlink"/>
                <w:i/>
                <w:iCs/>
                <w:noProof/>
              </w:rPr>
              <w:t>2.2.8.2</w:t>
            </w:r>
            <w:r>
              <w:rPr>
                <w:rFonts w:asciiTheme="minorHAnsi" w:eastAsiaTheme="minorEastAsia" w:hAnsiTheme="minorHAnsi"/>
                <w:noProof/>
                <w:kern w:val="0"/>
                <w:sz w:val="22"/>
                <w:lang w:val="en-US"/>
                <w14:ligatures w14:val="none"/>
              </w:rPr>
              <w:tab/>
            </w:r>
            <w:r w:rsidRPr="00331BF0">
              <w:rPr>
                <w:rStyle w:val="Hyperlink"/>
                <w:i/>
                <w:iCs/>
                <w:noProof/>
              </w:rPr>
              <w:t>Activity Diagram</w:t>
            </w:r>
            <w:r>
              <w:rPr>
                <w:noProof/>
                <w:webHidden/>
              </w:rPr>
              <w:tab/>
            </w:r>
            <w:r>
              <w:rPr>
                <w:noProof/>
                <w:webHidden/>
              </w:rPr>
              <w:fldChar w:fldCharType="begin"/>
            </w:r>
            <w:r>
              <w:rPr>
                <w:noProof/>
                <w:webHidden/>
              </w:rPr>
              <w:instrText xml:space="preserve"> PAGEREF _Toc191813288 \h </w:instrText>
            </w:r>
            <w:r>
              <w:rPr>
                <w:noProof/>
                <w:webHidden/>
              </w:rPr>
            </w:r>
            <w:r>
              <w:rPr>
                <w:noProof/>
                <w:webHidden/>
              </w:rPr>
              <w:fldChar w:fldCharType="separate"/>
            </w:r>
            <w:r>
              <w:rPr>
                <w:noProof/>
                <w:webHidden/>
              </w:rPr>
              <w:t>27</w:t>
            </w:r>
            <w:r>
              <w:rPr>
                <w:noProof/>
                <w:webHidden/>
              </w:rPr>
              <w:fldChar w:fldCharType="end"/>
            </w:r>
          </w:hyperlink>
        </w:p>
        <w:p w14:paraId="7D7968AF" w14:textId="0C0275C2"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89" w:history="1">
            <w:r w:rsidRPr="00331BF0">
              <w:rPr>
                <w:rStyle w:val="Hyperlink"/>
                <w:i/>
                <w:iCs/>
                <w:noProof/>
              </w:rPr>
              <w:t>2.2.8.3</w:t>
            </w:r>
            <w:r>
              <w:rPr>
                <w:rFonts w:asciiTheme="minorHAnsi" w:eastAsiaTheme="minorEastAsia" w:hAnsiTheme="minorHAnsi"/>
                <w:noProof/>
                <w:kern w:val="0"/>
                <w:sz w:val="22"/>
                <w:lang w:val="en-US"/>
                <w14:ligatures w14:val="none"/>
              </w:rPr>
              <w:tab/>
            </w:r>
            <w:r w:rsidRPr="00331BF0">
              <w:rPr>
                <w:rStyle w:val="Hyperlink"/>
                <w:i/>
                <w:iCs/>
                <w:noProof/>
              </w:rPr>
              <w:t>Sequance Diagram</w:t>
            </w:r>
            <w:r>
              <w:rPr>
                <w:noProof/>
                <w:webHidden/>
              </w:rPr>
              <w:tab/>
            </w:r>
            <w:r>
              <w:rPr>
                <w:noProof/>
                <w:webHidden/>
              </w:rPr>
              <w:fldChar w:fldCharType="begin"/>
            </w:r>
            <w:r>
              <w:rPr>
                <w:noProof/>
                <w:webHidden/>
              </w:rPr>
              <w:instrText xml:space="preserve"> PAGEREF _Toc191813289 \h </w:instrText>
            </w:r>
            <w:r>
              <w:rPr>
                <w:noProof/>
                <w:webHidden/>
              </w:rPr>
            </w:r>
            <w:r>
              <w:rPr>
                <w:noProof/>
                <w:webHidden/>
              </w:rPr>
              <w:fldChar w:fldCharType="separate"/>
            </w:r>
            <w:r>
              <w:rPr>
                <w:noProof/>
                <w:webHidden/>
              </w:rPr>
              <w:t>28</w:t>
            </w:r>
            <w:r>
              <w:rPr>
                <w:noProof/>
                <w:webHidden/>
              </w:rPr>
              <w:fldChar w:fldCharType="end"/>
            </w:r>
          </w:hyperlink>
        </w:p>
        <w:p w14:paraId="35B1F33E" w14:textId="05555CAE"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90" w:history="1">
            <w:r w:rsidRPr="00331BF0">
              <w:rPr>
                <w:rStyle w:val="Hyperlink"/>
                <w:i/>
                <w:iCs/>
                <w:noProof/>
              </w:rPr>
              <w:t>2.2.8.4</w:t>
            </w:r>
            <w:r>
              <w:rPr>
                <w:rFonts w:asciiTheme="minorHAnsi" w:eastAsiaTheme="minorEastAsia" w:hAnsiTheme="minorHAnsi"/>
                <w:noProof/>
                <w:kern w:val="0"/>
                <w:sz w:val="22"/>
                <w:lang w:val="en-US"/>
                <w14:ligatures w14:val="none"/>
              </w:rPr>
              <w:tab/>
            </w:r>
            <w:r w:rsidRPr="00331BF0">
              <w:rPr>
                <w:rStyle w:val="Hyperlink"/>
                <w:i/>
                <w:iCs/>
                <w:noProof/>
              </w:rPr>
              <w:t>Class Diagram</w:t>
            </w:r>
            <w:r>
              <w:rPr>
                <w:noProof/>
                <w:webHidden/>
              </w:rPr>
              <w:tab/>
            </w:r>
            <w:r>
              <w:rPr>
                <w:noProof/>
                <w:webHidden/>
              </w:rPr>
              <w:fldChar w:fldCharType="begin"/>
            </w:r>
            <w:r>
              <w:rPr>
                <w:noProof/>
                <w:webHidden/>
              </w:rPr>
              <w:instrText xml:space="preserve"> PAGEREF _Toc191813290 \h </w:instrText>
            </w:r>
            <w:r>
              <w:rPr>
                <w:noProof/>
                <w:webHidden/>
              </w:rPr>
            </w:r>
            <w:r>
              <w:rPr>
                <w:noProof/>
                <w:webHidden/>
              </w:rPr>
              <w:fldChar w:fldCharType="separate"/>
            </w:r>
            <w:r>
              <w:rPr>
                <w:noProof/>
                <w:webHidden/>
              </w:rPr>
              <w:t>29</w:t>
            </w:r>
            <w:r>
              <w:rPr>
                <w:noProof/>
                <w:webHidden/>
              </w:rPr>
              <w:fldChar w:fldCharType="end"/>
            </w:r>
          </w:hyperlink>
        </w:p>
        <w:p w14:paraId="06CD5A22" w14:textId="3AD056D8"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91" w:history="1">
            <w:r w:rsidRPr="00331BF0">
              <w:rPr>
                <w:rStyle w:val="Hyperlink"/>
                <w:i/>
                <w:iCs/>
                <w:noProof/>
              </w:rPr>
              <w:t>2.2.9</w:t>
            </w:r>
            <w:r>
              <w:rPr>
                <w:rFonts w:asciiTheme="minorHAnsi" w:eastAsiaTheme="minorEastAsia" w:hAnsiTheme="minorHAnsi"/>
                <w:noProof/>
                <w:kern w:val="0"/>
                <w:sz w:val="22"/>
                <w:lang w:val="en-US"/>
                <w14:ligatures w14:val="none"/>
              </w:rPr>
              <w:tab/>
            </w:r>
            <w:r w:rsidRPr="00331BF0">
              <w:rPr>
                <w:rStyle w:val="Hyperlink"/>
                <w:i/>
                <w:iCs/>
                <w:noProof/>
              </w:rPr>
              <w:t>Entity Relationship Diagram</w:t>
            </w:r>
            <w:r>
              <w:rPr>
                <w:noProof/>
                <w:webHidden/>
              </w:rPr>
              <w:tab/>
            </w:r>
            <w:r>
              <w:rPr>
                <w:noProof/>
                <w:webHidden/>
              </w:rPr>
              <w:fldChar w:fldCharType="begin"/>
            </w:r>
            <w:r>
              <w:rPr>
                <w:noProof/>
                <w:webHidden/>
              </w:rPr>
              <w:instrText xml:space="preserve"> PAGEREF _Toc191813291 \h </w:instrText>
            </w:r>
            <w:r>
              <w:rPr>
                <w:noProof/>
                <w:webHidden/>
              </w:rPr>
            </w:r>
            <w:r>
              <w:rPr>
                <w:noProof/>
                <w:webHidden/>
              </w:rPr>
              <w:fldChar w:fldCharType="separate"/>
            </w:r>
            <w:r>
              <w:rPr>
                <w:noProof/>
                <w:webHidden/>
              </w:rPr>
              <w:t>30</w:t>
            </w:r>
            <w:r>
              <w:rPr>
                <w:noProof/>
                <w:webHidden/>
              </w:rPr>
              <w:fldChar w:fldCharType="end"/>
            </w:r>
          </w:hyperlink>
        </w:p>
        <w:p w14:paraId="0F077E35" w14:textId="29D15C32"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92" w:history="1">
            <w:r w:rsidRPr="00331BF0">
              <w:rPr>
                <w:rStyle w:val="Hyperlink"/>
                <w:noProof/>
              </w:rPr>
              <w:t>2.2.10</w:t>
            </w:r>
            <w:r>
              <w:rPr>
                <w:rFonts w:asciiTheme="minorHAnsi" w:eastAsiaTheme="minorEastAsia" w:hAnsiTheme="minorHAnsi"/>
                <w:noProof/>
                <w:kern w:val="0"/>
                <w:sz w:val="22"/>
                <w:lang w:val="en-US"/>
                <w14:ligatures w14:val="none"/>
              </w:rPr>
              <w:tab/>
            </w:r>
            <w:r w:rsidRPr="00331BF0">
              <w:rPr>
                <w:rStyle w:val="Hyperlink"/>
                <w:noProof/>
              </w:rPr>
              <w:t>Bahasa Pemrograman GO</w:t>
            </w:r>
            <w:r>
              <w:rPr>
                <w:noProof/>
                <w:webHidden/>
              </w:rPr>
              <w:tab/>
            </w:r>
            <w:r>
              <w:rPr>
                <w:noProof/>
                <w:webHidden/>
              </w:rPr>
              <w:fldChar w:fldCharType="begin"/>
            </w:r>
            <w:r>
              <w:rPr>
                <w:noProof/>
                <w:webHidden/>
              </w:rPr>
              <w:instrText xml:space="preserve"> PAGEREF _Toc191813292 \h </w:instrText>
            </w:r>
            <w:r>
              <w:rPr>
                <w:noProof/>
                <w:webHidden/>
              </w:rPr>
            </w:r>
            <w:r>
              <w:rPr>
                <w:noProof/>
                <w:webHidden/>
              </w:rPr>
              <w:fldChar w:fldCharType="separate"/>
            </w:r>
            <w:r>
              <w:rPr>
                <w:noProof/>
                <w:webHidden/>
              </w:rPr>
              <w:t>32</w:t>
            </w:r>
            <w:r>
              <w:rPr>
                <w:noProof/>
                <w:webHidden/>
              </w:rPr>
              <w:fldChar w:fldCharType="end"/>
            </w:r>
          </w:hyperlink>
        </w:p>
        <w:p w14:paraId="2D815F0B" w14:textId="49D08438"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93" w:history="1">
            <w:r w:rsidRPr="00331BF0">
              <w:rPr>
                <w:rStyle w:val="Hyperlink"/>
                <w:i/>
                <w:iCs/>
                <w:noProof/>
              </w:rPr>
              <w:t>2.2.11</w:t>
            </w:r>
            <w:r>
              <w:rPr>
                <w:rFonts w:asciiTheme="minorHAnsi" w:eastAsiaTheme="minorEastAsia" w:hAnsiTheme="minorHAnsi"/>
                <w:noProof/>
                <w:kern w:val="0"/>
                <w:sz w:val="22"/>
                <w:lang w:val="en-US"/>
                <w14:ligatures w14:val="none"/>
              </w:rPr>
              <w:tab/>
            </w:r>
            <w:r w:rsidRPr="00331BF0">
              <w:rPr>
                <w:rStyle w:val="Hyperlink"/>
                <w:i/>
                <w:iCs/>
                <w:noProof/>
              </w:rPr>
              <w:t>Framework echo</w:t>
            </w:r>
            <w:r>
              <w:rPr>
                <w:noProof/>
                <w:webHidden/>
              </w:rPr>
              <w:tab/>
            </w:r>
            <w:r>
              <w:rPr>
                <w:noProof/>
                <w:webHidden/>
              </w:rPr>
              <w:fldChar w:fldCharType="begin"/>
            </w:r>
            <w:r>
              <w:rPr>
                <w:noProof/>
                <w:webHidden/>
              </w:rPr>
              <w:instrText xml:space="preserve"> PAGEREF _Toc191813293 \h </w:instrText>
            </w:r>
            <w:r>
              <w:rPr>
                <w:noProof/>
                <w:webHidden/>
              </w:rPr>
            </w:r>
            <w:r>
              <w:rPr>
                <w:noProof/>
                <w:webHidden/>
              </w:rPr>
              <w:fldChar w:fldCharType="separate"/>
            </w:r>
            <w:r>
              <w:rPr>
                <w:noProof/>
                <w:webHidden/>
              </w:rPr>
              <w:t>33</w:t>
            </w:r>
            <w:r>
              <w:rPr>
                <w:noProof/>
                <w:webHidden/>
              </w:rPr>
              <w:fldChar w:fldCharType="end"/>
            </w:r>
          </w:hyperlink>
        </w:p>
        <w:p w14:paraId="5727EDC7" w14:textId="5C2240CB"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94" w:history="1">
            <w:r w:rsidRPr="00331BF0">
              <w:rPr>
                <w:rStyle w:val="Hyperlink"/>
                <w:i/>
                <w:iCs/>
                <w:noProof/>
              </w:rPr>
              <w:t>2.2.12</w:t>
            </w:r>
            <w:r>
              <w:rPr>
                <w:rFonts w:asciiTheme="minorHAnsi" w:eastAsiaTheme="minorEastAsia" w:hAnsiTheme="minorHAnsi"/>
                <w:noProof/>
                <w:kern w:val="0"/>
                <w:sz w:val="22"/>
                <w:lang w:val="en-US"/>
                <w14:ligatures w14:val="none"/>
              </w:rPr>
              <w:tab/>
            </w:r>
            <w:r w:rsidRPr="00331BF0">
              <w:rPr>
                <w:rStyle w:val="Hyperlink"/>
                <w:i/>
                <w:iCs/>
                <w:noProof/>
              </w:rPr>
              <w:t>MySQL Database</w:t>
            </w:r>
            <w:r>
              <w:rPr>
                <w:noProof/>
                <w:webHidden/>
              </w:rPr>
              <w:tab/>
            </w:r>
            <w:r>
              <w:rPr>
                <w:noProof/>
                <w:webHidden/>
              </w:rPr>
              <w:fldChar w:fldCharType="begin"/>
            </w:r>
            <w:r>
              <w:rPr>
                <w:noProof/>
                <w:webHidden/>
              </w:rPr>
              <w:instrText xml:space="preserve"> PAGEREF _Toc191813294 \h </w:instrText>
            </w:r>
            <w:r>
              <w:rPr>
                <w:noProof/>
                <w:webHidden/>
              </w:rPr>
            </w:r>
            <w:r>
              <w:rPr>
                <w:noProof/>
                <w:webHidden/>
              </w:rPr>
              <w:fldChar w:fldCharType="separate"/>
            </w:r>
            <w:r>
              <w:rPr>
                <w:noProof/>
                <w:webHidden/>
              </w:rPr>
              <w:t>33</w:t>
            </w:r>
            <w:r>
              <w:rPr>
                <w:noProof/>
                <w:webHidden/>
              </w:rPr>
              <w:fldChar w:fldCharType="end"/>
            </w:r>
          </w:hyperlink>
        </w:p>
        <w:p w14:paraId="31D9E1C1" w14:textId="3630A931"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95" w:history="1">
            <w:r w:rsidRPr="00331BF0">
              <w:rPr>
                <w:rStyle w:val="Hyperlink"/>
                <w:noProof/>
              </w:rPr>
              <w:t>2.2.13</w:t>
            </w:r>
            <w:r>
              <w:rPr>
                <w:rFonts w:asciiTheme="minorHAnsi" w:eastAsiaTheme="minorEastAsia" w:hAnsiTheme="minorHAnsi"/>
                <w:noProof/>
                <w:kern w:val="0"/>
                <w:sz w:val="22"/>
                <w:lang w:val="en-US"/>
                <w14:ligatures w14:val="none"/>
              </w:rPr>
              <w:tab/>
            </w:r>
            <w:r w:rsidRPr="00331BF0">
              <w:rPr>
                <w:rStyle w:val="Hyperlink"/>
                <w:noProof/>
              </w:rPr>
              <w:t>Pengujian Sistem</w:t>
            </w:r>
            <w:r>
              <w:rPr>
                <w:noProof/>
                <w:webHidden/>
              </w:rPr>
              <w:tab/>
            </w:r>
            <w:r>
              <w:rPr>
                <w:noProof/>
                <w:webHidden/>
              </w:rPr>
              <w:fldChar w:fldCharType="begin"/>
            </w:r>
            <w:r>
              <w:rPr>
                <w:noProof/>
                <w:webHidden/>
              </w:rPr>
              <w:instrText xml:space="preserve"> PAGEREF _Toc191813295 \h </w:instrText>
            </w:r>
            <w:r>
              <w:rPr>
                <w:noProof/>
                <w:webHidden/>
              </w:rPr>
            </w:r>
            <w:r>
              <w:rPr>
                <w:noProof/>
                <w:webHidden/>
              </w:rPr>
              <w:fldChar w:fldCharType="separate"/>
            </w:r>
            <w:r>
              <w:rPr>
                <w:noProof/>
                <w:webHidden/>
              </w:rPr>
              <w:t>34</w:t>
            </w:r>
            <w:r>
              <w:rPr>
                <w:noProof/>
                <w:webHidden/>
              </w:rPr>
              <w:fldChar w:fldCharType="end"/>
            </w:r>
          </w:hyperlink>
        </w:p>
        <w:p w14:paraId="0EB689A0" w14:textId="75EC9ADA"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96" w:history="1">
            <w:r w:rsidRPr="00331BF0">
              <w:rPr>
                <w:rStyle w:val="Hyperlink"/>
                <w:i/>
                <w:iCs/>
                <w:noProof/>
              </w:rPr>
              <w:t>2.2.13.1</w:t>
            </w:r>
            <w:r>
              <w:rPr>
                <w:rFonts w:asciiTheme="minorHAnsi" w:eastAsiaTheme="minorEastAsia" w:hAnsiTheme="minorHAnsi"/>
                <w:noProof/>
                <w:kern w:val="0"/>
                <w:sz w:val="22"/>
                <w:lang w:val="en-US"/>
                <w14:ligatures w14:val="none"/>
              </w:rPr>
              <w:tab/>
            </w:r>
            <w:r w:rsidRPr="00331BF0">
              <w:rPr>
                <w:rStyle w:val="Hyperlink"/>
                <w:i/>
                <w:iCs/>
                <w:noProof/>
              </w:rPr>
              <w:t>Black Box Testing</w:t>
            </w:r>
            <w:r>
              <w:rPr>
                <w:noProof/>
                <w:webHidden/>
              </w:rPr>
              <w:tab/>
            </w:r>
            <w:r>
              <w:rPr>
                <w:noProof/>
                <w:webHidden/>
              </w:rPr>
              <w:fldChar w:fldCharType="begin"/>
            </w:r>
            <w:r>
              <w:rPr>
                <w:noProof/>
                <w:webHidden/>
              </w:rPr>
              <w:instrText xml:space="preserve"> PAGEREF _Toc191813296 \h </w:instrText>
            </w:r>
            <w:r>
              <w:rPr>
                <w:noProof/>
                <w:webHidden/>
              </w:rPr>
            </w:r>
            <w:r>
              <w:rPr>
                <w:noProof/>
                <w:webHidden/>
              </w:rPr>
              <w:fldChar w:fldCharType="separate"/>
            </w:r>
            <w:r>
              <w:rPr>
                <w:noProof/>
                <w:webHidden/>
              </w:rPr>
              <w:t>34</w:t>
            </w:r>
            <w:r>
              <w:rPr>
                <w:noProof/>
                <w:webHidden/>
              </w:rPr>
              <w:fldChar w:fldCharType="end"/>
            </w:r>
          </w:hyperlink>
        </w:p>
        <w:p w14:paraId="0BCA70CE" w14:textId="4DC7852B"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97" w:history="1">
            <w:r w:rsidRPr="00331BF0">
              <w:rPr>
                <w:rStyle w:val="Hyperlink"/>
                <w:i/>
                <w:iCs/>
                <w:noProof/>
              </w:rPr>
              <w:t>2.2.13.2</w:t>
            </w:r>
            <w:r>
              <w:rPr>
                <w:rFonts w:asciiTheme="minorHAnsi" w:eastAsiaTheme="minorEastAsia" w:hAnsiTheme="minorHAnsi"/>
                <w:noProof/>
                <w:kern w:val="0"/>
                <w:sz w:val="22"/>
                <w:lang w:val="en-US"/>
                <w14:ligatures w14:val="none"/>
              </w:rPr>
              <w:tab/>
            </w:r>
            <w:r w:rsidRPr="00331BF0">
              <w:rPr>
                <w:rStyle w:val="Hyperlink"/>
                <w:i/>
                <w:iCs/>
                <w:noProof/>
              </w:rPr>
              <w:t>White Box Testing</w:t>
            </w:r>
            <w:r>
              <w:rPr>
                <w:noProof/>
                <w:webHidden/>
              </w:rPr>
              <w:tab/>
            </w:r>
            <w:r>
              <w:rPr>
                <w:noProof/>
                <w:webHidden/>
              </w:rPr>
              <w:fldChar w:fldCharType="begin"/>
            </w:r>
            <w:r>
              <w:rPr>
                <w:noProof/>
                <w:webHidden/>
              </w:rPr>
              <w:instrText xml:space="preserve"> PAGEREF _Toc191813297 \h </w:instrText>
            </w:r>
            <w:r>
              <w:rPr>
                <w:noProof/>
                <w:webHidden/>
              </w:rPr>
            </w:r>
            <w:r>
              <w:rPr>
                <w:noProof/>
                <w:webHidden/>
              </w:rPr>
              <w:fldChar w:fldCharType="separate"/>
            </w:r>
            <w:r>
              <w:rPr>
                <w:noProof/>
                <w:webHidden/>
              </w:rPr>
              <w:t>34</w:t>
            </w:r>
            <w:r>
              <w:rPr>
                <w:noProof/>
                <w:webHidden/>
              </w:rPr>
              <w:fldChar w:fldCharType="end"/>
            </w:r>
          </w:hyperlink>
        </w:p>
        <w:p w14:paraId="705652B8" w14:textId="34596DFF"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98" w:history="1">
            <w:r w:rsidRPr="00331BF0">
              <w:rPr>
                <w:rStyle w:val="Hyperlink"/>
                <w:noProof/>
              </w:rPr>
              <w:t xml:space="preserve"> BAB III METODE PENELITIAN</w:t>
            </w:r>
            <w:r>
              <w:rPr>
                <w:noProof/>
                <w:webHidden/>
              </w:rPr>
              <w:tab/>
            </w:r>
            <w:r>
              <w:rPr>
                <w:noProof/>
                <w:webHidden/>
              </w:rPr>
              <w:fldChar w:fldCharType="begin"/>
            </w:r>
            <w:r>
              <w:rPr>
                <w:noProof/>
                <w:webHidden/>
              </w:rPr>
              <w:instrText xml:space="preserve"> PAGEREF _Toc191813298 \h </w:instrText>
            </w:r>
            <w:r>
              <w:rPr>
                <w:noProof/>
                <w:webHidden/>
              </w:rPr>
            </w:r>
            <w:r>
              <w:rPr>
                <w:noProof/>
                <w:webHidden/>
              </w:rPr>
              <w:fldChar w:fldCharType="separate"/>
            </w:r>
            <w:r>
              <w:rPr>
                <w:noProof/>
                <w:webHidden/>
              </w:rPr>
              <w:t>36</w:t>
            </w:r>
            <w:r>
              <w:rPr>
                <w:noProof/>
                <w:webHidden/>
              </w:rPr>
              <w:fldChar w:fldCharType="end"/>
            </w:r>
          </w:hyperlink>
        </w:p>
        <w:p w14:paraId="3AB04C6A" w14:textId="2101E832"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99" w:history="1">
            <w:r w:rsidRPr="00331BF0">
              <w:rPr>
                <w:rStyle w:val="Hyperlink"/>
                <w:noProof/>
              </w:rPr>
              <w:t>3.1</w:t>
            </w:r>
            <w:r>
              <w:rPr>
                <w:rFonts w:asciiTheme="minorHAnsi" w:eastAsiaTheme="minorEastAsia" w:hAnsiTheme="minorHAnsi"/>
                <w:noProof/>
                <w:kern w:val="0"/>
                <w:sz w:val="22"/>
                <w:lang w:val="en-US"/>
                <w14:ligatures w14:val="none"/>
              </w:rPr>
              <w:tab/>
            </w:r>
            <w:r w:rsidRPr="00331BF0">
              <w:rPr>
                <w:rStyle w:val="Hyperlink"/>
                <w:noProof/>
              </w:rPr>
              <w:t>Analisis Kebutuhan</w:t>
            </w:r>
            <w:r>
              <w:rPr>
                <w:noProof/>
                <w:webHidden/>
              </w:rPr>
              <w:tab/>
            </w:r>
            <w:r>
              <w:rPr>
                <w:noProof/>
                <w:webHidden/>
              </w:rPr>
              <w:fldChar w:fldCharType="begin"/>
            </w:r>
            <w:r>
              <w:rPr>
                <w:noProof/>
                <w:webHidden/>
              </w:rPr>
              <w:instrText xml:space="preserve"> PAGEREF _Toc191813299 \h </w:instrText>
            </w:r>
            <w:r>
              <w:rPr>
                <w:noProof/>
                <w:webHidden/>
              </w:rPr>
            </w:r>
            <w:r>
              <w:rPr>
                <w:noProof/>
                <w:webHidden/>
              </w:rPr>
              <w:fldChar w:fldCharType="separate"/>
            </w:r>
            <w:r>
              <w:rPr>
                <w:noProof/>
                <w:webHidden/>
              </w:rPr>
              <w:t>36</w:t>
            </w:r>
            <w:r>
              <w:rPr>
                <w:noProof/>
                <w:webHidden/>
              </w:rPr>
              <w:fldChar w:fldCharType="end"/>
            </w:r>
          </w:hyperlink>
        </w:p>
        <w:p w14:paraId="187043D2" w14:textId="1376A2E1"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300" w:history="1">
            <w:r w:rsidRPr="00331BF0">
              <w:rPr>
                <w:rStyle w:val="Hyperlink"/>
                <w:noProof/>
              </w:rPr>
              <w:t>3.1.1</w:t>
            </w:r>
            <w:r>
              <w:rPr>
                <w:rFonts w:asciiTheme="minorHAnsi" w:eastAsiaTheme="minorEastAsia" w:hAnsiTheme="minorHAnsi"/>
                <w:noProof/>
                <w:kern w:val="0"/>
                <w:sz w:val="22"/>
                <w:lang w:val="en-US"/>
                <w14:ligatures w14:val="none"/>
              </w:rPr>
              <w:tab/>
            </w:r>
            <w:r w:rsidRPr="00331BF0">
              <w:rPr>
                <w:rStyle w:val="Hyperlink"/>
                <w:noProof/>
              </w:rPr>
              <w:t>Kebutuhan Perangkat Lunak (</w:t>
            </w:r>
            <w:r w:rsidRPr="00331BF0">
              <w:rPr>
                <w:rStyle w:val="Hyperlink"/>
                <w:i/>
                <w:iCs/>
                <w:noProof/>
              </w:rPr>
              <w:t>Software</w:t>
            </w:r>
            <w:r w:rsidRPr="00331BF0">
              <w:rPr>
                <w:rStyle w:val="Hyperlink"/>
                <w:noProof/>
              </w:rPr>
              <w:t>)</w:t>
            </w:r>
            <w:r>
              <w:rPr>
                <w:noProof/>
                <w:webHidden/>
              </w:rPr>
              <w:tab/>
            </w:r>
            <w:r>
              <w:rPr>
                <w:noProof/>
                <w:webHidden/>
              </w:rPr>
              <w:fldChar w:fldCharType="begin"/>
            </w:r>
            <w:r>
              <w:rPr>
                <w:noProof/>
                <w:webHidden/>
              </w:rPr>
              <w:instrText xml:space="preserve"> PAGEREF _Toc191813300 \h </w:instrText>
            </w:r>
            <w:r>
              <w:rPr>
                <w:noProof/>
                <w:webHidden/>
              </w:rPr>
            </w:r>
            <w:r>
              <w:rPr>
                <w:noProof/>
                <w:webHidden/>
              </w:rPr>
              <w:fldChar w:fldCharType="separate"/>
            </w:r>
            <w:r>
              <w:rPr>
                <w:noProof/>
                <w:webHidden/>
              </w:rPr>
              <w:t>36</w:t>
            </w:r>
            <w:r>
              <w:rPr>
                <w:noProof/>
                <w:webHidden/>
              </w:rPr>
              <w:fldChar w:fldCharType="end"/>
            </w:r>
          </w:hyperlink>
        </w:p>
        <w:p w14:paraId="25E68371" w14:textId="73BA9C59"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301" w:history="1">
            <w:r w:rsidRPr="00331BF0">
              <w:rPr>
                <w:rStyle w:val="Hyperlink"/>
                <w:noProof/>
              </w:rPr>
              <w:t>3.1.2</w:t>
            </w:r>
            <w:r>
              <w:rPr>
                <w:rFonts w:asciiTheme="minorHAnsi" w:eastAsiaTheme="minorEastAsia" w:hAnsiTheme="minorHAnsi"/>
                <w:noProof/>
                <w:kern w:val="0"/>
                <w:sz w:val="22"/>
                <w:lang w:val="en-US"/>
                <w14:ligatures w14:val="none"/>
              </w:rPr>
              <w:tab/>
            </w:r>
            <w:r w:rsidRPr="00331BF0">
              <w:rPr>
                <w:rStyle w:val="Hyperlink"/>
                <w:noProof/>
              </w:rPr>
              <w:t>Kebutuhan Perangkat Keras (</w:t>
            </w:r>
            <w:r w:rsidRPr="00331BF0">
              <w:rPr>
                <w:rStyle w:val="Hyperlink"/>
                <w:i/>
                <w:iCs/>
                <w:noProof/>
              </w:rPr>
              <w:t>Hardware</w:t>
            </w:r>
            <w:r w:rsidRPr="00331BF0">
              <w:rPr>
                <w:rStyle w:val="Hyperlink"/>
                <w:noProof/>
              </w:rPr>
              <w:t>)</w:t>
            </w:r>
            <w:r>
              <w:rPr>
                <w:noProof/>
                <w:webHidden/>
              </w:rPr>
              <w:tab/>
            </w:r>
            <w:r>
              <w:rPr>
                <w:noProof/>
                <w:webHidden/>
              </w:rPr>
              <w:fldChar w:fldCharType="begin"/>
            </w:r>
            <w:r>
              <w:rPr>
                <w:noProof/>
                <w:webHidden/>
              </w:rPr>
              <w:instrText xml:space="preserve"> PAGEREF _Toc191813301 \h </w:instrText>
            </w:r>
            <w:r>
              <w:rPr>
                <w:noProof/>
                <w:webHidden/>
              </w:rPr>
            </w:r>
            <w:r>
              <w:rPr>
                <w:noProof/>
                <w:webHidden/>
              </w:rPr>
              <w:fldChar w:fldCharType="separate"/>
            </w:r>
            <w:r>
              <w:rPr>
                <w:noProof/>
                <w:webHidden/>
              </w:rPr>
              <w:t>36</w:t>
            </w:r>
            <w:r>
              <w:rPr>
                <w:noProof/>
                <w:webHidden/>
              </w:rPr>
              <w:fldChar w:fldCharType="end"/>
            </w:r>
          </w:hyperlink>
        </w:p>
        <w:p w14:paraId="174D49B7" w14:textId="02D0DEB9"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302" w:history="1">
            <w:r w:rsidRPr="00331BF0">
              <w:rPr>
                <w:rStyle w:val="Hyperlink"/>
                <w:noProof/>
              </w:rPr>
              <w:t>3.2</w:t>
            </w:r>
            <w:r>
              <w:rPr>
                <w:rFonts w:asciiTheme="minorHAnsi" w:eastAsiaTheme="minorEastAsia" w:hAnsiTheme="minorHAnsi"/>
                <w:noProof/>
                <w:kern w:val="0"/>
                <w:sz w:val="22"/>
                <w:lang w:val="en-US"/>
                <w14:ligatures w14:val="none"/>
              </w:rPr>
              <w:tab/>
            </w:r>
            <w:r w:rsidRPr="00331BF0">
              <w:rPr>
                <w:rStyle w:val="Hyperlink"/>
                <w:noProof/>
              </w:rPr>
              <w:t>Metode Penelitian</w:t>
            </w:r>
            <w:r>
              <w:rPr>
                <w:noProof/>
                <w:webHidden/>
              </w:rPr>
              <w:tab/>
            </w:r>
            <w:r>
              <w:rPr>
                <w:noProof/>
                <w:webHidden/>
              </w:rPr>
              <w:fldChar w:fldCharType="begin"/>
            </w:r>
            <w:r>
              <w:rPr>
                <w:noProof/>
                <w:webHidden/>
              </w:rPr>
              <w:instrText xml:space="preserve"> PAGEREF _Toc191813302 \h </w:instrText>
            </w:r>
            <w:r>
              <w:rPr>
                <w:noProof/>
                <w:webHidden/>
              </w:rPr>
            </w:r>
            <w:r>
              <w:rPr>
                <w:noProof/>
                <w:webHidden/>
              </w:rPr>
              <w:fldChar w:fldCharType="separate"/>
            </w:r>
            <w:r>
              <w:rPr>
                <w:noProof/>
                <w:webHidden/>
              </w:rPr>
              <w:t>37</w:t>
            </w:r>
            <w:r>
              <w:rPr>
                <w:noProof/>
                <w:webHidden/>
              </w:rPr>
              <w:fldChar w:fldCharType="end"/>
            </w:r>
          </w:hyperlink>
        </w:p>
        <w:p w14:paraId="0B11A5C9" w14:textId="4BCCE6DF"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303" w:history="1">
            <w:r w:rsidRPr="00331BF0">
              <w:rPr>
                <w:rStyle w:val="Hyperlink"/>
                <w:noProof/>
              </w:rPr>
              <w:t>3.3</w:t>
            </w:r>
            <w:r>
              <w:rPr>
                <w:rFonts w:asciiTheme="minorHAnsi" w:eastAsiaTheme="minorEastAsia" w:hAnsiTheme="minorHAnsi"/>
                <w:noProof/>
                <w:kern w:val="0"/>
                <w:sz w:val="22"/>
                <w:lang w:val="en-US"/>
                <w14:ligatures w14:val="none"/>
              </w:rPr>
              <w:tab/>
            </w:r>
            <w:r w:rsidRPr="00331BF0">
              <w:rPr>
                <w:rStyle w:val="Hyperlink"/>
                <w:noProof/>
              </w:rPr>
              <w:t>Metode Analisis</w:t>
            </w:r>
            <w:r>
              <w:rPr>
                <w:noProof/>
                <w:webHidden/>
              </w:rPr>
              <w:tab/>
            </w:r>
            <w:r>
              <w:rPr>
                <w:noProof/>
                <w:webHidden/>
              </w:rPr>
              <w:fldChar w:fldCharType="begin"/>
            </w:r>
            <w:r>
              <w:rPr>
                <w:noProof/>
                <w:webHidden/>
              </w:rPr>
              <w:instrText xml:space="preserve"> PAGEREF _Toc191813303 \h </w:instrText>
            </w:r>
            <w:r>
              <w:rPr>
                <w:noProof/>
                <w:webHidden/>
              </w:rPr>
            </w:r>
            <w:r>
              <w:rPr>
                <w:noProof/>
                <w:webHidden/>
              </w:rPr>
              <w:fldChar w:fldCharType="separate"/>
            </w:r>
            <w:r>
              <w:rPr>
                <w:noProof/>
                <w:webHidden/>
              </w:rPr>
              <w:t>38</w:t>
            </w:r>
            <w:r>
              <w:rPr>
                <w:noProof/>
                <w:webHidden/>
              </w:rPr>
              <w:fldChar w:fldCharType="end"/>
            </w:r>
          </w:hyperlink>
        </w:p>
        <w:p w14:paraId="3F11BB41" w14:textId="02F9CAB6"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304" w:history="1">
            <w:r w:rsidRPr="00331BF0">
              <w:rPr>
                <w:rStyle w:val="Hyperlink"/>
                <w:noProof/>
              </w:rPr>
              <w:t>3.4</w:t>
            </w:r>
            <w:r>
              <w:rPr>
                <w:rFonts w:asciiTheme="minorHAnsi" w:eastAsiaTheme="minorEastAsia" w:hAnsiTheme="minorHAnsi"/>
                <w:noProof/>
                <w:kern w:val="0"/>
                <w:sz w:val="22"/>
                <w:lang w:val="en-US"/>
                <w14:ligatures w14:val="none"/>
              </w:rPr>
              <w:tab/>
            </w:r>
            <w:r w:rsidRPr="00331BF0">
              <w:rPr>
                <w:rStyle w:val="Hyperlink"/>
                <w:noProof/>
              </w:rPr>
              <w:t>Jadwal Penelitian</w:t>
            </w:r>
            <w:r>
              <w:rPr>
                <w:noProof/>
                <w:webHidden/>
              </w:rPr>
              <w:tab/>
            </w:r>
            <w:r>
              <w:rPr>
                <w:noProof/>
                <w:webHidden/>
              </w:rPr>
              <w:fldChar w:fldCharType="begin"/>
            </w:r>
            <w:r>
              <w:rPr>
                <w:noProof/>
                <w:webHidden/>
              </w:rPr>
              <w:instrText xml:space="preserve"> PAGEREF _Toc191813304 \h </w:instrText>
            </w:r>
            <w:r>
              <w:rPr>
                <w:noProof/>
                <w:webHidden/>
              </w:rPr>
            </w:r>
            <w:r>
              <w:rPr>
                <w:noProof/>
                <w:webHidden/>
              </w:rPr>
              <w:fldChar w:fldCharType="separate"/>
            </w:r>
            <w:r>
              <w:rPr>
                <w:noProof/>
                <w:webHidden/>
              </w:rPr>
              <w:t>38</w:t>
            </w:r>
            <w:r>
              <w:rPr>
                <w:noProof/>
                <w:webHidden/>
              </w:rPr>
              <w:fldChar w:fldCharType="end"/>
            </w:r>
          </w:hyperlink>
        </w:p>
        <w:p w14:paraId="26497F09" w14:textId="3DA4DFC0"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305" w:history="1">
            <w:r w:rsidRPr="00331BF0">
              <w:rPr>
                <w:rStyle w:val="Hyperlink"/>
                <w:noProof/>
              </w:rPr>
              <w:t xml:space="preserve"> DAFTAR PUSTAKA</w:t>
            </w:r>
            <w:r>
              <w:rPr>
                <w:noProof/>
                <w:webHidden/>
              </w:rPr>
              <w:tab/>
            </w:r>
            <w:r>
              <w:rPr>
                <w:noProof/>
                <w:webHidden/>
              </w:rPr>
              <w:fldChar w:fldCharType="begin"/>
            </w:r>
            <w:r>
              <w:rPr>
                <w:noProof/>
                <w:webHidden/>
              </w:rPr>
              <w:instrText xml:space="preserve"> PAGEREF _Toc191813305 \h </w:instrText>
            </w:r>
            <w:r>
              <w:rPr>
                <w:noProof/>
                <w:webHidden/>
              </w:rPr>
            </w:r>
            <w:r>
              <w:rPr>
                <w:noProof/>
                <w:webHidden/>
              </w:rPr>
              <w:fldChar w:fldCharType="separate"/>
            </w:r>
            <w:r>
              <w:rPr>
                <w:noProof/>
                <w:webHidden/>
              </w:rPr>
              <w:t>40</w:t>
            </w:r>
            <w:r>
              <w:rPr>
                <w:noProof/>
                <w:webHidden/>
              </w:rPr>
              <w:fldChar w:fldCharType="end"/>
            </w:r>
          </w:hyperlink>
        </w:p>
        <w:p w14:paraId="47E6FBFD" w14:textId="3C1C6002" w:rsidR="00C005CA" w:rsidRDefault="00007A0E">
          <w:r>
            <w:fldChar w:fldCharType="end"/>
          </w:r>
        </w:p>
      </w:sdtContent>
    </w:sdt>
    <w:p w14:paraId="3E03E6E1" w14:textId="77777777" w:rsidR="00C005CA" w:rsidRPr="00C005CA" w:rsidRDefault="00C005CA" w:rsidP="00C005CA"/>
    <w:p w14:paraId="120F2FD1" w14:textId="77777777" w:rsidR="00C005CA" w:rsidRPr="00C005CA" w:rsidRDefault="00C005CA" w:rsidP="00C005CA"/>
    <w:p w14:paraId="7A7396B0" w14:textId="77777777" w:rsidR="00C005CA" w:rsidRPr="00C005CA" w:rsidRDefault="00C005CA" w:rsidP="00C005CA"/>
    <w:p w14:paraId="31C083A0" w14:textId="77777777" w:rsidR="00C005CA" w:rsidRPr="00C005CA" w:rsidRDefault="00C005CA" w:rsidP="00C005CA"/>
    <w:p w14:paraId="594A1F5D" w14:textId="77777777" w:rsidR="00C005CA" w:rsidRPr="00C005CA" w:rsidRDefault="00C005CA" w:rsidP="00C005CA"/>
    <w:p w14:paraId="63D67BC5" w14:textId="77777777" w:rsidR="00C005CA" w:rsidRPr="00C005CA" w:rsidRDefault="00C005CA" w:rsidP="00C005CA"/>
    <w:p w14:paraId="44CD9D95" w14:textId="77777777" w:rsidR="00C005CA" w:rsidRPr="00C005CA" w:rsidRDefault="00C005CA" w:rsidP="00C005CA"/>
    <w:p w14:paraId="258D736E" w14:textId="77777777" w:rsidR="00C005CA" w:rsidRPr="00C005CA" w:rsidRDefault="00C005CA" w:rsidP="00C005CA"/>
    <w:p w14:paraId="04D26862" w14:textId="77777777" w:rsidR="00C005CA" w:rsidRPr="00C005CA" w:rsidRDefault="00C005CA" w:rsidP="00C005CA"/>
    <w:p w14:paraId="3D76C704" w14:textId="77777777" w:rsidR="00C005CA" w:rsidRPr="00C005CA" w:rsidRDefault="00C005CA" w:rsidP="00C005CA"/>
    <w:p w14:paraId="57CA50FB" w14:textId="77777777" w:rsidR="00C005CA" w:rsidRPr="00C005CA" w:rsidRDefault="00C005CA" w:rsidP="00C005CA"/>
    <w:p w14:paraId="279BFF26" w14:textId="7B5647DA" w:rsidR="00C005CA" w:rsidRDefault="00C005CA" w:rsidP="00C005CA"/>
    <w:p w14:paraId="380F7DE4" w14:textId="4C867372" w:rsidR="00C005CA" w:rsidRDefault="00C005CA" w:rsidP="00C005CA"/>
    <w:p w14:paraId="5D07CA8F" w14:textId="2CC63EFA" w:rsidR="007C005B" w:rsidRPr="00C005CA" w:rsidRDefault="00C005CA" w:rsidP="00C005CA">
      <w:pPr>
        <w:tabs>
          <w:tab w:val="left" w:pos="2340"/>
        </w:tabs>
      </w:pPr>
      <w:r>
        <w:tab/>
      </w:r>
      <w:bookmarkStart w:id="2" w:name="_GoBack"/>
      <w:bookmarkEnd w:id="2"/>
    </w:p>
    <w:p w14:paraId="5B46DFA8" w14:textId="3B0BC51E" w:rsidR="008017CA" w:rsidRDefault="008017CA" w:rsidP="002B7BD2">
      <w:pPr>
        <w:pStyle w:val="Heading1"/>
        <w:numPr>
          <w:ilvl w:val="0"/>
          <w:numId w:val="0"/>
        </w:numPr>
      </w:pPr>
      <w:bookmarkStart w:id="3" w:name="_Toc191813265"/>
      <w:r>
        <w:lastRenderedPageBreak/>
        <w:t>DAFTAR GAMBAR</w:t>
      </w:r>
      <w:bookmarkEnd w:id="3"/>
    </w:p>
    <w:p w14:paraId="630150B2" w14:textId="77777777" w:rsidR="004C4FB8" w:rsidRPr="004C4FB8" w:rsidRDefault="004C4FB8" w:rsidP="004C4FB8">
      <w:pPr>
        <w:pStyle w:val="Heading2"/>
        <w:numPr>
          <w:ilvl w:val="0"/>
          <w:numId w:val="0"/>
        </w:numPr>
        <w:ind w:left="357" w:hanging="357"/>
      </w:pPr>
    </w:p>
    <w:p w14:paraId="6B16DF78" w14:textId="686C780D" w:rsidR="00A81721" w:rsidRDefault="005E6F73">
      <w:pPr>
        <w:pStyle w:val="TableofFigures"/>
        <w:tabs>
          <w:tab w:val="right" w:leader="dot" w:pos="7928"/>
        </w:tabs>
        <w:rPr>
          <w:rFonts w:asciiTheme="minorHAnsi" w:eastAsiaTheme="minorEastAsia" w:hAnsiTheme="minorHAnsi"/>
          <w:noProof/>
          <w:szCs w:val="24"/>
          <w:lang w:eastAsia="en-ID"/>
        </w:rPr>
      </w:pPr>
      <w:r>
        <w:fldChar w:fldCharType="begin"/>
      </w:r>
      <w:r>
        <w:instrText xml:space="preserve"> TOC \h \z \c "Gambar" </w:instrText>
      </w:r>
      <w:r>
        <w:fldChar w:fldCharType="separate"/>
      </w:r>
      <w:hyperlink w:anchor="_Toc178340017" w:history="1">
        <w:r w:rsidR="00A81721" w:rsidRPr="00A37466">
          <w:rPr>
            <w:rStyle w:val="Hyperlink"/>
            <w:b/>
            <w:bCs/>
            <w:noProof/>
          </w:rPr>
          <w:t>Gambar 2.1</w:t>
        </w:r>
        <w:r w:rsidR="00A81721" w:rsidRPr="00A37466">
          <w:rPr>
            <w:rStyle w:val="Hyperlink"/>
            <w:noProof/>
          </w:rPr>
          <w:t xml:space="preserve"> Metode Design Thinking</w:t>
        </w:r>
        <w:r w:rsidR="00A81721">
          <w:rPr>
            <w:noProof/>
            <w:webHidden/>
          </w:rPr>
          <w:tab/>
        </w:r>
        <w:r w:rsidR="00A81721">
          <w:rPr>
            <w:noProof/>
            <w:webHidden/>
          </w:rPr>
          <w:fldChar w:fldCharType="begin"/>
        </w:r>
        <w:r w:rsidR="00A81721">
          <w:rPr>
            <w:noProof/>
            <w:webHidden/>
          </w:rPr>
          <w:instrText xml:space="preserve"> PAGEREF _Toc178340017 \h </w:instrText>
        </w:r>
        <w:r w:rsidR="00A81721">
          <w:rPr>
            <w:noProof/>
            <w:webHidden/>
          </w:rPr>
        </w:r>
        <w:r w:rsidR="00A81721">
          <w:rPr>
            <w:noProof/>
            <w:webHidden/>
          </w:rPr>
          <w:fldChar w:fldCharType="separate"/>
        </w:r>
        <w:r w:rsidR="00A129F6">
          <w:rPr>
            <w:noProof/>
            <w:webHidden/>
          </w:rPr>
          <w:t>22</w:t>
        </w:r>
        <w:r w:rsidR="00A81721">
          <w:rPr>
            <w:noProof/>
            <w:webHidden/>
          </w:rPr>
          <w:fldChar w:fldCharType="end"/>
        </w:r>
      </w:hyperlink>
    </w:p>
    <w:p w14:paraId="6787F0A2" w14:textId="3E8397D8" w:rsidR="00A81721" w:rsidRDefault="002072BB">
      <w:pPr>
        <w:pStyle w:val="TableofFigures"/>
        <w:tabs>
          <w:tab w:val="right" w:leader="dot" w:pos="7928"/>
        </w:tabs>
        <w:rPr>
          <w:rFonts w:asciiTheme="minorHAnsi" w:eastAsiaTheme="minorEastAsia" w:hAnsiTheme="minorHAnsi"/>
          <w:noProof/>
          <w:szCs w:val="24"/>
          <w:lang w:eastAsia="en-ID"/>
        </w:rPr>
      </w:pPr>
      <w:hyperlink w:anchor="_Toc178340018" w:history="1">
        <w:r w:rsidR="00A81721" w:rsidRPr="00A37466">
          <w:rPr>
            <w:rStyle w:val="Hyperlink"/>
            <w:b/>
            <w:bCs/>
            <w:noProof/>
          </w:rPr>
          <w:t>Gambar 3.1</w:t>
        </w:r>
        <w:r w:rsidR="00A81721" w:rsidRPr="00A37466">
          <w:rPr>
            <w:rStyle w:val="Hyperlink"/>
            <w:noProof/>
          </w:rPr>
          <w:t xml:space="preserve"> Tahapan Design Thinking</w:t>
        </w:r>
        <w:r w:rsidR="00A81721">
          <w:rPr>
            <w:noProof/>
            <w:webHidden/>
          </w:rPr>
          <w:tab/>
        </w:r>
        <w:r w:rsidR="00A81721">
          <w:rPr>
            <w:noProof/>
            <w:webHidden/>
          </w:rPr>
          <w:fldChar w:fldCharType="begin"/>
        </w:r>
        <w:r w:rsidR="00A81721">
          <w:rPr>
            <w:noProof/>
            <w:webHidden/>
          </w:rPr>
          <w:instrText xml:space="preserve"> PAGEREF _Toc178340018 \h </w:instrText>
        </w:r>
        <w:r w:rsidR="00A81721">
          <w:rPr>
            <w:noProof/>
            <w:webHidden/>
          </w:rPr>
        </w:r>
        <w:r w:rsidR="00A81721">
          <w:rPr>
            <w:noProof/>
            <w:webHidden/>
          </w:rPr>
          <w:fldChar w:fldCharType="separate"/>
        </w:r>
        <w:r w:rsidR="00A129F6">
          <w:rPr>
            <w:noProof/>
            <w:webHidden/>
          </w:rPr>
          <w:t>36</w:t>
        </w:r>
        <w:r w:rsidR="00A81721">
          <w:rPr>
            <w:noProof/>
            <w:webHidden/>
          </w:rPr>
          <w:fldChar w:fldCharType="end"/>
        </w:r>
      </w:hyperlink>
    </w:p>
    <w:p w14:paraId="20A3D332" w14:textId="6527625F" w:rsidR="00FB5F53" w:rsidRPr="00FB5F53" w:rsidRDefault="005E6F73" w:rsidP="005E6F73">
      <w:r>
        <w:fldChar w:fldCharType="end"/>
      </w:r>
    </w:p>
    <w:p w14:paraId="67A256A0" w14:textId="1C119208" w:rsidR="008017CA" w:rsidRDefault="008017CA" w:rsidP="002B7BD2">
      <w:pPr>
        <w:pStyle w:val="Heading1"/>
        <w:numPr>
          <w:ilvl w:val="0"/>
          <w:numId w:val="0"/>
        </w:numPr>
      </w:pPr>
      <w:bookmarkStart w:id="4" w:name="_Toc191813266"/>
      <w:r>
        <w:lastRenderedPageBreak/>
        <w:t>DAFTAR TABEL</w:t>
      </w:r>
      <w:bookmarkEnd w:id="4"/>
    </w:p>
    <w:p w14:paraId="573A6789" w14:textId="138067F2" w:rsidR="00A81721" w:rsidRDefault="00FB5F53">
      <w:pPr>
        <w:pStyle w:val="TableofFigures"/>
        <w:tabs>
          <w:tab w:val="right" w:leader="dot" w:pos="7928"/>
        </w:tabs>
        <w:rPr>
          <w:rFonts w:asciiTheme="minorHAnsi" w:eastAsiaTheme="minorEastAsia" w:hAnsiTheme="minorHAnsi"/>
          <w:noProof/>
          <w:szCs w:val="24"/>
          <w:lang w:eastAsia="en-ID"/>
        </w:rPr>
      </w:pPr>
      <w:r>
        <w:rPr>
          <w:b/>
          <w:bCs/>
        </w:rPr>
        <w:fldChar w:fldCharType="begin"/>
      </w:r>
      <w:r>
        <w:rPr>
          <w:b/>
          <w:bCs/>
        </w:rPr>
        <w:instrText xml:space="preserve"> TOC \h \z \c "Tabel" </w:instrText>
      </w:r>
      <w:r>
        <w:rPr>
          <w:b/>
          <w:bCs/>
        </w:rPr>
        <w:fldChar w:fldCharType="separate"/>
      </w:r>
      <w:hyperlink w:anchor="_Toc178340019" w:history="1">
        <w:r w:rsidR="00A81721" w:rsidRPr="008F054D">
          <w:rPr>
            <w:rStyle w:val="Hyperlink"/>
            <w:b/>
            <w:bCs/>
            <w:noProof/>
          </w:rPr>
          <w:t>Tabel 2.1</w:t>
        </w:r>
        <w:r w:rsidR="00A81721" w:rsidRPr="008F054D">
          <w:rPr>
            <w:rStyle w:val="Hyperlink"/>
            <w:noProof/>
          </w:rPr>
          <w:t xml:space="preserve"> Penelitian Terdahulu</w:t>
        </w:r>
        <w:r w:rsidR="00A81721">
          <w:rPr>
            <w:noProof/>
            <w:webHidden/>
          </w:rPr>
          <w:tab/>
        </w:r>
        <w:r w:rsidR="00A81721">
          <w:rPr>
            <w:noProof/>
            <w:webHidden/>
          </w:rPr>
          <w:fldChar w:fldCharType="begin"/>
        </w:r>
        <w:r w:rsidR="00A81721">
          <w:rPr>
            <w:noProof/>
            <w:webHidden/>
          </w:rPr>
          <w:instrText xml:space="preserve"> PAGEREF _Toc178340019 \h </w:instrText>
        </w:r>
        <w:r w:rsidR="00A81721">
          <w:rPr>
            <w:noProof/>
            <w:webHidden/>
          </w:rPr>
        </w:r>
        <w:r w:rsidR="00A81721">
          <w:rPr>
            <w:noProof/>
            <w:webHidden/>
          </w:rPr>
          <w:fldChar w:fldCharType="separate"/>
        </w:r>
        <w:r w:rsidR="00A129F6">
          <w:rPr>
            <w:noProof/>
            <w:webHidden/>
          </w:rPr>
          <w:t>11</w:t>
        </w:r>
        <w:r w:rsidR="00A81721">
          <w:rPr>
            <w:noProof/>
            <w:webHidden/>
          </w:rPr>
          <w:fldChar w:fldCharType="end"/>
        </w:r>
      </w:hyperlink>
    </w:p>
    <w:p w14:paraId="76A2E34F" w14:textId="37B5CD9E" w:rsidR="00A81721" w:rsidRDefault="002072BB">
      <w:pPr>
        <w:pStyle w:val="TableofFigures"/>
        <w:tabs>
          <w:tab w:val="right" w:leader="dot" w:pos="7928"/>
        </w:tabs>
        <w:rPr>
          <w:rFonts w:asciiTheme="minorHAnsi" w:eastAsiaTheme="minorEastAsia" w:hAnsiTheme="minorHAnsi"/>
          <w:noProof/>
          <w:szCs w:val="24"/>
          <w:lang w:eastAsia="en-ID"/>
        </w:rPr>
      </w:pPr>
      <w:hyperlink w:anchor="_Toc178340020" w:history="1">
        <w:r w:rsidR="00A81721" w:rsidRPr="008F054D">
          <w:rPr>
            <w:rStyle w:val="Hyperlink"/>
            <w:b/>
            <w:bCs/>
            <w:noProof/>
          </w:rPr>
          <w:t>Tabel 2.2</w:t>
        </w:r>
        <w:r w:rsidR="00A81721" w:rsidRPr="008F054D">
          <w:rPr>
            <w:rStyle w:val="Hyperlink"/>
            <w:noProof/>
          </w:rPr>
          <w:t xml:space="preserve"> Simbol </w:t>
        </w:r>
        <w:r w:rsidR="00A81721" w:rsidRPr="008F054D">
          <w:rPr>
            <w:rStyle w:val="Hyperlink"/>
            <w:i/>
            <w:noProof/>
          </w:rPr>
          <w:t>Flowchart</w:t>
        </w:r>
        <w:r w:rsidR="00A81721">
          <w:rPr>
            <w:noProof/>
            <w:webHidden/>
          </w:rPr>
          <w:tab/>
        </w:r>
        <w:r w:rsidR="00A81721">
          <w:rPr>
            <w:noProof/>
            <w:webHidden/>
          </w:rPr>
          <w:fldChar w:fldCharType="begin"/>
        </w:r>
        <w:r w:rsidR="00A81721">
          <w:rPr>
            <w:noProof/>
            <w:webHidden/>
          </w:rPr>
          <w:instrText xml:space="preserve"> PAGEREF _Toc178340020 \h </w:instrText>
        </w:r>
        <w:r w:rsidR="00A81721">
          <w:rPr>
            <w:noProof/>
            <w:webHidden/>
          </w:rPr>
        </w:r>
        <w:r w:rsidR="00A81721">
          <w:rPr>
            <w:noProof/>
            <w:webHidden/>
          </w:rPr>
          <w:fldChar w:fldCharType="separate"/>
        </w:r>
        <w:r w:rsidR="00A129F6">
          <w:rPr>
            <w:noProof/>
            <w:webHidden/>
          </w:rPr>
          <w:t>24</w:t>
        </w:r>
        <w:r w:rsidR="00A81721">
          <w:rPr>
            <w:noProof/>
            <w:webHidden/>
          </w:rPr>
          <w:fldChar w:fldCharType="end"/>
        </w:r>
      </w:hyperlink>
    </w:p>
    <w:p w14:paraId="61F74728" w14:textId="4CE930EB" w:rsidR="00A81721" w:rsidRDefault="002072BB">
      <w:pPr>
        <w:pStyle w:val="TableofFigures"/>
        <w:tabs>
          <w:tab w:val="right" w:leader="dot" w:pos="7928"/>
        </w:tabs>
        <w:rPr>
          <w:rFonts w:asciiTheme="minorHAnsi" w:eastAsiaTheme="minorEastAsia" w:hAnsiTheme="minorHAnsi"/>
          <w:noProof/>
          <w:szCs w:val="24"/>
          <w:lang w:eastAsia="en-ID"/>
        </w:rPr>
      </w:pPr>
      <w:hyperlink w:anchor="_Toc178340021" w:history="1">
        <w:r w:rsidR="00A81721" w:rsidRPr="008F054D">
          <w:rPr>
            <w:rStyle w:val="Hyperlink"/>
            <w:b/>
            <w:bCs/>
            <w:noProof/>
          </w:rPr>
          <w:t>Tabel 2.3</w:t>
        </w:r>
        <w:r w:rsidR="00A81721" w:rsidRPr="008F054D">
          <w:rPr>
            <w:rStyle w:val="Hyperlink"/>
            <w:noProof/>
          </w:rPr>
          <w:t xml:space="preserve"> Simbol </w:t>
        </w:r>
        <w:r w:rsidR="00A81721" w:rsidRPr="008F054D">
          <w:rPr>
            <w:rStyle w:val="Hyperlink"/>
            <w:i/>
            <w:noProof/>
          </w:rPr>
          <w:t>Use Case Diagram</w:t>
        </w:r>
        <w:r w:rsidR="00A81721">
          <w:rPr>
            <w:noProof/>
            <w:webHidden/>
          </w:rPr>
          <w:tab/>
        </w:r>
        <w:r w:rsidR="00A81721">
          <w:rPr>
            <w:noProof/>
            <w:webHidden/>
          </w:rPr>
          <w:fldChar w:fldCharType="begin"/>
        </w:r>
        <w:r w:rsidR="00A81721">
          <w:rPr>
            <w:noProof/>
            <w:webHidden/>
          </w:rPr>
          <w:instrText xml:space="preserve"> PAGEREF _Toc178340021 \h </w:instrText>
        </w:r>
        <w:r w:rsidR="00A81721">
          <w:rPr>
            <w:noProof/>
            <w:webHidden/>
          </w:rPr>
        </w:r>
        <w:r w:rsidR="00A81721">
          <w:rPr>
            <w:noProof/>
            <w:webHidden/>
          </w:rPr>
          <w:fldChar w:fldCharType="separate"/>
        </w:r>
        <w:r w:rsidR="00A129F6">
          <w:rPr>
            <w:noProof/>
            <w:webHidden/>
          </w:rPr>
          <w:t>26</w:t>
        </w:r>
        <w:r w:rsidR="00A81721">
          <w:rPr>
            <w:noProof/>
            <w:webHidden/>
          </w:rPr>
          <w:fldChar w:fldCharType="end"/>
        </w:r>
      </w:hyperlink>
    </w:p>
    <w:p w14:paraId="6671B44D" w14:textId="790DCC7E" w:rsidR="00A81721" w:rsidRDefault="002072BB">
      <w:pPr>
        <w:pStyle w:val="TableofFigures"/>
        <w:tabs>
          <w:tab w:val="right" w:leader="dot" w:pos="7928"/>
        </w:tabs>
        <w:rPr>
          <w:rFonts w:asciiTheme="minorHAnsi" w:eastAsiaTheme="minorEastAsia" w:hAnsiTheme="minorHAnsi"/>
          <w:noProof/>
          <w:szCs w:val="24"/>
          <w:lang w:eastAsia="en-ID"/>
        </w:rPr>
      </w:pPr>
      <w:hyperlink w:anchor="_Toc178340022" w:history="1">
        <w:r w:rsidR="00A81721" w:rsidRPr="008F054D">
          <w:rPr>
            <w:rStyle w:val="Hyperlink"/>
            <w:b/>
            <w:bCs/>
            <w:noProof/>
          </w:rPr>
          <w:t>Tabel 2.4</w:t>
        </w:r>
        <w:r w:rsidR="00A81721" w:rsidRPr="008F054D">
          <w:rPr>
            <w:rStyle w:val="Hyperlink"/>
            <w:noProof/>
          </w:rPr>
          <w:t xml:space="preserve"> Simbol </w:t>
        </w:r>
        <w:r w:rsidR="00A81721" w:rsidRPr="008F054D">
          <w:rPr>
            <w:rStyle w:val="Hyperlink"/>
            <w:i/>
            <w:noProof/>
          </w:rPr>
          <w:t>Activity Diagram</w:t>
        </w:r>
        <w:r w:rsidR="00A81721">
          <w:rPr>
            <w:noProof/>
            <w:webHidden/>
          </w:rPr>
          <w:tab/>
        </w:r>
        <w:r w:rsidR="00A81721">
          <w:rPr>
            <w:noProof/>
            <w:webHidden/>
          </w:rPr>
          <w:fldChar w:fldCharType="begin"/>
        </w:r>
        <w:r w:rsidR="00A81721">
          <w:rPr>
            <w:noProof/>
            <w:webHidden/>
          </w:rPr>
          <w:instrText xml:space="preserve"> PAGEREF _Toc178340022 \h </w:instrText>
        </w:r>
        <w:r w:rsidR="00A81721">
          <w:rPr>
            <w:noProof/>
            <w:webHidden/>
          </w:rPr>
        </w:r>
        <w:r w:rsidR="00A81721">
          <w:rPr>
            <w:noProof/>
            <w:webHidden/>
          </w:rPr>
          <w:fldChar w:fldCharType="separate"/>
        </w:r>
        <w:r w:rsidR="00A129F6">
          <w:rPr>
            <w:noProof/>
            <w:webHidden/>
          </w:rPr>
          <w:t>27</w:t>
        </w:r>
        <w:r w:rsidR="00A81721">
          <w:rPr>
            <w:noProof/>
            <w:webHidden/>
          </w:rPr>
          <w:fldChar w:fldCharType="end"/>
        </w:r>
      </w:hyperlink>
    </w:p>
    <w:p w14:paraId="331EE7F5" w14:textId="2172E800" w:rsidR="00A81721" w:rsidRDefault="002072BB">
      <w:pPr>
        <w:pStyle w:val="TableofFigures"/>
        <w:tabs>
          <w:tab w:val="right" w:leader="dot" w:pos="7928"/>
        </w:tabs>
        <w:rPr>
          <w:rFonts w:asciiTheme="minorHAnsi" w:eastAsiaTheme="minorEastAsia" w:hAnsiTheme="minorHAnsi"/>
          <w:noProof/>
          <w:szCs w:val="24"/>
          <w:lang w:eastAsia="en-ID"/>
        </w:rPr>
      </w:pPr>
      <w:hyperlink w:anchor="_Toc178340023" w:history="1">
        <w:r w:rsidR="00A81721" w:rsidRPr="008F054D">
          <w:rPr>
            <w:rStyle w:val="Hyperlink"/>
            <w:b/>
            <w:bCs/>
            <w:noProof/>
          </w:rPr>
          <w:t>Tabel 2.5</w:t>
        </w:r>
        <w:r w:rsidR="00A81721" w:rsidRPr="008F054D">
          <w:rPr>
            <w:rStyle w:val="Hyperlink"/>
            <w:noProof/>
          </w:rPr>
          <w:t xml:space="preserve"> Simbol </w:t>
        </w:r>
        <w:r w:rsidR="00A81721" w:rsidRPr="008F054D">
          <w:rPr>
            <w:rStyle w:val="Hyperlink"/>
            <w:i/>
            <w:noProof/>
          </w:rPr>
          <w:t>Sequance Diagram</w:t>
        </w:r>
        <w:r w:rsidR="00A81721">
          <w:rPr>
            <w:noProof/>
            <w:webHidden/>
          </w:rPr>
          <w:tab/>
        </w:r>
        <w:r w:rsidR="00A81721">
          <w:rPr>
            <w:noProof/>
            <w:webHidden/>
          </w:rPr>
          <w:fldChar w:fldCharType="begin"/>
        </w:r>
        <w:r w:rsidR="00A81721">
          <w:rPr>
            <w:noProof/>
            <w:webHidden/>
          </w:rPr>
          <w:instrText xml:space="preserve"> PAGEREF _Toc178340023 \h </w:instrText>
        </w:r>
        <w:r w:rsidR="00A81721">
          <w:rPr>
            <w:noProof/>
            <w:webHidden/>
          </w:rPr>
        </w:r>
        <w:r w:rsidR="00A81721">
          <w:rPr>
            <w:noProof/>
            <w:webHidden/>
          </w:rPr>
          <w:fldChar w:fldCharType="separate"/>
        </w:r>
        <w:r w:rsidR="00A129F6">
          <w:rPr>
            <w:noProof/>
            <w:webHidden/>
          </w:rPr>
          <w:t>28</w:t>
        </w:r>
        <w:r w:rsidR="00A81721">
          <w:rPr>
            <w:noProof/>
            <w:webHidden/>
          </w:rPr>
          <w:fldChar w:fldCharType="end"/>
        </w:r>
      </w:hyperlink>
    </w:p>
    <w:p w14:paraId="43B570C1" w14:textId="03131A62" w:rsidR="00A81721" w:rsidRDefault="002072BB">
      <w:pPr>
        <w:pStyle w:val="TableofFigures"/>
        <w:tabs>
          <w:tab w:val="right" w:leader="dot" w:pos="7928"/>
        </w:tabs>
        <w:rPr>
          <w:rFonts w:asciiTheme="minorHAnsi" w:eastAsiaTheme="minorEastAsia" w:hAnsiTheme="minorHAnsi"/>
          <w:noProof/>
          <w:szCs w:val="24"/>
          <w:lang w:eastAsia="en-ID"/>
        </w:rPr>
      </w:pPr>
      <w:hyperlink w:anchor="_Toc178340024" w:history="1">
        <w:r w:rsidR="00A81721" w:rsidRPr="008F054D">
          <w:rPr>
            <w:rStyle w:val="Hyperlink"/>
            <w:b/>
            <w:bCs/>
            <w:noProof/>
          </w:rPr>
          <w:t>Tabel 2.6</w:t>
        </w:r>
        <w:r w:rsidR="00A81721" w:rsidRPr="008F054D">
          <w:rPr>
            <w:rStyle w:val="Hyperlink"/>
            <w:noProof/>
          </w:rPr>
          <w:t xml:space="preserve"> Simbol </w:t>
        </w:r>
        <w:r w:rsidR="00A81721" w:rsidRPr="008F054D">
          <w:rPr>
            <w:rStyle w:val="Hyperlink"/>
            <w:i/>
            <w:noProof/>
          </w:rPr>
          <w:t>Class Diagram</w:t>
        </w:r>
        <w:r w:rsidR="00A81721">
          <w:rPr>
            <w:noProof/>
            <w:webHidden/>
          </w:rPr>
          <w:tab/>
        </w:r>
        <w:r w:rsidR="00A81721">
          <w:rPr>
            <w:noProof/>
            <w:webHidden/>
          </w:rPr>
          <w:fldChar w:fldCharType="begin"/>
        </w:r>
        <w:r w:rsidR="00A81721">
          <w:rPr>
            <w:noProof/>
            <w:webHidden/>
          </w:rPr>
          <w:instrText xml:space="preserve"> PAGEREF _Toc178340024 \h </w:instrText>
        </w:r>
        <w:r w:rsidR="00A81721">
          <w:rPr>
            <w:noProof/>
            <w:webHidden/>
          </w:rPr>
        </w:r>
        <w:r w:rsidR="00A81721">
          <w:rPr>
            <w:noProof/>
            <w:webHidden/>
          </w:rPr>
          <w:fldChar w:fldCharType="separate"/>
        </w:r>
        <w:r w:rsidR="00A129F6">
          <w:rPr>
            <w:noProof/>
            <w:webHidden/>
          </w:rPr>
          <w:t>30</w:t>
        </w:r>
        <w:r w:rsidR="00A81721">
          <w:rPr>
            <w:noProof/>
            <w:webHidden/>
          </w:rPr>
          <w:fldChar w:fldCharType="end"/>
        </w:r>
      </w:hyperlink>
    </w:p>
    <w:p w14:paraId="22B37248" w14:textId="6E08DBE5" w:rsidR="00A81721" w:rsidRDefault="002072BB">
      <w:pPr>
        <w:pStyle w:val="TableofFigures"/>
        <w:tabs>
          <w:tab w:val="right" w:leader="dot" w:pos="7928"/>
        </w:tabs>
        <w:rPr>
          <w:rFonts w:asciiTheme="minorHAnsi" w:eastAsiaTheme="minorEastAsia" w:hAnsiTheme="minorHAnsi"/>
          <w:noProof/>
          <w:szCs w:val="24"/>
          <w:lang w:eastAsia="en-ID"/>
        </w:rPr>
      </w:pPr>
      <w:hyperlink w:anchor="_Toc178340025" w:history="1">
        <w:r w:rsidR="00A81721" w:rsidRPr="008F054D">
          <w:rPr>
            <w:rStyle w:val="Hyperlink"/>
            <w:b/>
            <w:bCs/>
            <w:noProof/>
          </w:rPr>
          <w:t>Tabel 2.7</w:t>
        </w:r>
        <w:r w:rsidR="00A81721" w:rsidRPr="008F054D">
          <w:rPr>
            <w:rStyle w:val="Hyperlink"/>
            <w:noProof/>
          </w:rPr>
          <w:t xml:space="preserve"> Simbol Entity </w:t>
        </w:r>
        <w:r w:rsidR="00A81721" w:rsidRPr="008F054D">
          <w:rPr>
            <w:rStyle w:val="Hyperlink"/>
            <w:i/>
            <w:noProof/>
          </w:rPr>
          <w:t>Relationship Diagram</w:t>
        </w:r>
        <w:r w:rsidR="00A81721">
          <w:rPr>
            <w:noProof/>
            <w:webHidden/>
          </w:rPr>
          <w:tab/>
        </w:r>
        <w:r w:rsidR="00A81721">
          <w:rPr>
            <w:noProof/>
            <w:webHidden/>
          </w:rPr>
          <w:fldChar w:fldCharType="begin"/>
        </w:r>
        <w:r w:rsidR="00A81721">
          <w:rPr>
            <w:noProof/>
            <w:webHidden/>
          </w:rPr>
          <w:instrText xml:space="preserve"> PAGEREF _Toc178340025 \h </w:instrText>
        </w:r>
        <w:r w:rsidR="00A81721">
          <w:rPr>
            <w:noProof/>
            <w:webHidden/>
          </w:rPr>
        </w:r>
        <w:r w:rsidR="00A81721">
          <w:rPr>
            <w:noProof/>
            <w:webHidden/>
          </w:rPr>
          <w:fldChar w:fldCharType="separate"/>
        </w:r>
        <w:r w:rsidR="00A129F6">
          <w:rPr>
            <w:noProof/>
            <w:webHidden/>
          </w:rPr>
          <w:t>31</w:t>
        </w:r>
        <w:r w:rsidR="00A81721">
          <w:rPr>
            <w:noProof/>
            <w:webHidden/>
          </w:rPr>
          <w:fldChar w:fldCharType="end"/>
        </w:r>
      </w:hyperlink>
    </w:p>
    <w:p w14:paraId="593409A6" w14:textId="54265DC0" w:rsidR="00A81721" w:rsidRDefault="002072BB">
      <w:pPr>
        <w:pStyle w:val="TableofFigures"/>
        <w:tabs>
          <w:tab w:val="right" w:leader="dot" w:pos="7928"/>
        </w:tabs>
        <w:rPr>
          <w:rFonts w:asciiTheme="minorHAnsi" w:eastAsiaTheme="minorEastAsia" w:hAnsiTheme="minorHAnsi"/>
          <w:noProof/>
          <w:szCs w:val="24"/>
          <w:lang w:eastAsia="en-ID"/>
        </w:rPr>
      </w:pPr>
      <w:hyperlink w:anchor="_Toc178340026" w:history="1">
        <w:r w:rsidR="00A81721" w:rsidRPr="008F054D">
          <w:rPr>
            <w:rStyle w:val="Hyperlink"/>
            <w:b/>
            <w:bCs/>
            <w:noProof/>
          </w:rPr>
          <w:t>Tabel 3.1</w:t>
        </w:r>
        <w:r w:rsidR="00A81721" w:rsidRPr="008F054D">
          <w:rPr>
            <w:rStyle w:val="Hyperlink"/>
            <w:noProof/>
          </w:rPr>
          <w:t xml:space="preserve"> Jadwal Penelitian</w:t>
        </w:r>
        <w:r w:rsidR="00A81721">
          <w:rPr>
            <w:noProof/>
            <w:webHidden/>
          </w:rPr>
          <w:tab/>
        </w:r>
        <w:r w:rsidR="00A81721">
          <w:rPr>
            <w:noProof/>
            <w:webHidden/>
          </w:rPr>
          <w:fldChar w:fldCharType="begin"/>
        </w:r>
        <w:r w:rsidR="00A81721">
          <w:rPr>
            <w:noProof/>
            <w:webHidden/>
          </w:rPr>
          <w:instrText xml:space="preserve"> PAGEREF _Toc178340026 \h </w:instrText>
        </w:r>
        <w:r w:rsidR="00A81721">
          <w:rPr>
            <w:noProof/>
            <w:webHidden/>
          </w:rPr>
        </w:r>
        <w:r w:rsidR="00A81721">
          <w:rPr>
            <w:noProof/>
            <w:webHidden/>
          </w:rPr>
          <w:fldChar w:fldCharType="separate"/>
        </w:r>
        <w:r w:rsidR="00A129F6">
          <w:rPr>
            <w:noProof/>
            <w:webHidden/>
          </w:rPr>
          <w:t>38</w:t>
        </w:r>
        <w:r w:rsidR="00A81721">
          <w:rPr>
            <w:noProof/>
            <w:webHidden/>
          </w:rPr>
          <w:fldChar w:fldCharType="end"/>
        </w:r>
      </w:hyperlink>
    </w:p>
    <w:p w14:paraId="41166322" w14:textId="3C6308CF" w:rsidR="008017CA" w:rsidRDefault="00FB5F53" w:rsidP="008017CA">
      <w:pPr>
        <w:rPr>
          <w:b/>
          <w:bCs/>
        </w:rPr>
      </w:pPr>
      <w:r>
        <w:rPr>
          <w:b/>
          <w:bCs/>
        </w:rPr>
        <w:fldChar w:fldCharType="end"/>
      </w:r>
    </w:p>
    <w:p w14:paraId="2C88F6D9" w14:textId="2686F392" w:rsidR="006B50E7" w:rsidRDefault="006B50E7" w:rsidP="006B50E7">
      <w:pPr>
        <w:rPr>
          <w:b/>
          <w:bCs/>
        </w:rPr>
      </w:pPr>
    </w:p>
    <w:p w14:paraId="30B00506" w14:textId="77777777" w:rsidR="006B50E7" w:rsidRDefault="006B50E7" w:rsidP="006B50E7">
      <w:pPr>
        <w:rPr>
          <w:b/>
          <w:bCs/>
        </w:rPr>
      </w:pPr>
    </w:p>
    <w:p w14:paraId="6EF8EE34" w14:textId="3972C947" w:rsidR="006B50E7" w:rsidRPr="006B50E7" w:rsidRDefault="006B50E7" w:rsidP="006B50E7">
      <w:pPr>
        <w:sectPr w:rsidR="006B50E7" w:rsidRPr="006B50E7" w:rsidSect="00677828">
          <w:footerReference w:type="default" r:id="rId10"/>
          <w:pgSz w:w="11907" w:h="16840" w:code="9"/>
          <w:pgMar w:top="1701" w:right="1701" w:bottom="1701" w:left="2268" w:header="720" w:footer="720" w:gutter="0"/>
          <w:pgNumType w:fmt="lowerRoman" w:start="1"/>
          <w:cols w:space="708"/>
          <w:docGrid w:linePitch="299"/>
        </w:sectPr>
      </w:pPr>
    </w:p>
    <w:p w14:paraId="73BE84C8" w14:textId="77D24EB6" w:rsidR="008017CA" w:rsidRDefault="008017CA" w:rsidP="002B7BD2">
      <w:pPr>
        <w:pStyle w:val="Heading1"/>
        <w:rPr>
          <w:sz w:val="28"/>
          <w:szCs w:val="28"/>
        </w:rPr>
      </w:pPr>
      <w:bookmarkStart w:id="5" w:name="_Toc191813267"/>
      <w:r w:rsidRPr="000F5DC9">
        <w:rPr>
          <w:sz w:val="28"/>
          <w:szCs w:val="28"/>
        </w:rPr>
        <w:lastRenderedPageBreak/>
        <w:t>BAB I</w:t>
      </w:r>
      <w:r w:rsidR="00111781">
        <w:rPr>
          <w:sz w:val="28"/>
          <w:szCs w:val="28"/>
        </w:rPr>
        <w:br/>
      </w:r>
      <w:r w:rsidRPr="000F5DC9">
        <w:rPr>
          <w:sz w:val="28"/>
          <w:szCs w:val="28"/>
        </w:rPr>
        <w:t>PENDAHULUAN</w:t>
      </w:r>
      <w:bookmarkEnd w:id="5"/>
    </w:p>
    <w:p w14:paraId="055395A7" w14:textId="77777777" w:rsidR="00111781" w:rsidRPr="00111781" w:rsidRDefault="00111781" w:rsidP="00111781">
      <w:pPr>
        <w:pStyle w:val="Heading2"/>
        <w:numPr>
          <w:ilvl w:val="0"/>
          <w:numId w:val="0"/>
        </w:numPr>
        <w:spacing w:line="480" w:lineRule="auto"/>
        <w:ind w:left="357"/>
      </w:pPr>
    </w:p>
    <w:p w14:paraId="2E1EA179" w14:textId="07E4CB89" w:rsidR="00355007" w:rsidRPr="00355007" w:rsidRDefault="005115A5" w:rsidP="000F5DC9">
      <w:pPr>
        <w:pStyle w:val="Heading2"/>
        <w:spacing w:line="480" w:lineRule="auto"/>
      </w:pPr>
      <w:bookmarkStart w:id="6" w:name="_Toc191813268"/>
      <w:r w:rsidRPr="002B7BD2">
        <w:t>Latar Belakang</w:t>
      </w:r>
      <w:bookmarkEnd w:id="6"/>
    </w:p>
    <w:p w14:paraId="0CB09EB3" w14:textId="0E67EEDE" w:rsidR="00E423BF" w:rsidRDefault="00E423BF" w:rsidP="004C5009">
      <w:pPr>
        <w:spacing w:line="360" w:lineRule="auto"/>
        <w:ind w:firstLine="357"/>
      </w:pPr>
      <w:r>
        <w:t xml:space="preserve">Kemajuan teknologi informasi telah membawa perubahan besar dalam berbagai bidang kehidupan, </w:t>
      </w:r>
      <w:proofErr w:type="gramStart"/>
      <w:r>
        <w:t>termasuk  sektor</w:t>
      </w:r>
      <w:proofErr w:type="gramEnd"/>
      <w:r>
        <w:t xml:space="preserve"> pariwisata. Teknologi informasi sendiri dapat dimanfaatkan sebagai sarana untuk perdagangan elektronik yang sering </w:t>
      </w:r>
      <w:r w:rsidR="00111781">
        <w:t xml:space="preserve"> </w:t>
      </w:r>
      <w:r w:rsidR="00182E7E">
        <w:t>di</w:t>
      </w:r>
      <w:r>
        <w:t xml:space="preserve">sebut dengan istilah </w:t>
      </w:r>
      <w:r w:rsidRPr="00E423BF">
        <w:rPr>
          <w:i/>
          <w:iCs/>
        </w:rPr>
        <w:t>e-commerce</w:t>
      </w:r>
      <w:r w:rsidR="00973CF0">
        <w:t>,</w:t>
      </w:r>
      <w:r>
        <w:t xml:space="preserve"> selain perdagangan dapat dimanfaatkan sebagai alat pemesanan </w:t>
      </w:r>
      <w:r w:rsidRPr="00E423BF">
        <w:rPr>
          <w:i/>
          <w:iCs/>
        </w:rPr>
        <w:t>ticketing</w:t>
      </w:r>
      <w:r>
        <w:t xml:space="preserve"> dengan berbasis </w:t>
      </w:r>
      <w:r w:rsidRPr="00E423BF">
        <w:rPr>
          <w:i/>
          <w:iCs/>
        </w:rPr>
        <w:t>website</w:t>
      </w:r>
      <w:r>
        <w:t>, salah satu bidang dimana pemanfaatan teknologi informasi memberikan dampak positif</w:t>
      </w:r>
      <w:r w:rsidR="00182E7E">
        <w:t xml:space="preserve"> </w:t>
      </w:r>
      <w:r>
        <w:t>dalam pengelolaan destinasi wisata</w:t>
      </w:r>
      <w:r w:rsidR="00182E7E">
        <w:t xml:space="preserve">, khususnya pada pemesanan </w:t>
      </w:r>
      <w:r>
        <w:t>tiket</w:t>
      </w:r>
      <w:r w:rsidR="00182E7E">
        <w:t xml:space="preserve"> </w:t>
      </w:r>
      <w:r>
        <w:t>objek wisata. Sistem manajemen informasi</w:t>
      </w:r>
      <w:r w:rsidR="00111781">
        <w:t xml:space="preserve"> </w:t>
      </w:r>
      <w:r>
        <w:t>berbasis</w:t>
      </w:r>
      <w:r w:rsidR="00111781">
        <w:t xml:space="preserve"> </w:t>
      </w:r>
      <w:r w:rsidRPr="00E423BF">
        <w:rPr>
          <w:i/>
          <w:iCs/>
        </w:rPr>
        <w:t>website</w:t>
      </w:r>
      <w:r w:rsidR="00111781">
        <w:t xml:space="preserve"> </w:t>
      </w:r>
      <w:r>
        <w:t xml:space="preserve">memungkinkan pengelola destinasi dalam mengoptimalkan berbagai aspek operasionalnya, mulai dari promosi, </w:t>
      </w:r>
      <w:r w:rsidRPr="00E423BF">
        <w:rPr>
          <w:i/>
          <w:iCs/>
        </w:rPr>
        <w:t>ticketing</w:t>
      </w:r>
      <w:r>
        <w:t xml:space="preserve"> hingga pengelolaan fasilitas dan layanan pengunjung wisata.</w:t>
      </w:r>
    </w:p>
    <w:p w14:paraId="7EE0CA2A" w14:textId="2D2D739B" w:rsidR="00AB550A" w:rsidRDefault="00E423BF" w:rsidP="004C5009">
      <w:pPr>
        <w:spacing w:line="360" w:lineRule="auto"/>
        <w:ind w:firstLine="357"/>
        <w:sectPr w:rsidR="00AB550A" w:rsidSect="00AB550A">
          <w:headerReference w:type="default" r:id="rId11"/>
          <w:footerReference w:type="default" r:id="rId12"/>
          <w:pgSz w:w="11907" w:h="16840" w:code="9"/>
          <w:pgMar w:top="1701" w:right="1701" w:bottom="1701" w:left="2268" w:header="720" w:footer="720" w:gutter="0"/>
          <w:pgNumType w:start="1"/>
          <w:cols w:space="708"/>
          <w:docGrid w:linePitch="299"/>
        </w:sectPr>
      </w:pPr>
      <w:r>
        <w:t xml:space="preserve">Pada sektor pariwisata, khususnya wisata kolam renang ialah sebuah objek wisata yang membutuhkan sistem manajemen informasi yang efektif dan efisien agar mempermudah mengelola sistem untuk operasional pada objek wisata, </w:t>
      </w:r>
      <w:r w:rsidR="00973CF0" w:rsidRPr="00973CF0">
        <w:t>peran teknologi dalam sistem manajemen informasi sangat penting untuk efisiensi dan efektivitas.</w:t>
      </w:r>
      <w:r>
        <w:t xml:space="preserve"> Dalam peran teknologi yang sangat minim dalam sistem manajemen informasi pada suatu bisnis khususnya objek wisata dapat menimbulkan </w:t>
      </w:r>
      <w:r w:rsidRPr="00E423BF">
        <w:rPr>
          <w:i/>
          <w:iCs/>
        </w:rPr>
        <w:t>trust issu</w:t>
      </w:r>
      <w:r>
        <w:t xml:space="preserve">e pada sebuah informasi dan minimnya </w:t>
      </w:r>
      <w:proofErr w:type="gramStart"/>
      <w:r>
        <w:t>akan</w:t>
      </w:r>
      <w:proofErr w:type="gramEnd"/>
      <w:r>
        <w:t xml:space="preserve"> informasi yang dibutuhkan. Objek wisata</w:t>
      </w:r>
      <w:r w:rsidR="00973CF0">
        <w:t xml:space="preserve"> </w:t>
      </w:r>
      <w:proofErr w:type="gramStart"/>
      <w:r w:rsidR="00973CF0" w:rsidRPr="00973CF0">
        <w:t>akan</w:t>
      </w:r>
      <w:proofErr w:type="gramEnd"/>
      <w:r w:rsidR="00973CF0" w:rsidRPr="00973CF0">
        <w:t xml:space="preserve"> sangat terbantu dalam mempercepat aktivitas operasional dengan penerapan teknologi informasi</w:t>
      </w:r>
      <w:r>
        <w:t>. Teknologi informasi dapat memberikan suatu dampak yang signifikan pada kinerja operasional objek wisata.</w:t>
      </w:r>
    </w:p>
    <w:p w14:paraId="5C372228" w14:textId="696E6099" w:rsidR="00E423BF" w:rsidRDefault="00E423BF" w:rsidP="004C5009">
      <w:pPr>
        <w:spacing w:line="360" w:lineRule="auto"/>
        <w:ind w:firstLine="357"/>
      </w:pPr>
      <w:r>
        <w:t xml:space="preserve">Sistem manajemen informasi berbasis </w:t>
      </w:r>
      <w:r w:rsidRPr="00E423BF">
        <w:rPr>
          <w:i/>
          <w:iCs/>
        </w:rPr>
        <w:t>website</w:t>
      </w:r>
      <w:r>
        <w:t xml:space="preserve"> dapat memudahkan dalam pengelolaan destinasi pada objek wisata khususnya untuk pengelolaan </w:t>
      </w:r>
      <w:r w:rsidRPr="00E423BF">
        <w:rPr>
          <w:i/>
          <w:iCs/>
        </w:rPr>
        <w:t>ticketing</w:t>
      </w:r>
      <w:r>
        <w:t xml:space="preserve">. </w:t>
      </w:r>
      <w:proofErr w:type="gramStart"/>
      <w:r>
        <w:t>sehubung</w:t>
      </w:r>
      <w:proofErr w:type="gramEnd"/>
      <w:r>
        <w:t xml:space="preserve"> semakin berkembangnya teknologi informasi, maka masyarakat dapat memanfaatkan teknologi tersebut dengan semaksimal mungkin khususnya pada objek wisata dalam pemesanan tiket melalui sistem manajemen informasi berbasis </w:t>
      </w:r>
      <w:r w:rsidRPr="00E423BF">
        <w:rPr>
          <w:i/>
          <w:iCs/>
        </w:rPr>
        <w:t>website.</w:t>
      </w:r>
      <w:r>
        <w:t xml:space="preserve"> </w:t>
      </w:r>
      <w:r w:rsidRPr="00E423BF">
        <w:rPr>
          <w:i/>
          <w:iCs/>
        </w:rPr>
        <w:t>Ticketing</w:t>
      </w:r>
      <w:r>
        <w:t xml:space="preserve"> sistem manajemen informasi ialah alat teknologi yang digunakan </w:t>
      </w:r>
      <w:r>
        <w:lastRenderedPageBreak/>
        <w:t xml:space="preserve">untuk mengelola permintaan dan </w:t>
      </w:r>
      <w:r w:rsidR="00973CF0">
        <w:t>masalah</w:t>
      </w:r>
      <w:r>
        <w:t xml:space="preserve"> pelanggan, dalam sistem </w:t>
      </w:r>
      <w:r w:rsidRPr="00E423BF">
        <w:rPr>
          <w:i/>
          <w:iCs/>
        </w:rPr>
        <w:t>ticketing</w:t>
      </w:r>
      <w:r>
        <w:t xml:space="preserve">. Dalam  perkembangan sistem </w:t>
      </w:r>
      <w:r w:rsidRPr="00E423BF">
        <w:rPr>
          <w:i/>
          <w:iCs/>
        </w:rPr>
        <w:t>ticketing</w:t>
      </w:r>
      <w:r>
        <w:t xml:space="preserve"> saat ini sudah menggunakan aplikasi berbasis </w:t>
      </w:r>
      <w:r w:rsidRPr="00E423BF">
        <w:rPr>
          <w:i/>
          <w:iCs/>
        </w:rPr>
        <w:t>website</w:t>
      </w:r>
      <w:r>
        <w:t xml:space="preserve"> untuk mendukung manajemen pelanggan, setiap kali pelanggan menghubungi objek wisata, ada beberapa manfaat yang didapatkan dari pengguna sistem ticketing, di</w:t>
      </w:r>
      <w:r w:rsidR="00973CF0">
        <w:t xml:space="preserve"> </w:t>
      </w:r>
      <w:r>
        <w:t xml:space="preserve">antaranya meningkatkan efisiensi operasional, meningkatkan kepuasan pelanggan, membantu usaha bisnis mengelola prioritas masalah pelanggan khususnya pada objek </w:t>
      </w:r>
      <w:r w:rsidR="00182E7E">
        <w:t>W</w:t>
      </w:r>
      <w:r>
        <w:t xml:space="preserve">isata </w:t>
      </w:r>
      <w:r w:rsidR="00182E7E">
        <w:t>K</w:t>
      </w:r>
      <w:r>
        <w:t xml:space="preserve">olam </w:t>
      </w:r>
      <w:r w:rsidR="00182E7E">
        <w:t>R</w:t>
      </w:r>
      <w:r>
        <w:t xml:space="preserve">enang </w:t>
      </w:r>
      <w:r w:rsidR="00182E7E">
        <w:t>T</w:t>
      </w:r>
      <w:r>
        <w:t xml:space="preserve">irta </w:t>
      </w:r>
      <w:r w:rsidR="00182E7E">
        <w:t>A</w:t>
      </w:r>
      <w:r>
        <w:t>rsel.</w:t>
      </w:r>
    </w:p>
    <w:p w14:paraId="46E272CD" w14:textId="77777777" w:rsidR="002C3645" w:rsidRDefault="00E423BF" w:rsidP="004C5009">
      <w:pPr>
        <w:spacing w:line="360" w:lineRule="auto"/>
        <w:ind w:firstLine="357"/>
      </w:pPr>
      <w:r w:rsidRPr="006B50E7">
        <w:t xml:space="preserve">Tirta Arsel ialah sebuah objek </w:t>
      </w:r>
      <w:r w:rsidR="001F5258" w:rsidRPr="006B50E7">
        <w:t>W</w:t>
      </w:r>
      <w:r w:rsidRPr="006B50E7">
        <w:t xml:space="preserve">isata </w:t>
      </w:r>
      <w:r w:rsidR="001F5258" w:rsidRPr="006B50E7">
        <w:t>K</w:t>
      </w:r>
      <w:r w:rsidRPr="006B50E7">
        <w:t xml:space="preserve">olam </w:t>
      </w:r>
      <w:r w:rsidR="001F5258" w:rsidRPr="006B50E7">
        <w:t>R</w:t>
      </w:r>
      <w:r w:rsidRPr="006B50E7">
        <w:t>enang yang menjadi daya tarik bagi masyarakat di daerah desa k</w:t>
      </w:r>
      <w:r w:rsidR="00973CF0">
        <w:t>u</w:t>
      </w:r>
      <w:r w:rsidRPr="006B50E7">
        <w:t xml:space="preserve">tapohaci kecamatan ciampel kabupaten karawang, memiliki potensi besar untuk meningkatkan layanannya melalui penerapan teknologi berbasis </w:t>
      </w:r>
      <w:r w:rsidRPr="006B50E7">
        <w:rPr>
          <w:i/>
          <w:iCs/>
        </w:rPr>
        <w:t>website</w:t>
      </w:r>
      <w:r w:rsidRPr="006B50E7">
        <w:t xml:space="preserve">. Namun, selama ini, </w:t>
      </w:r>
      <w:r w:rsidR="002C3645">
        <w:t>s</w:t>
      </w:r>
      <w:r w:rsidR="002C3645" w:rsidRPr="002C3645">
        <w:t>istem manajemen operasional di Tirta Arsel masih dilakukan secara manual, termasuk transaksi penjualan tiket dan reservasi. Hal ini menyebabkan proses pengelolaan data yang tidak efisien, rawan kesalahan, serta memerlukan waktu lebih lama dalam melayani pengunjung</w:t>
      </w:r>
      <w:r w:rsidR="007414DC" w:rsidRPr="007414DC">
        <w:t>.</w:t>
      </w:r>
      <w:r w:rsidR="007414DC">
        <w:t xml:space="preserve"> </w:t>
      </w:r>
      <w:r w:rsidR="002C3645" w:rsidRPr="002C3645">
        <w:t>Pengunjung yang ingin mengetahui informasi mengenai fasilitas, jadwal operasional, dan harga tiket harus datang langsung atau menghubungi pengelola. Ini mengurangi kenyamanan dan kemudahan dalam merencanakan kunjungan, terutama di era digital yang menuntut akses informasi yang cepat dan akurat.</w:t>
      </w:r>
    </w:p>
    <w:p w14:paraId="72401CD6" w14:textId="0C702FB2" w:rsidR="00E423BF" w:rsidRDefault="00E423BF" w:rsidP="004C5009">
      <w:pPr>
        <w:spacing w:line="360" w:lineRule="auto"/>
        <w:ind w:firstLine="357"/>
      </w:pPr>
      <w:r>
        <w:t xml:space="preserve">Oleh sebab itu, untuk mengatasi permasalahan ini, diperlukan solusi dari sebuah sistem manajemen informasi berbasis </w:t>
      </w:r>
      <w:r w:rsidRPr="00E423BF">
        <w:rPr>
          <w:i/>
          <w:iCs/>
        </w:rPr>
        <w:t>website</w:t>
      </w:r>
      <w:r>
        <w:t xml:space="preserve"> yang dapat memudahkan pengelolaan dan penyebaran informasi kepada pengunjung secara cepat dan akurat. Salah satu pendekatan yang dapat digunakan dalam merancang sistem ini adalah metode </w:t>
      </w:r>
      <w:r w:rsidRPr="00E423BF">
        <w:rPr>
          <w:i/>
          <w:iCs/>
        </w:rPr>
        <w:t>Design Thinking</w:t>
      </w:r>
      <w:r>
        <w:t xml:space="preserve">. </w:t>
      </w:r>
      <w:r w:rsidR="00C95071" w:rsidRPr="00C95071">
        <w:rPr>
          <w:i/>
          <w:iCs/>
        </w:rPr>
        <w:t>Design thinking</w:t>
      </w:r>
      <w:r w:rsidR="00C95071" w:rsidRPr="00C95071">
        <w:t xml:space="preserve"> </w:t>
      </w:r>
      <w:r w:rsidR="00A4089B">
        <w:t>merupakan</w:t>
      </w:r>
      <w:r w:rsidR="00C95071" w:rsidRPr="00C95071">
        <w:t xml:space="preserve"> metode yang </w:t>
      </w:r>
      <w:r w:rsidR="00A4089B">
        <w:t xml:space="preserve">dapat </w:t>
      </w:r>
      <w:r w:rsidR="00C95071" w:rsidRPr="00C95071">
        <w:t xml:space="preserve">digunakan untuk menemukan </w:t>
      </w:r>
      <w:r w:rsidR="00A4089B">
        <w:t xml:space="preserve">sebuah </w:t>
      </w:r>
      <w:r w:rsidR="00C95071" w:rsidRPr="00C95071">
        <w:t xml:space="preserve">solusi dari suatu masalah dengan </w:t>
      </w:r>
      <w:proofErr w:type="gramStart"/>
      <w:r w:rsidR="00C95071" w:rsidRPr="00C95071">
        <w:t>cara</w:t>
      </w:r>
      <w:proofErr w:type="gramEnd"/>
      <w:r w:rsidR="00C95071" w:rsidRPr="00C95071">
        <w:t xml:space="preserve"> proses kolaboratif dengan calon pengguna sehingga </w:t>
      </w:r>
      <w:r w:rsidR="00A4089B">
        <w:t xml:space="preserve">membuat suatu </w:t>
      </w:r>
      <w:r w:rsidR="00C95071" w:rsidRPr="00C95071">
        <w:t>produk yang</w:t>
      </w:r>
      <w:r w:rsidR="00A4089B">
        <w:t xml:space="preserve"> </w:t>
      </w:r>
      <w:r w:rsidR="00C95071" w:rsidRPr="00C95071">
        <w:t xml:space="preserve">dihasilkan dapat sesuai dengan kebutuhan dan keinginan pengguna. Keunggulan metode </w:t>
      </w:r>
      <w:r w:rsidR="00C95071" w:rsidRPr="00C95071">
        <w:rPr>
          <w:i/>
          <w:iCs/>
        </w:rPr>
        <w:t>design thinking</w:t>
      </w:r>
      <w:r w:rsidR="00C95071" w:rsidRPr="00C95071">
        <w:t xml:space="preserve"> </w:t>
      </w:r>
      <w:r w:rsidR="00A4089B">
        <w:t>yaitu</w:t>
      </w:r>
      <w:r w:rsidR="00C95071" w:rsidRPr="00C95071">
        <w:t xml:space="preserve"> dapat memacu ide inovatif ketika </w:t>
      </w:r>
      <w:proofErr w:type="gramStart"/>
      <w:r w:rsidR="00C95071" w:rsidRPr="00C95071">
        <w:t>tim</w:t>
      </w:r>
      <w:proofErr w:type="gramEnd"/>
      <w:r w:rsidR="00C95071" w:rsidRPr="00C95071">
        <w:t xml:space="preserve"> sedang melalui fase</w:t>
      </w:r>
      <w:r w:rsidR="00A4089B">
        <w:t xml:space="preserve"> </w:t>
      </w:r>
      <w:r w:rsidR="00C95071" w:rsidRPr="00C95071">
        <w:t>inspirasi, ide, dan</w:t>
      </w:r>
      <w:r w:rsidR="00A4089B">
        <w:t xml:space="preserve"> juga</w:t>
      </w:r>
      <w:r w:rsidR="00C95071" w:rsidRPr="00C95071">
        <w:t xml:space="preserve"> implementasi, seringkali </w:t>
      </w:r>
      <w:r w:rsidR="00A4089B">
        <w:t xml:space="preserve">dapat </w:t>
      </w:r>
      <w:r w:rsidR="00C95071" w:rsidRPr="00C95071">
        <w:t>mengenai setiap siklus lebih dari sekali ketika sedang mengembangkan ide</w:t>
      </w:r>
      <w:r w:rsidR="00A4089B">
        <w:t xml:space="preserve"> </w:t>
      </w:r>
      <w:r w:rsidR="00C95071" w:rsidRPr="00C95071">
        <w:t>baru dan mengeksplorasi solusi baru</w:t>
      </w:r>
      <w:r w:rsidR="00A4089B">
        <w:t>.</w:t>
      </w:r>
    </w:p>
    <w:p w14:paraId="15A59ADB" w14:textId="5B76183D" w:rsidR="00E423BF" w:rsidRDefault="00E423BF" w:rsidP="004C5009">
      <w:pPr>
        <w:spacing w:line="360" w:lineRule="auto"/>
        <w:ind w:firstLine="357"/>
      </w:pPr>
      <w:r>
        <w:lastRenderedPageBreak/>
        <w:t xml:space="preserve">Dengan menerapkan metode </w:t>
      </w:r>
      <w:r w:rsidRPr="00C95071">
        <w:rPr>
          <w:i/>
          <w:iCs/>
        </w:rPr>
        <w:t>Design Thinking</w:t>
      </w:r>
      <w:r>
        <w:t xml:space="preserve">, diharapkan sistem manajemen informasi yang dirancang dapat memenuhi kebutuhan pengunjung dan pengelola Tirta Arsel, meningkatkan efisiensi operasional, serta memaksimalkan promosi dan daya tarik wisata. Penggunaan teknologi berbasis </w:t>
      </w:r>
      <w:r w:rsidRPr="00C95071">
        <w:rPr>
          <w:i/>
          <w:iCs/>
        </w:rPr>
        <w:t>website</w:t>
      </w:r>
      <w:r>
        <w:t xml:space="preserve"> ini juga diharapkan dapat memperluas jangkauan promosi dan meningkatkan daya saing</w:t>
      </w:r>
      <w:r w:rsidR="00C9411A">
        <w:t xml:space="preserve"> pada objek Wisata Kolam Renang </w:t>
      </w:r>
      <w:r>
        <w:t xml:space="preserve">Tirta Arsel di tengah persaingan </w:t>
      </w:r>
      <w:r w:rsidR="00C9411A">
        <w:t xml:space="preserve">bisnis </w:t>
      </w:r>
      <w:r>
        <w:t>pariwisata yang semakin ketat.</w:t>
      </w:r>
    </w:p>
    <w:p w14:paraId="4B5C49E1" w14:textId="2DE833FE" w:rsidR="00E423BF" w:rsidRDefault="00E423BF" w:rsidP="004C5009">
      <w:pPr>
        <w:spacing w:line="360" w:lineRule="auto"/>
        <w:ind w:firstLine="357"/>
      </w:pPr>
      <w:r>
        <w:t xml:space="preserve">Oleh karena itu berlandaskan hal tersebut, penelitian ini bertujuan untuk merancang sebuah sistem manajemen informasi berbasis </w:t>
      </w:r>
      <w:r w:rsidRPr="00C95071">
        <w:rPr>
          <w:i/>
          <w:iCs/>
        </w:rPr>
        <w:t>website</w:t>
      </w:r>
      <w:r>
        <w:t xml:space="preserve"> den</w:t>
      </w:r>
      <w:r w:rsidR="006C3212">
        <w:t>g</w:t>
      </w:r>
      <w:r>
        <w:t xml:space="preserve">an judul "PERANCANGAN SISTEM MANAJEMEN INFORMASI BERBASIS </w:t>
      </w:r>
      <w:r w:rsidRPr="00C95071">
        <w:rPr>
          <w:i/>
          <w:iCs/>
        </w:rPr>
        <w:t>WEBSITE</w:t>
      </w:r>
      <w:r>
        <w:t xml:space="preserve"> PADA WISATA KOLAM RENANG TIRTA ARSEL MENGGUNAKAN METODE </w:t>
      </w:r>
      <w:r w:rsidRPr="00C95071">
        <w:rPr>
          <w:i/>
          <w:iCs/>
        </w:rPr>
        <w:t>DESIGN THINKING</w:t>
      </w:r>
      <w:r>
        <w:t>"</w:t>
      </w:r>
      <w:r w:rsidR="006C3212">
        <w:t>.</w:t>
      </w:r>
      <w:r>
        <w:t xml:space="preserve"> Tujuan penelitian ini yakni yang diharapkan dapat menjadi solusi efektif dalam mengatasi permasalahan manajemen dan meningkatkan kualitas pelayanan informasi di destinasi wisata</w:t>
      </w:r>
      <w:r w:rsidR="00C95071">
        <w:t xml:space="preserve"> kolam renang </w:t>
      </w:r>
      <w:r w:rsidR="006C3212">
        <w:t>Tirta Arsel.</w:t>
      </w:r>
    </w:p>
    <w:p w14:paraId="36B68699" w14:textId="77777777" w:rsidR="005E05C2" w:rsidRPr="00E423BF" w:rsidRDefault="005E05C2" w:rsidP="00EF3D9E">
      <w:pPr>
        <w:spacing w:line="240" w:lineRule="auto"/>
      </w:pPr>
    </w:p>
    <w:p w14:paraId="04C70144" w14:textId="2ED90AC3" w:rsidR="00355007" w:rsidRPr="00355007" w:rsidRDefault="005115A5" w:rsidP="000F5DC9">
      <w:pPr>
        <w:pStyle w:val="Heading2"/>
        <w:spacing w:line="480" w:lineRule="auto"/>
      </w:pPr>
      <w:bookmarkStart w:id="7" w:name="_Toc191813269"/>
      <w:r w:rsidRPr="002B7BD2">
        <w:t>Identifikasi</w:t>
      </w:r>
      <w:r>
        <w:t xml:space="preserve"> </w:t>
      </w:r>
      <w:r w:rsidRPr="002B7BD2">
        <w:t>Masalah</w:t>
      </w:r>
      <w:bookmarkEnd w:id="7"/>
    </w:p>
    <w:p w14:paraId="0CC105A2" w14:textId="4D7F496A" w:rsidR="005E05C2" w:rsidRDefault="005E05C2" w:rsidP="004C5009">
      <w:pPr>
        <w:spacing w:line="360" w:lineRule="auto"/>
        <w:ind w:firstLine="357"/>
      </w:pPr>
      <w:r>
        <w:t xml:space="preserve">Permasalahan yang sudah dideskripsikan pada latar belakang tersebut, </w:t>
      </w:r>
      <w:r w:rsidR="0031096C">
        <w:t xml:space="preserve">berdasarkan observasi dan </w:t>
      </w:r>
      <w:r w:rsidR="0031096C" w:rsidRPr="00710850">
        <w:rPr>
          <w:i/>
          <w:iCs/>
        </w:rPr>
        <w:t>analisis</w:t>
      </w:r>
      <w:r w:rsidR="0031096C">
        <w:t xml:space="preserve"> awal, terdapat beberapa masalah yang dihadapi oleh pengelola Wisata Kolam Renang Tirta Arsel dalam mengelola operasionalnya, </w:t>
      </w:r>
      <w:r>
        <w:t>sehingga peneliti dapat mengidentifikasikan permaslahan diantaranya yaitu:</w:t>
      </w:r>
    </w:p>
    <w:p w14:paraId="258AC066" w14:textId="46B7AFD1" w:rsidR="00B0459E" w:rsidRDefault="00B0459E" w:rsidP="002F6072">
      <w:pPr>
        <w:pStyle w:val="ListParagraph"/>
        <w:numPr>
          <w:ilvl w:val="7"/>
          <w:numId w:val="7"/>
        </w:numPr>
        <w:spacing w:line="360" w:lineRule="auto"/>
        <w:ind w:left="714" w:hanging="357"/>
      </w:pPr>
      <w:r w:rsidRPr="00B0459E">
        <w:t>Sistem manajemen operasional di Tirta Arsel masih dilakukan secara manual,</w:t>
      </w:r>
      <w:r>
        <w:t xml:space="preserve"> </w:t>
      </w:r>
      <w:r w:rsidRPr="00B0459E">
        <w:t>termasuk transaksi penjualan tiket dan reservasi. Hal ini menyebabkan proses pengelolaan data yang tidak efisien, rawan kesalahan, serta memerlukan waktu lebih lama dalam melayani pengunjung.</w:t>
      </w:r>
    </w:p>
    <w:p w14:paraId="35131717" w14:textId="6A236DFA" w:rsidR="007414DC" w:rsidRDefault="00B0459E" w:rsidP="002F6072">
      <w:pPr>
        <w:pStyle w:val="ListParagraph"/>
        <w:numPr>
          <w:ilvl w:val="7"/>
          <w:numId w:val="7"/>
        </w:numPr>
        <w:spacing w:line="360" w:lineRule="auto"/>
        <w:ind w:left="714" w:hanging="357"/>
      </w:pPr>
      <w:r w:rsidRPr="00B0459E">
        <w:t>Pengunjung yang ingin mengetahui informasi mengenai fasilitas, jadwal operasional, dan harga tiket harus datang langsung atau menghubungi pengelola. Ini mengurangi kenyamanan dan kemudahan dalam merencanakan kunjungan, terutama di era digital yang menuntut akses informasi yang cepat dan akurat</w:t>
      </w:r>
      <w:r w:rsidR="007414DC" w:rsidRPr="007414DC">
        <w:t>.</w:t>
      </w:r>
    </w:p>
    <w:p w14:paraId="0A21B4C6" w14:textId="77777777" w:rsidR="00EF3D9E" w:rsidRPr="005E05C2" w:rsidRDefault="00EF3D9E" w:rsidP="00EF3D9E">
      <w:pPr>
        <w:pStyle w:val="ListParagraph"/>
        <w:spacing w:line="240" w:lineRule="auto"/>
        <w:ind w:left="426"/>
      </w:pPr>
    </w:p>
    <w:p w14:paraId="7EC86F54" w14:textId="707A6734" w:rsidR="004C5009" w:rsidRPr="004C5009" w:rsidRDefault="005115A5" w:rsidP="000F5DC9">
      <w:pPr>
        <w:pStyle w:val="Heading2"/>
        <w:spacing w:line="480" w:lineRule="auto"/>
      </w:pPr>
      <w:bookmarkStart w:id="8" w:name="_Toc191813270"/>
      <w:r w:rsidRPr="002B7BD2">
        <w:t>Rumusan Masalah</w:t>
      </w:r>
      <w:bookmarkEnd w:id="8"/>
    </w:p>
    <w:p w14:paraId="0B177F7A" w14:textId="68BAC2A9" w:rsidR="005E05C2" w:rsidRPr="008D1F4C" w:rsidRDefault="005E05C2" w:rsidP="004C5009">
      <w:pPr>
        <w:spacing w:line="360" w:lineRule="auto"/>
        <w:ind w:firstLine="357"/>
        <w:rPr>
          <w:lang w:val="fi-FI"/>
        </w:rPr>
      </w:pPr>
      <w:r w:rsidRPr="008D1F4C">
        <w:rPr>
          <w:lang w:val="fi-FI"/>
        </w:rPr>
        <w:t>Permasalahan yang sudah dideskripsikan pada identifikasi masalah, sehingga peneliti merumuskan masalah diantaranya yaitu:</w:t>
      </w:r>
    </w:p>
    <w:p w14:paraId="6E6912BE" w14:textId="44E8940D" w:rsidR="007A1094" w:rsidRPr="00373F66" w:rsidRDefault="00B0459E" w:rsidP="000865A1">
      <w:pPr>
        <w:pStyle w:val="ListParagraph"/>
        <w:numPr>
          <w:ilvl w:val="7"/>
          <w:numId w:val="15"/>
        </w:numPr>
        <w:spacing w:line="360" w:lineRule="auto"/>
        <w:ind w:left="714" w:hanging="357"/>
        <w:rPr>
          <w:lang w:val="fi-FI"/>
        </w:rPr>
      </w:pPr>
      <w:r w:rsidRPr="00B0459E">
        <w:rPr>
          <w:lang w:val="fi-FI"/>
        </w:rPr>
        <w:t>Bagaimana perancangan sistem manajemen informasi berbasis website menggunakan metode design thinking dapat mengotomatisasikan penjualan tiket dan reservasi online di Wisata Kolam Renang Tirta Arsel sehingga meningkatkan efisiensi operasional?</w:t>
      </w:r>
    </w:p>
    <w:p w14:paraId="4F0B7AAA" w14:textId="2697E090" w:rsidR="007A1094" w:rsidRPr="00373F66" w:rsidRDefault="00B0459E" w:rsidP="000865A1">
      <w:pPr>
        <w:pStyle w:val="ListParagraph"/>
        <w:numPr>
          <w:ilvl w:val="7"/>
          <w:numId w:val="15"/>
        </w:numPr>
        <w:spacing w:line="360" w:lineRule="auto"/>
        <w:ind w:left="714" w:hanging="357"/>
        <w:rPr>
          <w:lang w:val="fi-FI"/>
        </w:rPr>
      </w:pPr>
      <w:r w:rsidRPr="00B0459E">
        <w:rPr>
          <w:lang w:val="fi-FI"/>
        </w:rPr>
        <w:t>Bagaimana sistem manajemen informasi berbasis website dapat memberikan akses informasi yang lebih mudah dan cepat mengenai fasilitas, jadwal operasional, dan harga tiket bagi calon pengunjung Tirta Arsel</w:t>
      </w:r>
      <w:r w:rsidR="00BF4173" w:rsidRPr="00373F66">
        <w:rPr>
          <w:lang w:val="fi-FI"/>
        </w:rPr>
        <w:t>?</w:t>
      </w:r>
    </w:p>
    <w:p w14:paraId="1D825FDB" w14:textId="77777777" w:rsidR="007A1094" w:rsidRPr="008D1F4C" w:rsidRDefault="007A1094" w:rsidP="00EF3D9E">
      <w:pPr>
        <w:spacing w:line="240" w:lineRule="auto"/>
        <w:rPr>
          <w:lang w:val="fi-FI"/>
        </w:rPr>
      </w:pPr>
    </w:p>
    <w:p w14:paraId="14CAF7E0" w14:textId="22D62696" w:rsidR="004C5009" w:rsidRPr="004C5009" w:rsidRDefault="00491B1A" w:rsidP="000F5DC9">
      <w:pPr>
        <w:pStyle w:val="Heading2"/>
        <w:spacing w:line="480" w:lineRule="auto"/>
      </w:pPr>
      <w:bookmarkStart w:id="9" w:name="_Toc191813271"/>
      <w:r>
        <w:t>Batasan Masalah</w:t>
      </w:r>
      <w:bookmarkEnd w:id="9"/>
    </w:p>
    <w:p w14:paraId="1ACAB9BF" w14:textId="09346AC6" w:rsidR="00262087" w:rsidRDefault="00262087" w:rsidP="00B8516E">
      <w:pPr>
        <w:spacing w:line="360" w:lineRule="auto"/>
        <w:ind w:firstLine="357"/>
      </w:pPr>
      <w:r>
        <w:t xml:space="preserve">Adapun Batasan penelitian yang merupakan dari ruang lingkup </w:t>
      </w:r>
      <w:proofErr w:type="gramStart"/>
      <w:r>
        <w:t>permasalahan  yang</w:t>
      </w:r>
      <w:proofErr w:type="gramEnd"/>
      <w:r>
        <w:t xml:space="preserve"> ada terhadap </w:t>
      </w:r>
      <w:r w:rsidRPr="00334353">
        <w:rPr>
          <w:i/>
          <w:iCs/>
        </w:rPr>
        <w:t xml:space="preserve">website </w:t>
      </w:r>
      <w:r>
        <w:t>yang akan dirancang sehingga dapat bertujuan agar pembahasan tidak terlalu meluas dan penelitian ini lebih terfokus dan terarah, diantaranya sebagai berikut yaitu:</w:t>
      </w:r>
    </w:p>
    <w:p w14:paraId="15EAEFBE" w14:textId="29E549CE" w:rsidR="00262087" w:rsidRDefault="00262087" w:rsidP="001A5CD6">
      <w:pPr>
        <w:pStyle w:val="ListParagraph"/>
        <w:numPr>
          <w:ilvl w:val="7"/>
          <w:numId w:val="16"/>
        </w:numPr>
        <w:spacing w:line="360" w:lineRule="auto"/>
        <w:ind w:left="714" w:hanging="357"/>
      </w:pPr>
      <w:r>
        <w:t xml:space="preserve">Sistem penelitian hanya akan merancang sistem manajemen informasi berbasis </w:t>
      </w:r>
      <w:r w:rsidRPr="001F2939">
        <w:t xml:space="preserve">website </w:t>
      </w:r>
      <w:r>
        <w:t>untuk pengelolaan informasi</w:t>
      </w:r>
      <w:r w:rsidR="001021B9">
        <w:t xml:space="preserve">, transaksi tiket, dan informasi operasional di </w:t>
      </w:r>
      <w:r w:rsidR="008A2617">
        <w:t xml:space="preserve">wisata kolam renang </w:t>
      </w:r>
      <w:r w:rsidR="001021B9">
        <w:t>Tirta Arsel, sistem ini tidak mencakup pengelolaan keuangan Perusahaan secara keseluruhan, serta akuntansi atau pengganjian karyawan.</w:t>
      </w:r>
    </w:p>
    <w:p w14:paraId="337FCB3D" w14:textId="63AA70BE" w:rsidR="001021B9" w:rsidRDefault="001021B9" w:rsidP="001A5CD6">
      <w:pPr>
        <w:pStyle w:val="ListParagraph"/>
        <w:numPr>
          <w:ilvl w:val="7"/>
          <w:numId w:val="16"/>
        </w:numPr>
        <w:spacing w:line="360" w:lineRule="auto"/>
        <w:ind w:left="714" w:hanging="357"/>
      </w:pPr>
      <w:r>
        <w:t xml:space="preserve">Sistem yang dikembangkan berbasis </w:t>
      </w:r>
      <w:r w:rsidRPr="001F2939">
        <w:t>website</w:t>
      </w:r>
      <w:r>
        <w:t xml:space="preserve"> dan </w:t>
      </w:r>
      <w:proofErr w:type="gramStart"/>
      <w:r>
        <w:t>akan</w:t>
      </w:r>
      <w:proofErr w:type="gramEnd"/>
      <w:r>
        <w:t xml:space="preserve"> diimplementasikan dalam lingkup </w:t>
      </w:r>
      <w:r w:rsidRPr="001F2939">
        <w:t>website</w:t>
      </w:r>
      <w:r>
        <w:t>.</w:t>
      </w:r>
    </w:p>
    <w:p w14:paraId="20E51CB8" w14:textId="39D712D0" w:rsidR="001021B9" w:rsidRDefault="00C9411A" w:rsidP="001A5CD6">
      <w:pPr>
        <w:pStyle w:val="ListParagraph"/>
        <w:numPr>
          <w:ilvl w:val="7"/>
          <w:numId w:val="16"/>
        </w:numPr>
        <w:spacing w:line="360" w:lineRule="auto"/>
        <w:ind w:left="714" w:hanging="357"/>
      </w:pPr>
      <w:r>
        <w:t>F</w:t>
      </w:r>
      <w:r w:rsidR="001021B9">
        <w:t>itur utama</w:t>
      </w:r>
      <w:r>
        <w:t xml:space="preserve"> sistem</w:t>
      </w:r>
      <w:r w:rsidR="001021B9">
        <w:t xml:space="preserve"> pada </w:t>
      </w:r>
      <w:r w:rsidR="001021B9" w:rsidRPr="001F2939">
        <w:t>website</w:t>
      </w:r>
      <w:r w:rsidR="001021B9">
        <w:t xml:space="preserve"> yang </w:t>
      </w:r>
      <w:proofErr w:type="gramStart"/>
      <w:r w:rsidR="001021B9">
        <w:t>akan</w:t>
      </w:r>
      <w:proofErr w:type="gramEnd"/>
      <w:r w:rsidR="001021B9">
        <w:t xml:space="preserve"> dikembangkan meliputi manajemen informasi </w:t>
      </w:r>
      <w:r w:rsidR="00E1350B">
        <w:t xml:space="preserve">untuk </w:t>
      </w:r>
      <w:r w:rsidR="001021B9">
        <w:t xml:space="preserve">pengunjung, reservasi tiket </w:t>
      </w:r>
      <w:r w:rsidR="001021B9" w:rsidRPr="001F2939">
        <w:t>online</w:t>
      </w:r>
      <w:r w:rsidR="001021B9">
        <w:t xml:space="preserve">, serta penyediaan informasi terkait fasilitas dan jadwal operasional wisata kolam renang </w:t>
      </w:r>
      <w:r w:rsidR="008A2617">
        <w:t>Tirta Arsel.</w:t>
      </w:r>
    </w:p>
    <w:p w14:paraId="02794E94" w14:textId="77777777" w:rsidR="001021B9" w:rsidRPr="00262087" w:rsidRDefault="001021B9" w:rsidP="00EF3D9E">
      <w:pPr>
        <w:spacing w:line="240" w:lineRule="auto"/>
      </w:pPr>
    </w:p>
    <w:p w14:paraId="4D49C5B0" w14:textId="0C93032A" w:rsidR="004C5009" w:rsidRPr="004C5009" w:rsidRDefault="00491B1A" w:rsidP="000F5DC9">
      <w:pPr>
        <w:pStyle w:val="Heading2"/>
        <w:spacing w:line="480" w:lineRule="auto"/>
      </w:pPr>
      <w:bookmarkStart w:id="10" w:name="_Toc191813272"/>
      <w:r>
        <w:t>Tujuan</w:t>
      </w:r>
      <w:r w:rsidR="005115A5" w:rsidRPr="002B7BD2">
        <w:t xml:space="preserve"> Penelitian</w:t>
      </w:r>
      <w:bookmarkEnd w:id="10"/>
    </w:p>
    <w:p w14:paraId="0B79DBF5" w14:textId="14A49ED9" w:rsidR="001021B9" w:rsidRPr="008D1F4C" w:rsidRDefault="001021B9" w:rsidP="004C5009">
      <w:pPr>
        <w:spacing w:line="360" w:lineRule="auto"/>
        <w:ind w:firstLine="357"/>
        <w:rPr>
          <w:lang w:val="fi-FI"/>
        </w:rPr>
      </w:pPr>
      <w:r w:rsidRPr="008D1F4C">
        <w:rPr>
          <w:lang w:val="fi-FI"/>
        </w:rPr>
        <w:t>Tujun penelitian yang diselenggarakan ini bertujuan yakni untuk:</w:t>
      </w:r>
    </w:p>
    <w:p w14:paraId="532052D3" w14:textId="236C6F2D" w:rsidR="001021B9" w:rsidRDefault="008323BA" w:rsidP="00BB2CA0">
      <w:pPr>
        <w:pStyle w:val="ListParagraph"/>
        <w:numPr>
          <w:ilvl w:val="7"/>
          <w:numId w:val="18"/>
        </w:numPr>
        <w:spacing w:line="360" w:lineRule="auto"/>
        <w:ind w:left="714" w:hanging="357"/>
      </w:pPr>
      <w:r>
        <w:t xml:space="preserve">Merancang sistem </w:t>
      </w:r>
      <w:r w:rsidRPr="00334353">
        <w:rPr>
          <w:i/>
          <w:iCs/>
        </w:rPr>
        <w:t>ticketing</w:t>
      </w:r>
      <w:r>
        <w:t xml:space="preserve"> berbasis </w:t>
      </w:r>
      <w:r w:rsidRPr="00334353">
        <w:rPr>
          <w:i/>
          <w:iCs/>
        </w:rPr>
        <w:t>website</w:t>
      </w:r>
      <w:r>
        <w:t xml:space="preserve">, mengembangkan sistem manajemen informasi berbasis </w:t>
      </w:r>
      <w:r w:rsidRPr="00334353">
        <w:rPr>
          <w:i/>
          <w:iCs/>
        </w:rPr>
        <w:t>website</w:t>
      </w:r>
      <w:r>
        <w:t xml:space="preserve"> yang berfokus pada fitur </w:t>
      </w:r>
      <w:r w:rsidRPr="00334353">
        <w:rPr>
          <w:i/>
          <w:iCs/>
        </w:rPr>
        <w:t>ticketing</w:t>
      </w:r>
      <w:r>
        <w:t xml:space="preserve"> untuk wisata kolam renang </w:t>
      </w:r>
      <w:r w:rsidR="008A2617">
        <w:t>Tirta Arsel</w:t>
      </w:r>
      <w:r>
        <w:t xml:space="preserve">. Sistem ini diharapkan dapat mempermudah pengunjung dalam melakukan pembelian tiket secara </w:t>
      </w:r>
      <w:r w:rsidRPr="00334353">
        <w:rPr>
          <w:i/>
          <w:iCs/>
        </w:rPr>
        <w:t>online</w:t>
      </w:r>
      <w:r>
        <w:t xml:space="preserve"> dan memberikan kemudahan bagi pengelola dalam mengelola </w:t>
      </w:r>
      <w:r w:rsidRPr="00334353">
        <w:rPr>
          <w:i/>
          <w:iCs/>
        </w:rPr>
        <w:t>ticketing</w:t>
      </w:r>
      <w:r>
        <w:t>.</w:t>
      </w:r>
    </w:p>
    <w:p w14:paraId="086190C5" w14:textId="49E2F4DC" w:rsidR="008323BA" w:rsidRDefault="008323BA" w:rsidP="00BB2CA0">
      <w:pPr>
        <w:pStyle w:val="ListParagraph"/>
        <w:numPr>
          <w:ilvl w:val="7"/>
          <w:numId w:val="18"/>
        </w:numPr>
        <w:spacing w:line="360" w:lineRule="auto"/>
        <w:ind w:left="714" w:hanging="357"/>
      </w:pPr>
      <w:r>
        <w:t xml:space="preserve">Meningkatkan efisiensi proses pembelian tiket, mengimplementasikan sistem </w:t>
      </w:r>
      <w:r w:rsidRPr="00334353">
        <w:rPr>
          <w:i/>
          <w:iCs/>
        </w:rPr>
        <w:t xml:space="preserve">ticketing </w:t>
      </w:r>
      <w:r w:rsidRPr="000678AD">
        <w:rPr>
          <w:i/>
          <w:iCs/>
        </w:rPr>
        <w:t>online</w:t>
      </w:r>
      <w:r>
        <w:t xml:space="preserve"> yang mampu mempercepat dan menyederhanakan proses pembelian tiket, sehingga mengurangi waktu antrian di lokasi dan meningkatkan kenyamanan pengunjung.</w:t>
      </w:r>
    </w:p>
    <w:p w14:paraId="479EF8B4" w14:textId="678E422B" w:rsidR="00F61C36" w:rsidRDefault="00F61C36" w:rsidP="00BB2CA0">
      <w:pPr>
        <w:pStyle w:val="ListParagraph"/>
        <w:numPr>
          <w:ilvl w:val="7"/>
          <w:numId w:val="18"/>
        </w:numPr>
        <w:spacing w:line="360" w:lineRule="auto"/>
        <w:ind w:left="714" w:hanging="357"/>
      </w:pPr>
      <w:r>
        <w:t>Meningkatkan keamanan dan verifikasi tiket berbasis kode QR untuk memastikan keamanan dan akurasi dalam memvalidasi tiket pengunjung di pintu masuk kolam renang.</w:t>
      </w:r>
    </w:p>
    <w:p w14:paraId="1EDA1346" w14:textId="7A290B27" w:rsidR="00F61C36" w:rsidRDefault="00F61C36" w:rsidP="00BB2CA0">
      <w:pPr>
        <w:pStyle w:val="ListParagraph"/>
        <w:numPr>
          <w:ilvl w:val="7"/>
          <w:numId w:val="18"/>
        </w:numPr>
        <w:spacing w:line="360" w:lineRule="auto"/>
        <w:ind w:left="714" w:hanging="357"/>
      </w:pPr>
      <w:r>
        <w:t xml:space="preserve">Mengimplementasikan metode </w:t>
      </w:r>
      <w:r w:rsidRPr="00334353">
        <w:rPr>
          <w:i/>
          <w:iCs/>
        </w:rPr>
        <w:t>Design Thinking</w:t>
      </w:r>
      <w:r>
        <w:t xml:space="preserve"> dalam pengembangan sistem untuk memastikan bahwa kebutuhan pengguna, baik dari sisi pengunjung maupun pengelola.</w:t>
      </w:r>
    </w:p>
    <w:p w14:paraId="766283D6" w14:textId="77777777" w:rsidR="00F61C36" w:rsidRPr="001021B9" w:rsidRDefault="00F61C36" w:rsidP="008323BA"/>
    <w:p w14:paraId="6A3771BB" w14:textId="56450852" w:rsidR="004C5009" w:rsidRDefault="005115A5" w:rsidP="000F5DC9">
      <w:pPr>
        <w:pStyle w:val="Heading2"/>
        <w:spacing w:line="480" w:lineRule="auto"/>
      </w:pPr>
      <w:bookmarkStart w:id="11" w:name="_Toc191813273"/>
      <w:r w:rsidRPr="002B7BD2">
        <w:t>M</w:t>
      </w:r>
      <w:r w:rsidR="00491B1A">
        <w:t>anfaat Penelitian</w:t>
      </w:r>
      <w:bookmarkEnd w:id="11"/>
    </w:p>
    <w:p w14:paraId="3221D5DC" w14:textId="42AE4518" w:rsidR="00111781" w:rsidRPr="0027560D" w:rsidRDefault="00111781" w:rsidP="00111781">
      <w:pPr>
        <w:ind w:left="357"/>
        <w:rPr>
          <w:lang w:val="fi-FI"/>
        </w:rPr>
      </w:pPr>
      <w:r w:rsidRPr="0027560D">
        <w:rPr>
          <w:lang w:val="fi-FI"/>
        </w:rPr>
        <w:t>Manfaat penelitian ini yang di</w:t>
      </w:r>
      <w:r w:rsidR="008A2617">
        <w:rPr>
          <w:lang w:val="fi-FI"/>
        </w:rPr>
        <w:t>l</w:t>
      </w:r>
      <w:r w:rsidRPr="0027560D">
        <w:rPr>
          <w:lang w:val="fi-FI"/>
        </w:rPr>
        <w:t>akukan diantaranya ialah:</w:t>
      </w:r>
    </w:p>
    <w:p w14:paraId="2B59323C" w14:textId="77777777" w:rsidR="00111781" w:rsidRPr="0027560D" w:rsidRDefault="00111781" w:rsidP="00270E31">
      <w:pPr>
        <w:spacing w:line="240" w:lineRule="auto"/>
        <w:rPr>
          <w:lang w:val="fi-FI"/>
        </w:rPr>
      </w:pPr>
    </w:p>
    <w:p w14:paraId="3342C14E" w14:textId="5F5B5C86" w:rsidR="00835C69" w:rsidRDefault="00B026E9" w:rsidP="00EE5A58">
      <w:pPr>
        <w:pStyle w:val="Heading3"/>
        <w:spacing w:line="480" w:lineRule="auto"/>
      </w:pPr>
      <w:bookmarkStart w:id="12" w:name="_Toc191813274"/>
      <w:r>
        <w:t>M</w:t>
      </w:r>
      <w:r w:rsidR="00491B1A">
        <w:t>anfaat Bagi Universitas Pamulang</w:t>
      </w:r>
      <w:bookmarkEnd w:id="12"/>
    </w:p>
    <w:p w14:paraId="31762709" w14:textId="6D0E9767" w:rsidR="004C5009" w:rsidRDefault="00F61C36" w:rsidP="00693939">
      <w:pPr>
        <w:spacing w:line="360" w:lineRule="auto"/>
        <w:ind w:firstLine="567"/>
      </w:pPr>
      <w:r>
        <w:t xml:space="preserve">Manfaat yang </w:t>
      </w:r>
      <w:proofErr w:type="gramStart"/>
      <w:r>
        <w:t>akan</w:t>
      </w:r>
      <w:proofErr w:type="gramEnd"/>
      <w:r>
        <w:t xml:space="preserve"> diperoleh dari penelitian ini bagi Universitas Pamulang yaitu mendapatkan nilai positif untuk Universitas Pamulang karena mahasiswa dapat men</w:t>
      </w:r>
      <w:r w:rsidR="006810C2">
        <w:t>g</w:t>
      </w:r>
      <w:r>
        <w:t xml:space="preserve">implementasikan </w:t>
      </w:r>
      <w:r w:rsidR="006810C2">
        <w:t xml:space="preserve">perancangan sistem manajemen informasi berdasarkan pada ilmu yang sudah diperoleh melalui tenaga pengajar yang sudah berkompeten. Hasil dari penelitian </w:t>
      </w:r>
      <w:proofErr w:type="gramStart"/>
      <w:r w:rsidR="006810C2">
        <w:t>ini  dapat</w:t>
      </w:r>
      <w:proofErr w:type="gramEnd"/>
      <w:r w:rsidR="006810C2">
        <w:t xml:space="preserve"> menjadi bahan referensi bagi </w:t>
      </w:r>
      <w:r w:rsidR="006810C2">
        <w:lastRenderedPageBreak/>
        <w:t>mahasiswa dan peneliti lain yang ingin melakukan penelitian lebih lanjut atau mengembangkan sistem yang sama.</w:t>
      </w:r>
    </w:p>
    <w:p w14:paraId="4E433DE2" w14:textId="77777777" w:rsidR="00EF3D9E" w:rsidRPr="00F61C36" w:rsidRDefault="00EF3D9E" w:rsidP="00EF3D9E">
      <w:pPr>
        <w:spacing w:line="240" w:lineRule="auto"/>
      </w:pPr>
    </w:p>
    <w:p w14:paraId="5634137F" w14:textId="527B3980" w:rsidR="00835C69" w:rsidRDefault="005115A5" w:rsidP="000F5DC9">
      <w:pPr>
        <w:pStyle w:val="Heading3"/>
        <w:spacing w:line="480" w:lineRule="auto"/>
      </w:pPr>
      <w:bookmarkStart w:id="13" w:name="_Toc191813275"/>
      <w:r>
        <w:t>M</w:t>
      </w:r>
      <w:r w:rsidR="00491B1A">
        <w:t xml:space="preserve">anfaat Bagi </w:t>
      </w:r>
      <w:r w:rsidR="006810C2">
        <w:t>Tempat Penelitian</w:t>
      </w:r>
      <w:bookmarkEnd w:id="13"/>
    </w:p>
    <w:p w14:paraId="1BFBD816" w14:textId="3780F8B4" w:rsidR="00AB550A" w:rsidRDefault="006810C2" w:rsidP="00693939">
      <w:pPr>
        <w:spacing w:line="360" w:lineRule="auto"/>
        <w:ind w:firstLine="567"/>
        <w:sectPr w:rsidR="00AB550A" w:rsidSect="00AB550A">
          <w:headerReference w:type="default" r:id="rId13"/>
          <w:footerReference w:type="default" r:id="rId14"/>
          <w:type w:val="continuous"/>
          <w:pgSz w:w="11907" w:h="16840" w:code="9"/>
          <w:pgMar w:top="1701" w:right="1701" w:bottom="1701" w:left="2268" w:header="720" w:footer="720" w:gutter="0"/>
          <w:cols w:space="708"/>
          <w:docGrid w:linePitch="299"/>
        </w:sectPr>
      </w:pPr>
      <w:r>
        <w:t xml:space="preserve">Dapat meningkatkan efisiensi operasional pada sistem informasi berbasis </w:t>
      </w:r>
      <w:r w:rsidRPr="00334353">
        <w:rPr>
          <w:i/>
          <w:iCs/>
        </w:rPr>
        <w:t>website</w:t>
      </w:r>
      <w:r>
        <w:t xml:space="preserve">, meningkatkan layanan pelanggan dengan sistem </w:t>
      </w:r>
      <w:r w:rsidRPr="00334353">
        <w:rPr>
          <w:i/>
          <w:iCs/>
        </w:rPr>
        <w:t>ticketing online</w:t>
      </w:r>
      <w:r>
        <w:t xml:space="preserve"> yang dikembangkan </w:t>
      </w:r>
      <w:proofErr w:type="gramStart"/>
      <w:r>
        <w:t>akan</w:t>
      </w:r>
      <w:proofErr w:type="gramEnd"/>
      <w:r>
        <w:t xml:space="preserve"> memudahkan pengunjung melakukan pembelian tiket dan mengakses informasi, sehingga dapat meningkatkan pengalaman dan kepuasan</w:t>
      </w:r>
      <w:r w:rsidR="000678AD">
        <w:t xml:space="preserve"> </w:t>
      </w:r>
      <w:r>
        <w:t>peng</w:t>
      </w:r>
      <w:r w:rsidR="00714EEB">
        <w:tab/>
      </w:r>
      <w:r>
        <w:t>unjung.</w:t>
      </w:r>
    </w:p>
    <w:p w14:paraId="4CCBB486" w14:textId="2D8CADC9" w:rsidR="005115A5" w:rsidRDefault="005115A5" w:rsidP="00EF3D9E">
      <w:pPr>
        <w:pStyle w:val="Heading1"/>
        <w:spacing w:line="240" w:lineRule="auto"/>
        <w:rPr>
          <w:sz w:val="28"/>
          <w:szCs w:val="28"/>
        </w:rPr>
      </w:pPr>
      <w:bookmarkStart w:id="14" w:name="_Toc191813276"/>
      <w:r w:rsidRPr="000F5DC9">
        <w:rPr>
          <w:sz w:val="28"/>
          <w:szCs w:val="28"/>
        </w:rPr>
        <w:lastRenderedPageBreak/>
        <w:t>BAB II</w:t>
      </w:r>
      <w:r w:rsidRPr="000F5DC9">
        <w:rPr>
          <w:sz w:val="28"/>
          <w:szCs w:val="28"/>
        </w:rPr>
        <w:br/>
      </w:r>
      <w:r w:rsidR="00491B1A" w:rsidRPr="000F5DC9">
        <w:rPr>
          <w:sz w:val="28"/>
          <w:szCs w:val="28"/>
        </w:rPr>
        <w:t>T</w:t>
      </w:r>
      <w:r w:rsidR="00B114E2" w:rsidRPr="000F5DC9">
        <w:rPr>
          <w:sz w:val="28"/>
          <w:szCs w:val="28"/>
        </w:rPr>
        <w:t>INJAUAN PUSTAKA</w:t>
      </w:r>
      <w:bookmarkEnd w:id="14"/>
    </w:p>
    <w:p w14:paraId="17F4AC40" w14:textId="77777777" w:rsidR="00EF3D9E" w:rsidRPr="00EF3D9E" w:rsidRDefault="00EF3D9E" w:rsidP="00EF3D9E">
      <w:pPr>
        <w:pStyle w:val="Heading2"/>
        <w:numPr>
          <w:ilvl w:val="0"/>
          <w:numId w:val="0"/>
        </w:numPr>
        <w:spacing w:line="480" w:lineRule="auto"/>
        <w:ind w:left="357"/>
      </w:pPr>
    </w:p>
    <w:p w14:paraId="55A6808C" w14:textId="3D650BAE" w:rsidR="00A90CF1" w:rsidRDefault="00B114E2" w:rsidP="000F5DC9">
      <w:pPr>
        <w:pStyle w:val="Heading2"/>
        <w:spacing w:line="480" w:lineRule="auto"/>
      </w:pPr>
      <w:bookmarkStart w:id="15" w:name="_Toc191813277"/>
      <w:r>
        <w:t>Penelitian Terkait</w:t>
      </w:r>
      <w:bookmarkEnd w:id="15"/>
    </w:p>
    <w:p w14:paraId="6C86B132" w14:textId="2FC8B050" w:rsidR="00131723" w:rsidRDefault="00131723" w:rsidP="00C54659">
      <w:pPr>
        <w:spacing w:line="360" w:lineRule="auto"/>
        <w:ind w:firstLine="357"/>
      </w:pPr>
      <w:r>
        <w:t xml:space="preserve">Dalam </w:t>
      </w:r>
      <w:r w:rsidR="00C54659">
        <w:t xml:space="preserve">rangka mendapatkan hasil penelitian dan </w:t>
      </w:r>
      <w:r>
        <w:t xml:space="preserve">penyusunan </w:t>
      </w:r>
      <w:r w:rsidR="00B233C3">
        <w:t xml:space="preserve">proposal </w:t>
      </w:r>
      <w:r>
        <w:t xml:space="preserve">skripsi ini, </w:t>
      </w:r>
      <w:r w:rsidR="00C54659">
        <w:t xml:space="preserve">selain melakukan penelitian langsung </w:t>
      </w:r>
      <w:r w:rsidR="00B233C3">
        <w:t>penulis tidak jauh terinspirasi dan mendapatkan berbagai referensi dari penelitian-penelitian terdahulu yang tentunya berkaitan dengan latar belakang masalah pada proposal ini.</w:t>
      </w:r>
      <w:r w:rsidR="00C54659">
        <w:t xml:space="preserve"> </w:t>
      </w:r>
      <w:r w:rsidR="00C54659" w:rsidRPr="00C54659">
        <w:t xml:space="preserve">Selain itu, pendekatan yang digunakan dalam penelitian ini yakni pendekatan kualitatif yang menghargai setiap aspek berbagai perbedaan yang ada serta </w:t>
      </w:r>
      <w:proofErr w:type="gramStart"/>
      <w:r w:rsidR="00C54659" w:rsidRPr="00C54659">
        <w:t>cara</w:t>
      </w:r>
      <w:proofErr w:type="gramEnd"/>
      <w:r w:rsidR="00C54659" w:rsidRPr="00C54659">
        <w:t xml:space="preserve"> pandang mengenai subjek-subjek tertentu, sehingga meskipun adanya persamaan maupun perbedaan adalah hal yang wajar &amp; agar dapat saling melengkapi.</w:t>
      </w:r>
      <w:r w:rsidR="00B233C3">
        <w:t xml:space="preserve"> Berikut ialah penelitian sebelumnya yang berhubungan dengan metoda yang digunakan pada proposal skripsi ini antara lain yaitu: </w:t>
      </w:r>
    </w:p>
    <w:p w14:paraId="05C78A53" w14:textId="4C393BED" w:rsidR="001864E6" w:rsidRDefault="001864E6" w:rsidP="00C54659">
      <w:pPr>
        <w:spacing w:line="360" w:lineRule="auto"/>
        <w:ind w:firstLine="357"/>
      </w:pPr>
      <w:r>
        <w:t>Penelitian yang dilakukan</w:t>
      </w:r>
      <w:r w:rsidR="00D30C7C">
        <w:t xml:space="preserve"> </w:t>
      </w:r>
      <w:r w:rsidR="00D30C7C">
        <w:fldChar w:fldCharType="begin"/>
      </w:r>
      <w:r w:rsidR="00D30C7C">
        <w:instrText xml:space="preserve"> ADDIN ZOTERO_ITEM CSL_CITATION {"citationID":"tQGQdJxn","properties":{"formattedCitation":"(Nurrohmah &amp; Andrian, 2023)","plainCitation":"(Nurrohmah &amp; Andrian, 2023)","noteIndex":0},"citationItems":[{"id":45,"uris":["http://zotero.org/users/local/8SeGTeuV/items/ZAGNQAZP"],"itemData":{"id":45,"type":"article-journal","abstract":"Currently the village website is one of the digital-based information media that can assist the village government in serving, displaying promotions of all village potentials and conveying news widely. This village website will later be used to facilitate performance and two-way communication between the community and the village government. Very often we find problems accessing the village website, one of which is through the appearance of a design that is less informative and too complex. This can start from the layout, typeface, to the navigation that is displayed does not meet the User Friendly aspect. The village website design is needed so that it can provide a good appearance, is informative and easy to use when accessed by many people. The method used in this study is the design thinking method combined with data collection methods in the form of observations, interviews and literature studies. The results obtained after applying the design thinking method in compiling village website designs are good changes in the appearance of the website which can provide convenience and suitability for user needs in accessing it. This research was conducted with the aim of producing village website designs that were informative, attractive, easy to read and easily accessible to the wider community.","container-title":"Jurnal Teknologi dan Informasi","DOI":"10.34010/jati.v13i1.8756","ISSN":"2655-6839, 2088-2270","issue":"1","journalAbbreviation":"JATI","language":"id","page":"29-43","source":"DOI.org (Crossref)","title":"Mendesain Ulang Tampilan UI Website Desa Sukamukti Menggunakan Metode Design Thinking","volume":"13","author":[{"family":"Nurrohmah","given":"Siti"},{"family":"Andrian","given":"Rian"}],"issued":{"date-parts":[["2023",2,28]]}}}],"schema":"https://github.com/citation-style-language/schema/raw/master/csl-citation.json"} </w:instrText>
      </w:r>
      <w:r w:rsidR="00D30C7C">
        <w:fldChar w:fldCharType="separate"/>
      </w:r>
      <w:r w:rsidR="00D30C7C" w:rsidRPr="00D30C7C">
        <w:rPr>
          <w:rFonts w:cs="Times New Roman"/>
        </w:rPr>
        <w:t>(Nurrohmah &amp; Andrian, 2023)</w:t>
      </w:r>
      <w:r w:rsidR="00D30C7C">
        <w:fldChar w:fldCharType="end"/>
      </w:r>
      <w:r w:rsidR="00D84BBD">
        <w:t>,</w:t>
      </w:r>
      <w:r>
        <w:t xml:space="preserve"> “</w:t>
      </w:r>
      <w:r w:rsidR="008904D2">
        <w:t xml:space="preserve">Mendesain Ulang Tampilan UI </w:t>
      </w:r>
      <w:r w:rsidR="008904D2" w:rsidRPr="00B47508">
        <w:rPr>
          <w:i/>
          <w:iCs/>
        </w:rPr>
        <w:t xml:space="preserve">Website </w:t>
      </w:r>
      <w:r w:rsidR="008904D2">
        <w:t xml:space="preserve">Desa Sukamukti Menggunakan Metode </w:t>
      </w:r>
      <w:r w:rsidR="008904D2" w:rsidRPr="00B47508">
        <w:rPr>
          <w:i/>
          <w:iCs/>
        </w:rPr>
        <w:t>Design Thinking</w:t>
      </w:r>
      <w:r w:rsidR="008904D2">
        <w:t>”. Ada beberapa langkah-</w:t>
      </w:r>
      <w:proofErr w:type="gramStart"/>
      <w:r w:rsidR="008904D2">
        <w:t>langkah  dalam</w:t>
      </w:r>
      <w:proofErr w:type="gramEnd"/>
      <w:r w:rsidR="008904D2">
        <w:t xml:space="preserve"> menyelesaikan masalah </w:t>
      </w:r>
      <w:r w:rsidR="00546B8A">
        <w:t xml:space="preserve">dari penelitian maka dilakukan pengumpulan data melalui metode berikut yaitu observasi, wawancara, dan studi literatur. Dalam membuat rancangan ulang desain </w:t>
      </w:r>
      <w:r w:rsidR="00546B8A" w:rsidRPr="00B47508">
        <w:rPr>
          <w:i/>
          <w:iCs/>
        </w:rPr>
        <w:t>website</w:t>
      </w:r>
      <w:r w:rsidR="00546B8A">
        <w:t xml:space="preserve"> desa, menggunakan metode desain thinking, yaitu metode </w:t>
      </w:r>
      <w:r w:rsidR="00546B8A" w:rsidRPr="00B47508">
        <w:rPr>
          <w:i/>
          <w:iCs/>
        </w:rPr>
        <w:t>desain thinking</w:t>
      </w:r>
      <w:r w:rsidR="00546B8A">
        <w:t xml:space="preserve"> dengan berfokus utama untuk bisa menyelesaikan masalah melalui Solusi-solusi yang digunakan. </w:t>
      </w:r>
      <w:r w:rsidR="00546B8A" w:rsidRPr="00B47508">
        <w:rPr>
          <w:i/>
          <w:iCs/>
        </w:rPr>
        <w:t>Design thinking</w:t>
      </w:r>
      <w:r w:rsidR="00546B8A">
        <w:t xml:space="preserve"> sangat membantu dalam mengatasi berbagai masalah dan memahami kebutuhan manusia yang terlibat, melaluitukar pikiran atau </w:t>
      </w:r>
      <w:r w:rsidR="00546B8A" w:rsidRPr="00B47508">
        <w:rPr>
          <w:i/>
          <w:iCs/>
        </w:rPr>
        <w:t>brainstorming</w:t>
      </w:r>
      <w:r w:rsidR="00546B8A">
        <w:t xml:space="preserve"> yang kemudian diimplementasikan dalam suatu </w:t>
      </w:r>
      <w:r w:rsidR="00546B8A" w:rsidRPr="00B47508">
        <w:rPr>
          <w:i/>
          <w:iCs/>
        </w:rPr>
        <w:t>prototype</w:t>
      </w:r>
      <w:r w:rsidR="00546B8A">
        <w:t xml:space="preserve"> hingga dilakukan pengujian.</w:t>
      </w:r>
    </w:p>
    <w:p w14:paraId="3BC8E73D" w14:textId="3E53A44D" w:rsidR="00711AAD" w:rsidRPr="0027560D" w:rsidRDefault="00D84BBD" w:rsidP="00C54659">
      <w:pPr>
        <w:spacing w:line="360" w:lineRule="auto"/>
        <w:ind w:firstLine="357"/>
        <w:rPr>
          <w:lang w:val="fi-FI"/>
        </w:rPr>
      </w:pPr>
      <w:r w:rsidRPr="008D1F4C">
        <w:rPr>
          <w:lang w:val="fi-FI"/>
        </w:rPr>
        <w:t>Penelitian yang dilakukan oleh</w:t>
      </w:r>
      <w:r w:rsidR="004904A4" w:rsidRPr="0027560D">
        <w:rPr>
          <w:lang w:val="fi-FI"/>
        </w:rPr>
        <w:t xml:space="preserve"> </w:t>
      </w:r>
      <w:r w:rsidR="004904A4">
        <w:fldChar w:fldCharType="begin"/>
      </w:r>
      <w:r w:rsidR="004904A4" w:rsidRPr="0027560D">
        <w:rPr>
          <w:lang w:val="fi-FI"/>
        </w:rPr>
        <w:instrText xml:space="preserve"> ADDIN ZOTERO_ITEM CSL_CITATION {"citationID":"OhXZ3JwS","properties":{"formattedCitation":"(Wibowo &amp; Setiaji, 2020)","plainCitation":"(Wibowo &amp; Setiaji, 2020)","noteIndex":0},"citationItems":[{"id":50,"uris":["http://zotero.org/users/local/8SeGTeuV/items/X23FMSN2"],"itemData":{"id":50,"type":"article-journal","abstract":"E-commerce di Indonesia berkembang dengan sangat pesat hal ini menandai bahwa kita akan memasuki era megatrend, yaitu era dimana transformasi digital sudah merambah ke setiap lapisan masyarakat. Hal ini terbukti dengan banyak e-commerce baru bermunculan yang bertujuan untuk memudahkan para penggunanya mencari barang yang mereka butuhkan. Namun ecommerce yang khusus menjual barang bekas masih sangat jarang dan kurang memadahi, oleh karena itu penelitian ini akan mencoba mengembangkan platform yang di khususkan untuk para pengguna e-commerce sehingga mereka dapat menjual maupun mencari barang bekas dengan mudah. Platform ini nantinya akan berbasis website dan dikembangkan menggunakan metode pengembangan design thinking yang terdiri dari beberapa tahapan yaitu empathize, define, ideate, prototype, dan testing. Metode ini menekankan pada proses desain yang mampu memberikan solusi dalam pemecahan masalah, selain itu metode design thinking ini dapat mempengaruhi cara pengambilan keputusan sehingga dapat menghasilkan ide-ide baru yang inovatif.","language":"id","source":"Zotero","title":"Perancangan Website Bisnis Thrifdoor Menggunakan Metode Pendekatan Design Thinking","author":[{"family":"Wibowo","given":"Muhammad Ridwan"},{"family":"Setiaji","given":"Hari"}],"issued":{"date-parts":[["2020"]],"season":"agustus"}}}],"schema":"https://github.com/citation-style-language/schema/raw/master/csl-citation.json"} </w:instrText>
      </w:r>
      <w:r w:rsidR="004904A4">
        <w:fldChar w:fldCharType="separate"/>
      </w:r>
      <w:r w:rsidR="004904A4" w:rsidRPr="0027560D">
        <w:rPr>
          <w:rFonts w:cs="Times New Roman"/>
          <w:lang w:val="fi-FI"/>
        </w:rPr>
        <w:t>(Wibowo &amp; Setiaji, 2020)</w:t>
      </w:r>
      <w:r w:rsidR="004904A4">
        <w:fldChar w:fldCharType="end"/>
      </w:r>
      <w:r w:rsidRPr="0027560D">
        <w:rPr>
          <w:lang w:val="fi-FI"/>
        </w:rPr>
        <w:t>. “</w:t>
      </w:r>
      <w:r w:rsidR="00E70F19" w:rsidRPr="0027560D">
        <w:rPr>
          <w:lang w:val="fi-FI"/>
        </w:rPr>
        <w:t xml:space="preserve">Perancangan </w:t>
      </w:r>
      <w:r w:rsidR="00E70F19" w:rsidRPr="0027560D">
        <w:rPr>
          <w:i/>
          <w:iCs/>
          <w:lang w:val="fi-FI"/>
        </w:rPr>
        <w:t>Website</w:t>
      </w:r>
      <w:r w:rsidR="00E70F19" w:rsidRPr="0027560D">
        <w:rPr>
          <w:lang w:val="fi-FI"/>
        </w:rPr>
        <w:t xml:space="preserve"> Bisnis </w:t>
      </w:r>
      <w:r w:rsidR="00E70F19" w:rsidRPr="0027560D">
        <w:rPr>
          <w:i/>
          <w:iCs/>
          <w:lang w:val="fi-FI"/>
        </w:rPr>
        <w:t>Thrifdoor</w:t>
      </w:r>
      <w:r w:rsidR="00E70F19" w:rsidRPr="0027560D">
        <w:rPr>
          <w:lang w:val="fi-FI"/>
        </w:rPr>
        <w:t xml:space="preserve"> Menggunakan Metode Pendekatan </w:t>
      </w:r>
      <w:r w:rsidR="00E70F19" w:rsidRPr="0027560D">
        <w:rPr>
          <w:i/>
          <w:iCs/>
          <w:lang w:val="fi-FI"/>
        </w:rPr>
        <w:t>Design Thinking</w:t>
      </w:r>
      <w:r w:rsidR="00710676" w:rsidRPr="0027560D">
        <w:rPr>
          <w:lang w:val="fi-FI"/>
        </w:rPr>
        <w:t xml:space="preserve">”. Terdapat beberapa tahapan dalam metode design thinking untuk digunakan pembuatan </w:t>
      </w:r>
      <w:r w:rsidR="00710676" w:rsidRPr="0027560D">
        <w:rPr>
          <w:i/>
          <w:iCs/>
          <w:lang w:val="fi-FI"/>
        </w:rPr>
        <w:t>website</w:t>
      </w:r>
      <w:r w:rsidR="00710676" w:rsidRPr="0027560D">
        <w:rPr>
          <w:lang w:val="fi-FI"/>
        </w:rPr>
        <w:t xml:space="preserve"> bisnis </w:t>
      </w:r>
      <w:r w:rsidR="00710676" w:rsidRPr="0027560D">
        <w:rPr>
          <w:i/>
          <w:iCs/>
          <w:lang w:val="fi-FI"/>
        </w:rPr>
        <w:t>thriftdoor</w:t>
      </w:r>
      <w:r w:rsidR="00710676" w:rsidRPr="0027560D">
        <w:rPr>
          <w:lang w:val="fi-FI"/>
        </w:rPr>
        <w:t xml:space="preserve"> yaitu </w:t>
      </w:r>
      <w:r w:rsidR="00711AAD" w:rsidRPr="0027560D">
        <w:rPr>
          <w:i/>
          <w:iCs/>
          <w:lang w:val="fi-FI"/>
        </w:rPr>
        <w:t>e</w:t>
      </w:r>
      <w:r w:rsidR="00710676" w:rsidRPr="0027560D">
        <w:rPr>
          <w:i/>
          <w:iCs/>
          <w:lang w:val="fi-FI"/>
        </w:rPr>
        <w:t>mpa</w:t>
      </w:r>
      <w:r w:rsidR="008B3409" w:rsidRPr="0027560D">
        <w:rPr>
          <w:i/>
          <w:iCs/>
          <w:lang w:val="fi-FI"/>
        </w:rPr>
        <w:t>tize,</w:t>
      </w:r>
      <w:r w:rsidR="00711AAD" w:rsidRPr="0027560D">
        <w:rPr>
          <w:i/>
          <w:iCs/>
          <w:lang w:val="fi-FI"/>
        </w:rPr>
        <w:t xml:space="preserve"> define, ideate. Prototype, test</w:t>
      </w:r>
      <w:r w:rsidR="00711AAD" w:rsidRPr="0027560D">
        <w:rPr>
          <w:lang w:val="fi-FI"/>
        </w:rPr>
        <w:t xml:space="preserve">. Dalam hasil tersebut </w:t>
      </w:r>
      <w:r w:rsidR="00711AAD" w:rsidRPr="0027560D">
        <w:rPr>
          <w:i/>
          <w:iCs/>
          <w:lang w:val="fi-FI"/>
        </w:rPr>
        <w:t xml:space="preserve">thriftdoor </w:t>
      </w:r>
      <w:r w:rsidR="00711AAD" w:rsidRPr="0027560D">
        <w:rPr>
          <w:lang w:val="fi-FI"/>
        </w:rPr>
        <w:t xml:space="preserve">yang dirancang dapat sesuai dengan kebutuhan dan </w:t>
      </w:r>
      <w:r w:rsidR="00711AAD" w:rsidRPr="0027560D">
        <w:rPr>
          <w:lang w:val="fi-FI"/>
        </w:rPr>
        <w:lastRenderedPageBreak/>
        <w:t xml:space="preserve">mampu menyelesikan masalah yang sedang dihadapi pengguna. Metode </w:t>
      </w:r>
      <w:r w:rsidR="00711AAD" w:rsidRPr="0027560D">
        <w:rPr>
          <w:i/>
          <w:iCs/>
          <w:lang w:val="fi-FI"/>
        </w:rPr>
        <w:t>design thinking</w:t>
      </w:r>
      <w:r w:rsidR="00711AAD" w:rsidRPr="0027560D">
        <w:rPr>
          <w:lang w:val="fi-FI"/>
        </w:rPr>
        <w:t xml:space="preserve"> memungkinkan pengembang untuk mengumpulkan informasi tentang apa yang dibutuhkan oleh pengguna sehingga pengembang dapat mengembangkan ide dan juga berinovasi.</w:t>
      </w:r>
    </w:p>
    <w:p w14:paraId="715104C3" w14:textId="17BCECED" w:rsidR="00D84BBD" w:rsidRPr="008D1F4C" w:rsidRDefault="00711AAD" w:rsidP="00C54659">
      <w:pPr>
        <w:spacing w:line="360" w:lineRule="auto"/>
        <w:ind w:firstLine="357"/>
        <w:rPr>
          <w:lang w:val="fi-FI"/>
        </w:rPr>
      </w:pPr>
      <w:r w:rsidRPr="008D1F4C">
        <w:rPr>
          <w:lang w:val="fi-FI"/>
        </w:rPr>
        <w:t xml:space="preserve">Penelitian yang dilakukan oleh </w:t>
      </w:r>
      <w:r w:rsidR="00D30C7C">
        <w:fldChar w:fldCharType="begin"/>
      </w:r>
      <w:r w:rsidR="00D30C7C" w:rsidRPr="008D1F4C">
        <w:rPr>
          <w:lang w:val="fi-FI"/>
        </w:rPr>
        <w:instrText xml:space="preserve"> ADDIN ZOTERO_ITEM CSL_CITATION {"citationID":"2usDo8VT","properties":{"formattedCitation":"(Hardinata et al., 2022)","plainCitation":"(Hardinata et al., 2022)","noteIndex":0},"citationItems":[{"id":44,"uris":["http://zotero.org/users/local/8SeGTeuV/items/YFXT8DW4"],"itemData":{"id":44,"type":"article-journal","abstract":"The need for fast, accurate and timely information is an absolute thing in this fast-paced era. Delay in presenting the required information will cause the information to be irrelevant to its users. The UPTD Medical Record Service Information System for the Simeulue Tengah Health Center was formed from the vision, mission and objectives of the Simeulue Tengah Health Center. Namely the realization of good service to the community. This information system will facilitate the process of these services so that medical record data processing will be faster, easier and more accurate and make it easier for puskesmas staff to carry out their duties. The method used, namely Design Thinking, is a method with a series of cognitive, strategic and practical processes that are repeatedly used to try to understand users and their needs in solving problems and creating innovative solutions that were previously unthinkable, without making assumptions or redefining the problem. Application design uses the UML (Unified Modeling Language) system, namely, consisting of Use case Diagrams, Class Diagrams, Activity Diagrams and Sequence Diagrams. Meanwhile, for programming discussion, use hypertext preprocessor (PHP) and MYSQL as the database.","container-title":"INTECOMS: Journal of Information Technology and Computer Science","DOI":"10.31539/intecoms.v5i2.5013","ISSN":"2614-1574, 2621-3249","issue":"2","journalAbbreviation":"INTECOMS","language":"id","page":"112-118","source":"DOI.org (Crossref)","title":"Perancangan Sistem Informasi Pelayanan Rekam Medis Menggunakan Metode Design Thinking (Studi Kasus : Puskesmas Simeulue Tengah)","title-short":"Perancangan Sistem Informasi Pelayanan Rekam Medis Menggunakan Metode Design Thinking (Studi Kasus","volume":"5","author":[{"family":"Hardinata","given":"Rio Septian"},{"family":"Sulistianingsih","given":"Indri"},{"family":"Wijaya","given":"Rian Farta"},{"family":"Rahma","given":"Astri Mutia"}],"issued":{"date-parts":[["2022",12,11]]}}}],"schema":"https://github.com/citation-style-language/schema/raw/master/csl-citation.json"} </w:instrText>
      </w:r>
      <w:r w:rsidR="00D30C7C">
        <w:fldChar w:fldCharType="separate"/>
      </w:r>
      <w:r w:rsidR="00D30C7C" w:rsidRPr="008D1F4C">
        <w:rPr>
          <w:rFonts w:cs="Times New Roman"/>
          <w:lang w:val="fi-FI"/>
        </w:rPr>
        <w:t>(Hardinata et al., 2022)</w:t>
      </w:r>
      <w:r w:rsidR="00D30C7C">
        <w:fldChar w:fldCharType="end"/>
      </w:r>
      <w:r w:rsidRPr="008D1F4C">
        <w:rPr>
          <w:lang w:val="fi-FI"/>
        </w:rPr>
        <w:t>. “</w:t>
      </w:r>
      <w:r w:rsidR="00590B2E" w:rsidRPr="008D1F4C">
        <w:rPr>
          <w:lang w:val="fi-FI"/>
        </w:rPr>
        <w:t xml:space="preserve">Perancngan Sistem Informasi Pelayanan Rekam Medis Menggunakan Metode </w:t>
      </w:r>
      <w:r w:rsidR="00590B2E" w:rsidRPr="008D1F4C">
        <w:rPr>
          <w:i/>
          <w:iCs/>
          <w:lang w:val="fi-FI"/>
        </w:rPr>
        <w:t>Design Thinking</w:t>
      </w:r>
      <w:r w:rsidR="00590B2E" w:rsidRPr="008D1F4C">
        <w:rPr>
          <w:lang w:val="fi-FI"/>
        </w:rPr>
        <w:t>”.</w:t>
      </w:r>
      <w:r w:rsidR="00974803" w:rsidRPr="008D1F4C">
        <w:rPr>
          <w:lang w:val="fi-FI"/>
        </w:rPr>
        <w:t xml:space="preserve"> Dalam karangka alur metode sehingga didapatkan hasil perancanagn yang dapat mengatasi permasalahan utama dalam penelitian ini yaitu, </w:t>
      </w:r>
      <w:r w:rsidR="00974803" w:rsidRPr="008D1F4C">
        <w:rPr>
          <w:i/>
          <w:iCs/>
          <w:lang w:val="fi-FI"/>
        </w:rPr>
        <w:t>emphatize, define, ideate, prototype, dan test</w:t>
      </w:r>
      <w:r w:rsidR="00CE1728" w:rsidRPr="008D1F4C">
        <w:rPr>
          <w:i/>
          <w:iCs/>
          <w:lang w:val="fi-FI"/>
        </w:rPr>
        <w:t>.</w:t>
      </w:r>
      <w:r w:rsidR="00CE1728" w:rsidRPr="008D1F4C">
        <w:rPr>
          <w:lang w:val="fi-FI"/>
        </w:rPr>
        <w:t xml:space="preserve"> Berdasarkan pengujian dan analisis terhadap sistem informasi administrasi pasien pada UPTD puskesmas simeuleue tengah yang telah ada yaitu, aplikasi</w:t>
      </w:r>
      <w:r w:rsidR="00B84259" w:rsidRPr="008D1F4C">
        <w:rPr>
          <w:lang w:val="fi-FI"/>
        </w:rPr>
        <w:t xml:space="preserve"> yang dibangun dapat mempermudah admin, dokter dan kepala puskesmas dalam melakukan registrasi, mengelola data, menyimpan data dalam bentuk digital, dan membuat laporan data.</w:t>
      </w:r>
    </w:p>
    <w:p w14:paraId="58647D6A" w14:textId="242F769E" w:rsidR="00B84259" w:rsidRDefault="00B84259" w:rsidP="00C54659">
      <w:pPr>
        <w:spacing w:line="360" w:lineRule="auto"/>
        <w:ind w:firstLine="357"/>
      </w:pPr>
      <w:r w:rsidRPr="008D1F4C">
        <w:rPr>
          <w:lang w:val="fi-FI"/>
        </w:rPr>
        <w:t>Penelitian yang dilakukan oleh</w:t>
      </w:r>
      <w:r w:rsidR="00B87C73" w:rsidRPr="0027560D">
        <w:rPr>
          <w:lang w:val="fi-FI"/>
        </w:rPr>
        <w:t xml:space="preserve"> </w:t>
      </w:r>
      <w:r w:rsidR="00B87C73">
        <w:fldChar w:fldCharType="begin"/>
      </w:r>
      <w:r w:rsidR="00B87C73" w:rsidRPr="0027560D">
        <w:rPr>
          <w:lang w:val="fi-FI"/>
        </w:rPr>
        <w:instrText xml:space="preserve"> ADDIN ZOTERO_ITEM CSL_CITATION {"citationID":"FG5vLeOL","properties":{"formattedCitation":"(Hayati et al., 2022)","plainCitation":"(Hayati et al., 2022)","noteIndex":0},"citationItems":[{"id":51,"uris":["http://zotero.org/users/local/8SeGTeuV/items/ZKQDUCI2"],"itemData":{"id":51,"type":"article-journal","abstract":"With respect to the development of information technology and would force the people in those who use the technology maximally life of all terms. Certainly, various information, one is for the students who will undergo tour study or undergo college them in the far from their homes. It made students were to will find temporary shelter as domicile them for study done. It is therefore needed a system by which can help students to do rented room without coming directly to tenants. Building these systems in a design thinking from empathize, define, ideate, and test prototype. Of writing code php, used the program and use database MySQL framework Codeigniter 3. With the rental system the rooming house it is to simplify prospective tenants to do the booking the rooming house without having to come to the rooming house providers.","container-title":"METHOMIKA Jurnal Manajemen Informatika dan Komputerisasi Akuntansi","DOI":"10.46880/jmika.Vol6No1.pp29-33","ISSN":"25988565, 26204339","issue":"1","journalAbbreviation":"jmika","language":"id","page":"29-33","source":"DOI.org (Crossref)","title":"PERANCANGAN SISTEM INFORMASI PEMESANAN KAMAR KOST PADA RUKOST AYAH BUNDA MENGGUNAKAN METODE DESIGN THINKING","volume":"6","author":[{"family":"Hayati","given":"Nurul Fitrah"},{"family":"Dewi","given":"Arie Rafika"},{"family":"Lubis","given":"Fachrul Rozi"}],"issued":{"date-parts":[["2022",4,30]]}}}],"schema":"https://github.com/citation-style-language/schema/raw/master/csl-citation.json"} </w:instrText>
      </w:r>
      <w:r w:rsidR="00B87C73">
        <w:fldChar w:fldCharType="separate"/>
      </w:r>
      <w:r w:rsidR="00B87C73" w:rsidRPr="0027560D">
        <w:rPr>
          <w:rFonts w:cs="Times New Roman"/>
          <w:lang w:val="fi-FI"/>
        </w:rPr>
        <w:t>(Hayati et al., 2022)</w:t>
      </w:r>
      <w:r w:rsidR="00B87C73">
        <w:fldChar w:fldCharType="end"/>
      </w:r>
      <w:r w:rsidRPr="008D1F4C">
        <w:rPr>
          <w:lang w:val="fi-FI"/>
        </w:rPr>
        <w:t xml:space="preserve">. “Perancangan Sistem Informasi Pemesanan Kamar Kost Pada Rukost Ayah Bunda Menggunakan Metode </w:t>
      </w:r>
      <w:r w:rsidR="00B47508" w:rsidRPr="008D1F4C">
        <w:rPr>
          <w:i/>
          <w:iCs/>
          <w:lang w:val="fi-FI"/>
        </w:rPr>
        <w:t>D</w:t>
      </w:r>
      <w:r w:rsidRPr="008D1F4C">
        <w:rPr>
          <w:i/>
          <w:iCs/>
          <w:lang w:val="fi-FI"/>
        </w:rPr>
        <w:t>esign Thinking</w:t>
      </w:r>
      <w:r w:rsidRPr="008D1F4C">
        <w:rPr>
          <w:lang w:val="fi-FI"/>
        </w:rPr>
        <w:t xml:space="preserve">”. </w:t>
      </w:r>
      <w:r>
        <w:t xml:space="preserve">Pembuatan sistem ini menggunakan metode </w:t>
      </w:r>
      <w:r w:rsidRPr="00B47508">
        <w:rPr>
          <w:i/>
          <w:iCs/>
        </w:rPr>
        <w:t>Design Thinking</w:t>
      </w:r>
      <w:r>
        <w:t xml:space="preserve"> mulai dari </w:t>
      </w:r>
      <w:r w:rsidRPr="00B47508">
        <w:rPr>
          <w:i/>
          <w:iCs/>
        </w:rPr>
        <w:t>empathize, define, ideate, prototype</w:t>
      </w:r>
      <w:r>
        <w:t xml:space="preserve"> dan </w:t>
      </w:r>
      <w:r w:rsidRPr="00B47508">
        <w:rPr>
          <w:i/>
          <w:iCs/>
        </w:rPr>
        <w:t>test.</w:t>
      </w:r>
      <w:r>
        <w:t xml:space="preserve"> Penulisan kode pr</w:t>
      </w:r>
      <w:r w:rsidR="008D7976">
        <w:t xml:space="preserve">ogram menggunakan PHP, </w:t>
      </w:r>
      <w:r w:rsidR="008D7976" w:rsidRPr="00B47508">
        <w:rPr>
          <w:i/>
          <w:iCs/>
        </w:rPr>
        <w:t>database</w:t>
      </w:r>
      <w:r w:rsidR="008D7976">
        <w:t xml:space="preserve"> </w:t>
      </w:r>
      <w:r w:rsidR="008D7976" w:rsidRPr="00B47508">
        <w:rPr>
          <w:i/>
          <w:iCs/>
        </w:rPr>
        <w:t>MySql</w:t>
      </w:r>
      <w:r w:rsidR="008D7976">
        <w:t xml:space="preserve"> dan juga menggunakan </w:t>
      </w:r>
      <w:r w:rsidR="008D7976" w:rsidRPr="00B47508">
        <w:rPr>
          <w:i/>
          <w:iCs/>
        </w:rPr>
        <w:t>framework</w:t>
      </w:r>
      <w:r w:rsidR="008D7976">
        <w:t xml:space="preserve"> </w:t>
      </w:r>
      <w:r w:rsidR="008D7976" w:rsidRPr="00B47508">
        <w:rPr>
          <w:i/>
          <w:iCs/>
        </w:rPr>
        <w:t>codeigniter</w:t>
      </w:r>
      <w:r w:rsidR="008D7976">
        <w:t xml:space="preserve"> 3. Dengan adanya sistem penyewaan kamar kost ini dapat mempermudah calon penyewa untuk melakukan pemesan kamar kost tanpa harus datang ketempat penyedia kamar kost.</w:t>
      </w:r>
    </w:p>
    <w:p w14:paraId="5B7B2701" w14:textId="4DC2E321" w:rsidR="008D7976" w:rsidRDefault="008D7976" w:rsidP="00C54659">
      <w:pPr>
        <w:spacing w:line="360" w:lineRule="auto"/>
        <w:ind w:firstLine="357"/>
      </w:pPr>
      <w:r w:rsidRPr="008D1F4C">
        <w:rPr>
          <w:lang w:val="fi-FI"/>
        </w:rPr>
        <w:t xml:space="preserve">Penelitian yang dilakukan oleh </w:t>
      </w:r>
      <w:r>
        <w:fldChar w:fldCharType="begin"/>
      </w:r>
      <w:r w:rsidRPr="008D1F4C">
        <w:rPr>
          <w:lang w:val="fi-FI"/>
        </w:rPr>
        <w:instrText xml:space="preserve"> ADDIN ZOTERO_ITEM CSL_CITATION {"citationID":"8JheAd7D","properties":{"formattedCitation":"(Hartina et al., 2022)","plainCitation":"(Hartina et al., 2022)","noteIndex":0},"citationItems":[{"id":2,"uris":["http://zotero.org/users/local/8SeGTeuV/items/KMIKJAGH"],"itemData":{"id":2,"type":"article-journal","abstract":"PT. Wijaya Karya (Persero) Tbk. Is a company engaged in infrastructure. As a large company, WIKA has applications to help its business processes. These applications are mostly managed by the Information Systems department. From the lack of these applications, of course there will be user complaints about the applications that have been made. The current work process is still not optimal because there is no ticket report that makes it easier for Agents and Managers to view all ticket data and the appearance of the existing web helpdesk ticketing system is less attractive, so the author wants to change its appearance. Based on the problems above, it is necessary to design a system on the Helpdesk ticketing system application. This design uses the design thinking method, which consists of empathize, define, ideate, prototype and test stages. So that the results of this design provide recommendations in the form of a UI/UX model on the Helpdesk ticketing system application.","container-title":"INTI Nusa Mandiri","DOI":"10.33480/inti.v17i1.3451","ISSN":"2685-807X, 0216-6933","issue":"1","journalAbbreviation":"j. inti nm","language":"id","license":"http://creativecommons.org/licenses/by-nc/4.0","page":"24-31","source":"DOI.org (Crossref)","title":"PENERAPAN METODE DESIGN THINKING PADA MODEL PERANCANGAN UI/UX PADA FITUR REPORT HELPDESK TICKETING SISTEM","volume":"17","author":[{"family":"Hartina","given":"Ilmalia"},{"family":"Nurmalasari","given":"Nurmalasari"},{"family":"Hidayat","given":"Taopik"}],"issued":{"date-parts":[["2022",9,30]]}}}],"schema":"https://github.com/citation-style-language/schema/raw/master/csl-citation.json"} </w:instrText>
      </w:r>
      <w:r>
        <w:fldChar w:fldCharType="separate"/>
      </w:r>
      <w:r w:rsidRPr="008D1F4C">
        <w:rPr>
          <w:rFonts w:cs="Times New Roman"/>
          <w:lang w:val="fi-FI"/>
        </w:rPr>
        <w:t>(Hartina et al., 2022)</w:t>
      </w:r>
      <w:r>
        <w:fldChar w:fldCharType="end"/>
      </w:r>
      <w:r w:rsidRPr="008D1F4C">
        <w:rPr>
          <w:lang w:val="fi-FI"/>
        </w:rPr>
        <w:t xml:space="preserve">. </w:t>
      </w:r>
      <w:r>
        <w:t xml:space="preserve">“Penerapan Metode </w:t>
      </w:r>
      <w:r w:rsidRPr="00B47508">
        <w:rPr>
          <w:i/>
          <w:iCs/>
        </w:rPr>
        <w:t>Design Thinking</w:t>
      </w:r>
      <w:r>
        <w:t xml:space="preserve"> Pada Model Perancangan UI/UX Pada Fitur </w:t>
      </w:r>
      <w:r w:rsidRPr="00B47508">
        <w:rPr>
          <w:i/>
          <w:iCs/>
        </w:rPr>
        <w:t>Report Helpdesk Ticketing</w:t>
      </w:r>
      <w:r>
        <w:t xml:space="preserve"> Sistem”. Dengan adanya perancangan UI/UX pada fitur </w:t>
      </w:r>
      <w:r w:rsidRPr="00B47508">
        <w:rPr>
          <w:i/>
          <w:iCs/>
        </w:rPr>
        <w:t>report helpdesk ticketing</w:t>
      </w:r>
      <w:r>
        <w:t xml:space="preserve"> sistem maka diperlukan perancangan sistem pada aplikasi </w:t>
      </w:r>
      <w:r w:rsidRPr="00B47508">
        <w:rPr>
          <w:i/>
          <w:iCs/>
        </w:rPr>
        <w:t>helpdesk ticketing system</w:t>
      </w:r>
      <w:r>
        <w:t xml:space="preserve">. Perancangan ini menggunakan metode </w:t>
      </w:r>
      <w:r w:rsidRPr="00B47508">
        <w:rPr>
          <w:i/>
          <w:iCs/>
        </w:rPr>
        <w:t>design thinking</w:t>
      </w:r>
      <w:r>
        <w:t xml:space="preserve">, yang terdiri dari tahapan </w:t>
      </w:r>
      <w:r w:rsidRPr="00B47508">
        <w:rPr>
          <w:i/>
          <w:iCs/>
        </w:rPr>
        <w:t>empathize, define, ideate, prototype</w:t>
      </w:r>
      <w:r w:rsidR="00F90CE2">
        <w:t xml:space="preserve"> dan </w:t>
      </w:r>
      <w:r w:rsidR="00F90CE2" w:rsidRPr="00B47508">
        <w:rPr>
          <w:i/>
          <w:iCs/>
        </w:rPr>
        <w:t>test.</w:t>
      </w:r>
      <w:r w:rsidR="00F90CE2">
        <w:t xml:space="preserve"> Sehingga hasil dari perancangan ini memberikan rekomendasi berupa model UI/UX pada aplikasi </w:t>
      </w:r>
      <w:r w:rsidR="00F90CE2" w:rsidRPr="00B47508">
        <w:rPr>
          <w:i/>
          <w:iCs/>
        </w:rPr>
        <w:t>Helpdesk ticketing system</w:t>
      </w:r>
      <w:r w:rsidR="00F90CE2">
        <w:t>.</w:t>
      </w:r>
    </w:p>
    <w:p w14:paraId="62C0B0CE" w14:textId="4281F9BE" w:rsidR="00F90CE2" w:rsidRDefault="00F90CE2" w:rsidP="00C54659">
      <w:pPr>
        <w:spacing w:line="360" w:lineRule="auto"/>
        <w:ind w:firstLine="357"/>
      </w:pPr>
      <w:r>
        <w:t xml:space="preserve">Penelitian yang dilakukan oleh </w:t>
      </w:r>
      <w:r>
        <w:fldChar w:fldCharType="begin"/>
      </w:r>
      <w:r>
        <w:instrText xml:space="preserve"> ADDIN ZOTERO_ITEM CSL_CITATION {"citationID":"BtUFALOL","properties":{"formattedCitation":"(Hidayat &amp; Fauziyyah, 2022)","plainCitation":"(Hidayat &amp; Fauziyyah, 2022)","noteIndex":0},"citationItems":[{"id":36,"uris":["http://zotero.org/users/local/8SeGTeuV/items/SZ9F5BDS"],"itemData":{"id":36,"type":"article-journal","abstract":"&lt;p class=\"Abstract\"&gt;Aplikasi pembelajaran online sangat dibutuhkan oleh masyarakat yang ingin belajar. Banyak aplikasi pembelajaran online yang tidak memperhatikan tampilan, sehingga banyak yang tidak tertarik dengan aplikasinya. Salah satu metode untuk membuat tampilan adalah menggunakan Design Thinking. Design thinking juga merupakan sebuah framework atau model cara berpikir kreatif untuk memecahkan permasalahan yang dihadapi dan berfokus pada pengguna. Terdapat 5 tahap yang memungkinkan untuk memperoleh keluaran yang inovatif.&lt;/p&gt;&lt;p&gt; &lt;/p&gt;&lt;p&gt;&lt;strong&gt;&lt;em&gt;Kata Kunci&lt;/em&gt;&lt;/strong&gt;&lt;strong&gt;— Pembelajaran &lt;em&gt;online&lt;/em&gt;, desain antarmuka, &lt;em&gt;user experience&lt;/em&gt;&lt;/strong&gt;&lt;/p&gt;","container-title":"JUTEKIN (Jurnal Teknik Informatika)","DOI":"10.51530/jutekin.v10i1.647","ISSN":"2541-6375, 2338-1477","issue":"1","journalAbbreviation":"JUTEKIN","language":"id","license":"http://creativecommons.org/licenses/by-sa/4.0","source":"DOI.org (Crossref)","title":"PERANCANGAN DESAIN ANTARMUKA APLIKASI PEMBELAJARAN ONLINE BERBASIS MOBILE MENGGUNAKAN METODE DESIGN THINKING","URL":"https://jurnal.stmik-dci.ac.id/index.php/jutekin/article/view/647","volume":"10","author":[{"family":"Hidayat","given":"Akik"},{"family":"Fauziyyah","given":"Hana Meilina"}],"accessed":{"date-parts":[["2024",9,2]]},"issued":{"date-parts":[["2022",6,20]]}}}],"schema":"https://github.com/citation-style-language/schema/raw/master/csl-citation.json"} </w:instrText>
      </w:r>
      <w:r>
        <w:fldChar w:fldCharType="separate"/>
      </w:r>
      <w:r w:rsidRPr="00F90CE2">
        <w:rPr>
          <w:rFonts w:cs="Times New Roman"/>
        </w:rPr>
        <w:t>(Hidayat &amp; Fauziyyah, 2022)</w:t>
      </w:r>
      <w:r>
        <w:fldChar w:fldCharType="end"/>
      </w:r>
      <w:r>
        <w:t xml:space="preserve">. “Perancangan </w:t>
      </w:r>
      <w:r w:rsidRPr="00B47508">
        <w:rPr>
          <w:i/>
          <w:iCs/>
        </w:rPr>
        <w:t>Design</w:t>
      </w:r>
      <w:r>
        <w:t xml:space="preserve"> Antarmuka Aplikasi Pembelajaran </w:t>
      </w:r>
      <w:r w:rsidRPr="00B47508">
        <w:rPr>
          <w:i/>
          <w:iCs/>
        </w:rPr>
        <w:t xml:space="preserve">Online </w:t>
      </w:r>
      <w:r>
        <w:t xml:space="preserve">Berbasis </w:t>
      </w:r>
      <w:r w:rsidRPr="00B47508">
        <w:rPr>
          <w:i/>
          <w:iCs/>
        </w:rPr>
        <w:t>Mobile</w:t>
      </w:r>
      <w:r>
        <w:t xml:space="preserve"> Menggunakan </w:t>
      </w:r>
      <w:r>
        <w:lastRenderedPageBreak/>
        <w:t xml:space="preserve">Metode </w:t>
      </w:r>
      <w:r w:rsidRPr="00B47508">
        <w:rPr>
          <w:i/>
          <w:iCs/>
        </w:rPr>
        <w:t>Design Thinking</w:t>
      </w:r>
      <w:r>
        <w:t xml:space="preserve">”. Dalam metode ini terdapat beberapa tahapan yang memungkinkan untuk memperoleh keluarin yang inovatif diantaranya yaitu </w:t>
      </w:r>
      <w:r w:rsidRPr="00B47508">
        <w:rPr>
          <w:i/>
          <w:iCs/>
        </w:rPr>
        <w:t xml:space="preserve">empathize, </w:t>
      </w:r>
      <w:r w:rsidR="00BD03A8" w:rsidRPr="00B47508">
        <w:rPr>
          <w:i/>
          <w:iCs/>
        </w:rPr>
        <w:t>define, ideate, prototype, testing</w:t>
      </w:r>
      <w:r w:rsidR="00BD03A8">
        <w:t xml:space="preserve">. Metode </w:t>
      </w:r>
      <w:r w:rsidR="00BD03A8" w:rsidRPr="00B47508">
        <w:rPr>
          <w:i/>
          <w:iCs/>
        </w:rPr>
        <w:t>design thinking</w:t>
      </w:r>
      <w:r w:rsidR="00BD03A8">
        <w:t xml:space="preserve"> dapat memaksimalkan proses perancangan desain antarmuka aplikasi learn app karena menggunakan sudut pandang target pengguna aplikasi. Metode ini juga membuat aplikasi </w:t>
      </w:r>
      <w:r w:rsidR="00BD03A8" w:rsidRPr="00B47508">
        <w:rPr>
          <w:i/>
          <w:iCs/>
        </w:rPr>
        <w:t xml:space="preserve">learn </w:t>
      </w:r>
      <w:r w:rsidR="00BD03A8">
        <w:t xml:space="preserve">app menjadi lebih </w:t>
      </w:r>
      <w:r w:rsidR="00BD03A8" w:rsidRPr="00B47508">
        <w:rPr>
          <w:i/>
          <w:iCs/>
        </w:rPr>
        <w:t>user friendly</w:t>
      </w:r>
      <w:r w:rsidR="00BD03A8">
        <w:t xml:space="preserve">. Sehingga hasil desain lebih tepat dan dapat langsung diberikan kepada </w:t>
      </w:r>
      <w:r w:rsidR="00BD03A8" w:rsidRPr="00B47508">
        <w:rPr>
          <w:i/>
          <w:iCs/>
        </w:rPr>
        <w:t>fronted developer</w:t>
      </w:r>
      <w:r w:rsidR="00BD03A8">
        <w:t xml:space="preserve"> untuk diaplikasikan ke program.</w:t>
      </w:r>
    </w:p>
    <w:p w14:paraId="0D10940D" w14:textId="1A09C14E" w:rsidR="00BD03A8" w:rsidRDefault="00F64320" w:rsidP="00C54659">
      <w:pPr>
        <w:spacing w:line="360" w:lineRule="auto"/>
        <w:ind w:firstLine="357"/>
      </w:pPr>
      <w:r>
        <w:rPr>
          <w:lang w:val="fi-FI"/>
        </w:rPr>
        <w:t>P</w:t>
      </w:r>
      <w:r w:rsidR="00BD03A8" w:rsidRPr="008D1F4C">
        <w:rPr>
          <w:lang w:val="fi-FI"/>
        </w:rPr>
        <w:t xml:space="preserve">enelitian yang dilakukan oleh </w:t>
      </w:r>
      <w:r w:rsidR="00BD03A8">
        <w:fldChar w:fldCharType="begin"/>
      </w:r>
      <w:r w:rsidR="00BD03A8" w:rsidRPr="008D1F4C">
        <w:rPr>
          <w:lang w:val="fi-FI"/>
        </w:rPr>
        <w:instrText xml:space="preserve"> ADDIN ZOTERO_ITEM CSL_CITATION {"citationID":"Z1hAy5XW","properties":{"formattedCitation":"(Haryuda et al., 2021)","plainCitation":"(Haryuda et al., 2021)","noteIndex":0},"citationItems":[{"id":28,"uris":["http://zotero.org/users/local/8SeGTeuV/items/68L9YLYJ"],"itemData":{"id":28,"type":"article-journal","abstract":"Laportea Company is a store outlet that sells products such as clothing, pants to shoes. However, along with the development of store outlet technology or local distributions, the community, especially modern society, has abandoned it because the marketing promotion is still quite old-fashioned. Efforts are being made to keep the products sold to be in demand again, one of them is using technology that is now very developed. Many online shops provide their own platforms, but most do not pay attention to visuals, user convenience to user experience in every feature used. Therefore, the influence of User Interface and User Experience in designing website prototype designs is needed so that users feel comfortable and the experience provided gets good results when using these products. The process of making this design uses the Design Thinking method which has five stages that must be passed, namely empathize, define, ideate, prototype and test.","container-title":"Jurnal Ilmiah Teknologi Infomasi Terapan","DOI":"10.33197/jitter.vol8.iss1.2021.730","ISSN":"2407-3911, 2686-0333","issue":"1","journalAbbreviation":"jitter","language":"id","license":"http://creativecommons.org/licenses/by-nc-sa/4.0","page":"111-117","source":"DOI.org (Crossref)","title":"Perancangan UI/UX Menggunakan Metode Design Thinking Berbasis Web Pada Laportea Company","volume":"8","author":[{"family":"Haryuda","given":"Danang"},{"family":"Asfi","given":"Marsani"},{"family":"Fahrudin","given":"Rifqi"}],"issued":{"date-parts":[["2021",12,15]]}}}],"schema":"https://github.com/citation-style-language/schema/raw/master/csl-citation.json"} </w:instrText>
      </w:r>
      <w:r w:rsidR="00BD03A8">
        <w:fldChar w:fldCharType="separate"/>
      </w:r>
      <w:r w:rsidR="00BD03A8" w:rsidRPr="008D1F4C">
        <w:rPr>
          <w:rFonts w:cs="Times New Roman"/>
          <w:lang w:val="fi-FI"/>
        </w:rPr>
        <w:t>(Haryuda et al., 2021)</w:t>
      </w:r>
      <w:r w:rsidR="00BD03A8">
        <w:fldChar w:fldCharType="end"/>
      </w:r>
      <w:r w:rsidR="00BD03A8" w:rsidRPr="008D1F4C">
        <w:rPr>
          <w:lang w:val="fi-FI"/>
        </w:rPr>
        <w:t xml:space="preserve">. </w:t>
      </w:r>
      <w:r w:rsidR="00BD03A8">
        <w:t xml:space="preserve">“Perancangan UI/UX Menggunakan Metode </w:t>
      </w:r>
      <w:r w:rsidR="00BD03A8" w:rsidRPr="00B47508">
        <w:rPr>
          <w:i/>
          <w:iCs/>
        </w:rPr>
        <w:t>Design Thinking</w:t>
      </w:r>
      <w:r w:rsidR="00BD03A8">
        <w:t xml:space="preserve"> Berbasis </w:t>
      </w:r>
      <w:r w:rsidR="00BD03A8" w:rsidRPr="00B47508">
        <w:rPr>
          <w:i/>
          <w:iCs/>
        </w:rPr>
        <w:t>Web</w:t>
      </w:r>
      <w:r w:rsidR="00BD03A8">
        <w:t xml:space="preserve"> Pada </w:t>
      </w:r>
      <w:r w:rsidR="00BD03A8" w:rsidRPr="00B47508">
        <w:rPr>
          <w:i/>
          <w:iCs/>
        </w:rPr>
        <w:t>Laportea Company</w:t>
      </w:r>
      <w:r w:rsidR="00972703">
        <w:t xml:space="preserve">”. </w:t>
      </w:r>
      <w:r w:rsidR="00972703" w:rsidRPr="00972703">
        <w:t xml:space="preserve">Banyak </w:t>
      </w:r>
      <w:r w:rsidR="00972703" w:rsidRPr="00B47508">
        <w:rPr>
          <w:i/>
          <w:iCs/>
        </w:rPr>
        <w:t>online shop</w:t>
      </w:r>
      <w:r w:rsidR="00972703" w:rsidRPr="00972703">
        <w:t xml:space="preserve"> yang menyediakan </w:t>
      </w:r>
      <w:r w:rsidR="00972703" w:rsidRPr="00B47508">
        <w:rPr>
          <w:i/>
          <w:iCs/>
        </w:rPr>
        <w:t>platform</w:t>
      </w:r>
      <w:r w:rsidR="00972703" w:rsidRPr="00972703">
        <w:t xml:space="preserve"> nya sendiri namun kebanyakan tidak memperhatikan visual, kenyamanan pengguna hingga pengalaman pengguna dalam setiap fitur yang digunakan. Maka dari itu pengaruh </w:t>
      </w:r>
      <w:r w:rsidR="00972703" w:rsidRPr="00B47508">
        <w:rPr>
          <w:i/>
          <w:iCs/>
        </w:rPr>
        <w:t>User Interface</w:t>
      </w:r>
      <w:r w:rsidR="00972703" w:rsidRPr="00972703">
        <w:t xml:space="preserve"> dan </w:t>
      </w:r>
      <w:r w:rsidR="00972703" w:rsidRPr="00B47508">
        <w:rPr>
          <w:i/>
          <w:iCs/>
        </w:rPr>
        <w:t>User Experience</w:t>
      </w:r>
      <w:r w:rsidR="00972703" w:rsidRPr="00972703">
        <w:t xml:space="preserve"> dalam perancangan desain </w:t>
      </w:r>
      <w:r w:rsidR="00972703" w:rsidRPr="00B47508">
        <w:rPr>
          <w:i/>
          <w:iCs/>
        </w:rPr>
        <w:t>prototype website</w:t>
      </w:r>
      <w:r w:rsidR="00972703" w:rsidRPr="00972703">
        <w:t xml:space="preserve"> sangat dibutuhkan agar pengguna merasa nyaman dan pengalaman yang diberikan mendapatkan hasil yang baik ketika menggunakan produk tersebut. Proses dibuatnya perancangan ini menggunakan metode </w:t>
      </w:r>
      <w:r w:rsidR="00972703" w:rsidRPr="00D307AB">
        <w:rPr>
          <w:i/>
          <w:iCs/>
        </w:rPr>
        <w:t>Design Thinking</w:t>
      </w:r>
      <w:r w:rsidR="00972703" w:rsidRPr="00972703">
        <w:t xml:space="preserve"> yang terdapat </w:t>
      </w:r>
      <w:proofErr w:type="gramStart"/>
      <w:r w:rsidR="00972703" w:rsidRPr="00972703">
        <w:t>lima</w:t>
      </w:r>
      <w:proofErr w:type="gramEnd"/>
      <w:r w:rsidR="00972703" w:rsidRPr="00972703">
        <w:t xml:space="preserve"> tahapan yang harus di lalui yaitu </w:t>
      </w:r>
      <w:r w:rsidR="00972703" w:rsidRPr="00D307AB">
        <w:rPr>
          <w:i/>
          <w:iCs/>
        </w:rPr>
        <w:t>emphatize,</w:t>
      </w:r>
      <w:r w:rsidR="00D307AB" w:rsidRPr="00D307AB">
        <w:rPr>
          <w:i/>
          <w:iCs/>
        </w:rPr>
        <w:t xml:space="preserve"> </w:t>
      </w:r>
      <w:r w:rsidR="00972703" w:rsidRPr="00D307AB">
        <w:rPr>
          <w:i/>
          <w:iCs/>
        </w:rPr>
        <w:t>define,</w:t>
      </w:r>
      <w:r w:rsidR="00D307AB" w:rsidRPr="00D307AB">
        <w:rPr>
          <w:i/>
          <w:iCs/>
        </w:rPr>
        <w:t xml:space="preserve"> </w:t>
      </w:r>
      <w:r w:rsidR="00972703" w:rsidRPr="00D307AB">
        <w:rPr>
          <w:i/>
          <w:iCs/>
        </w:rPr>
        <w:t>ideate,</w:t>
      </w:r>
      <w:r w:rsidR="00D307AB" w:rsidRPr="00D307AB">
        <w:rPr>
          <w:i/>
          <w:iCs/>
        </w:rPr>
        <w:t xml:space="preserve"> </w:t>
      </w:r>
      <w:r w:rsidR="00972703" w:rsidRPr="00D307AB">
        <w:rPr>
          <w:i/>
          <w:iCs/>
        </w:rPr>
        <w:t>prototype</w:t>
      </w:r>
      <w:r w:rsidR="00972703" w:rsidRPr="00972703">
        <w:t xml:space="preserve"> dan </w:t>
      </w:r>
      <w:r w:rsidR="00972703" w:rsidRPr="00D307AB">
        <w:rPr>
          <w:i/>
          <w:iCs/>
        </w:rPr>
        <w:t>test</w:t>
      </w:r>
      <w:r w:rsidR="00972703" w:rsidRPr="00972703">
        <w:t>.</w:t>
      </w:r>
    </w:p>
    <w:p w14:paraId="42E64898" w14:textId="1163D1FF" w:rsidR="00BE0801" w:rsidRDefault="00F64320" w:rsidP="00C54659">
      <w:pPr>
        <w:spacing w:line="360" w:lineRule="auto"/>
        <w:ind w:firstLine="357"/>
      </w:pPr>
      <w:r w:rsidRPr="0027560D">
        <w:rPr>
          <w:lang w:val="fi-FI"/>
        </w:rPr>
        <w:t>P</w:t>
      </w:r>
      <w:r w:rsidR="00BE0801" w:rsidRPr="0027560D">
        <w:rPr>
          <w:lang w:val="fi-FI"/>
        </w:rPr>
        <w:t xml:space="preserve">enelitian yang dilakukan oleh </w:t>
      </w:r>
      <w:r w:rsidR="00BE0801">
        <w:fldChar w:fldCharType="begin"/>
      </w:r>
      <w:r w:rsidR="00BE0801" w:rsidRPr="0027560D">
        <w:rPr>
          <w:lang w:val="fi-FI"/>
        </w:rPr>
        <w:instrText xml:space="preserve"> ADDIN ZOTERO_ITEM CSL_CITATION {"citationID":"9QOYKBBA","properties":{"formattedCitation":"(Risti, 2023)","plainCitation":"(Risti, 2023)","noteIndex":0},"citationItems":[{"id":73,"uris":["http://zotero.org/users/local/8SeGTeuV/items/F2HKD4KL"],"itemData":{"id":73,"type":"article-journal","abstract":"Teak Sungu furniture in the process of processing sales transactions is still manual so that it produces inaccurate and irrelevant information. Staff also have difficulty in making monthly sales reports, because reports are recapitulated based on daily sales transactions, through sales notes, if left continuously it will take up data storage space and time only for notes and sales reports. Manual data processing is also vulnerable to data manipulation, so that the data or sales reports produced are not necessarily reliable. From these problems, the researchers developed a websitebased sales information system. The sales information system was developed using the system development method, namely design thinking. A website-based sales information system can help Jati Sungu Furniture Bandar Lampung in recording and managing sales transaction data better than the previous system, so that previously poor quality data becomes accurate and relevant information. the system that has been developed also helps in making monthly sales reports more easily and quickly, the data is also difficult to manipulate because there are user access rights with a login system. the system has also been tested with ISO 25010. The test results of ISO 25010 have a percentage value of 92.9% and are very feasible to be implemented on Teak Sungu Furniture Bandar Lampung.","container-title":"Jurnal Informatika dan Rekayasa Perangkat Lunak","DOI":"10.33365/jatika.v3i4.2448","ISSN":"2723-3367, 2797-3492","issue":"4","journalAbbreviation":"JATIKA","language":"id","license":"https://creativecommons.org/licenses/by-sa/4.0","page":"435-445","source":"DOI.org (Crossref)","title":"IMPLEMENTASI PENGOLAHAN SISTEM PENJUALAN FURNITURE MENGGUNAKAN METODE DESIGN THINKING (STUDI KASUS : FURNITURE JATI SUNGU BANDAR LAMPUNG)","title-short":"IMPLEMENTASI PENGOLAHAN SISTEM PENJUALAN FURNITURE MENGGUNAKAN METODE DESIGN THINKING (STUDI KASUS","volume":"3","author":[{"family":"Risti","given":"Eci Astria"}],"issued":{"date-parts":[["2023",2,19]]}}}],"schema":"https://github.com/citation-style-language/schema/raw/master/csl-citation.json"} </w:instrText>
      </w:r>
      <w:r w:rsidR="00BE0801">
        <w:fldChar w:fldCharType="separate"/>
      </w:r>
      <w:r w:rsidR="00BE0801" w:rsidRPr="0027560D">
        <w:rPr>
          <w:rFonts w:cs="Times New Roman"/>
          <w:lang w:val="fi-FI"/>
        </w:rPr>
        <w:t>(Risti, 2023)</w:t>
      </w:r>
      <w:r w:rsidR="00BE0801">
        <w:fldChar w:fldCharType="end"/>
      </w:r>
      <w:r w:rsidR="00BE0801" w:rsidRPr="0027560D">
        <w:rPr>
          <w:lang w:val="fi-FI"/>
        </w:rPr>
        <w:t xml:space="preserve">. </w:t>
      </w:r>
      <w:r w:rsidR="004A0221" w:rsidRPr="0027560D">
        <w:rPr>
          <w:lang w:val="fi-FI"/>
        </w:rPr>
        <w:t xml:space="preserve">“Implementasi Pengolahan Sistem Penjualan </w:t>
      </w:r>
      <w:r w:rsidR="004A0221" w:rsidRPr="0027560D">
        <w:rPr>
          <w:i/>
          <w:iCs/>
          <w:lang w:val="fi-FI"/>
        </w:rPr>
        <w:t xml:space="preserve">Furniture </w:t>
      </w:r>
      <w:r w:rsidR="004A0221" w:rsidRPr="0027560D">
        <w:rPr>
          <w:lang w:val="fi-FI"/>
        </w:rPr>
        <w:t xml:space="preserve">Menggunakan Metode Design Thinking”. </w:t>
      </w:r>
      <w:r w:rsidRPr="0027560D">
        <w:rPr>
          <w:lang w:val="fi-FI"/>
        </w:rPr>
        <w:t xml:space="preserve">pengolahan data manual juga rentan mudah dimanipulasi datanya, sehingga data atau laporan penjualan yang dihasilkan belum tentu dapat dipercaya penuh. dari permasalahan tersebut maka peneliti mengembangkan sistem informasi penjualan berbasis </w:t>
      </w:r>
      <w:r w:rsidRPr="0027560D">
        <w:rPr>
          <w:i/>
          <w:iCs/>
          <w:lang w:val="fi-FI"/>
        </w:rPr>
        <w:t>website.</w:t>
      </w:r>
      <w:r w:rsidRPr="0027560D">
        <w:rPr>
          <w:lang w:val="fi-FI"/>
        </w:rPr>
        <w:t xml:space="preserve"> </w:t>
      </w:r>
      <w:r w:rsidRPr="00F64320">
        <w:t xml:space="preserve">Sistem informasi penjualan dikembangkan dengan metode pengembangan sistem yaitu design thingking. Sistem informasi penjualan berbasis </w:t>
      </w:r>
      <w:r w:rsidRPr="003443F6">
        <w:rPr>
          <w:i/>
          <w:iCs/>
        </w:rPr>
        <w:t>website</w:t>
      </w:r>
      <w:r w:rsidRPr="00F64320">
        <w:t xml:space="preserve"> dapat membantu </w:t>
      </w:r>
      <w:r w:rsidRPr="003443F6">
        <w:rPr>
          <w:i/>
          <w:iCs/>
        </w:rPr>
        <w:t>Furniture</w:t>
      </w:r>
      <w:r w:rsidRPr="00F64320">
        <w:t xml:space="preserve"> Jati Sungu Bandar Lampung dalam mencatat dan mengelola data transaksi penjualan lebih baik dari sistem sebelumnya, sehingga data yang sebelumnya kurang berkualitas menjadi informasi yang akurat dan relevan. </w:t>
      </w:r>
      <w:proofErr w:type="gramStart"/>
      <w:r w:rsidRPr="00F64320">
        <w:t>sistem</w:t>
      </w:r>
      <w:proofErr w:type="gramEnd"/>
      <w:r w:rsidRPr="00F64320">
        <w:t xml:space="preserve"> yang telah dikembangkan juga membantu dalam pembuatan laporan penjualan perbulannya dengan lebih mudah dan cepat, data juga sulit untuk dimanipulasi dikarenakan terdapat hak akses user dengan sistem login. </w:t>
      </w:r>
      <w:proofErr w:type="gramStart"/>
      <w:r w:rsidRPr="00F64320">
        <w:t>sistem</w:t>
      </w:r>
      <w:proofErr w:type="gramEnd"/>
      <w:r w:rsidRPr="00F64320">
        <w:t xml:space="preserve"> juga telah diuji dengan ISO 25010. Hasil pengujian ISO 25010 memiliki presentase nilai sebesar </w:t>
      </w:r>
      <w:r w:rsidRPr="00F64320">
        <w:lastRenderedPageBreak/>
        <w:t>92</w:t>
      </w:r>
      <w:proofErr w:type="gramStart"/>
      <w:r w:rsidRPr="00F64320">
        <w:t>,9</w:t>
      </w:r>
      <w:proofErr w:type="gramEnd"/>
      <w:r w:rsidRPr="00F64320">
        <w:t xml:space="preserve"> % dan sangat layak untuk diinplementasikan pada Furniture Jati Sungu Bandar Lampung.</w:t>
      </w:r>
    </w:p>
    <w:p w14:paraId="397A33B9" w14:textId="1F993474" w:rsidR="00F64320" w:rsidRPr="0027560D" w:rsidRDefault="00F64320" w:rsidP="00C54659">
      <w:pPr>
        <w:spacing w:line="360" w:lineRule="auto"/>
        <w:ind w:firstLine="357"/>
        <w:rPr>
          <w:lang w:val="fi-FI"/>
        </w:rPr>
      </w:pPr>
      <w:r w:rsidRPr="0027560D">
        <w:rPr>
          <w:lang w:val="fi-FI"/>
        </w:rPr>
        <w:t>Penelitian yang dilakukan oleh</w:t>
      </w:r>
      <w:r w:rsidR="004904A4" w:rsidRPr="0027560D">
        <w:rPr>
          <w:lang w:val="fi-FI"/>
        </w:rPr>
        <w:t xml:space="preserve"> </w:t>
      </w:r>
      <w:r w:rsidR="004904A4">
        <w:fldChar w:fldCharType="begin"/>
      </w:r>
      <w:r w:rsidR="004904A4" w:rsidRPr="0027560D">
        <w:rPr>
          <w:lang w:val="fi-FI"/>
        </w:rPr>
        <w:instrText xml:space="preserve"> ADDIN ZOTERO_ITEM CSL_CITATION {"citationID":"ZNx8INmG","properties":{"formattedCitation":"(Azizah et al., 2022)","plainCitation":"(Azizah et al., 2022)","noteIndex":0},"citationItems":[{"id":67,"uris":["http://zotero.org/users/local/8SeGTeuV/items/G5TW6LH7"],"itemData":{"id":67,"type":"article-journal","language":"id","source":"Zotero","title":"Perancangan Sistem Informasi Platform Manajemen Rantai Pasok dengan Metode Design Thinking pada Usaha Mikro Kecil dan Menengah (UMKM) menggunakan Payment Gateway Midtrans","author":[{"family":"Azizah","given":"Nur"},{"family":"Putra","given":"Widhy Hayuhardika Nugraha"},{"family":"Az-Zahra","given":"Hanifah Muslimah"}],"issued":{"date-parts":[["2022"]],"season":"mei"}}}],"schema":"https://github.com/citation-style-language/schema/raw/master/csl-citation.json"} </w:instrText>
      </w:r>
      <w:r w:rsidR="004904A4">
        <w:fldChar w:fldCharType="separate"/>
      </w:r>
      <w:r w:rsidR="004904A4" w:rsidRPr="0027560D">
        <w:rPr>
          <w:rFonts w:cs="Times New Roman"/>
          <w:lang w:val="fi-FI"/>
        </w:rPr>
        <w:t>(Azizah et al., 2022)</w:t>
      </w:r>
      <w:r w:rsidR="004904A4">
        <w:fldChar w:fldCharType="end"/>
      </w:r>
      <w:r w:rsidRPr="0027560D">
        <w:rPr>
          <w:lang w:val="fi-FI"/>
        </w:rPr>
        <w:t xml:space="preserve">. “Perancangan Sistem Informasi Platform Manajemen Rantai Pasok dengan Metode </w:t>
      </w:r>
      <w:r w:rsidRPr="0027560D">
        <w:rPr>
          <w:i/>
          <w:iCs/>
          <w:lang w:val="fi-FI"/>
        </w:rPr>
        <w:t>Design Thinking</w:t>
      </w:r>
      <w:r w:rsidRPr="0027560D">
        <w:rPr>
          <w:lang w:val="fi-FI"/>
        </w:rPr>
        <w:t xml:space="preserve"> Pada Usaha Mikro Kecil dan Menengah (UMKM) Menggunakan Payment </w:t>
      </w:r>
      <w:r w:rsidRPr="0027560D">
        <w:rPr>
          <w:i/>
          <w:iCs/>
          <w:lang w:val="fi-FI"/>
        </w:rPr>
        <w:t>Gateway Midtrans</w:t>
      </w:r>
      <w:r w:rsidRPr="0027560D">
        <w:rPr>
          <w:lang w:val="fi-FI"/>
        </w:rPr>
        <w:t xml:space="preserve">”. Proses promosi barang serta jual beli bahan pasok maupun hasil dari olahan produk UMKM masih di lakukan secara </w:t>
      </w:r>
      <w:r w:rsidRPr="0027560D">
        <w:rPr>
          <w:i/>
          <w:iCs/>
          <w:lang w:val="fi-FI"/>
        </w:rPr>
        <w:t>offline</w:t>
      </w:r>
      <w:r w:rsidRPr="0027560D">
        <w:rPr>
          <w:lang w:val="fi-FI"/>
        </w:rPr>
        <w:t xml:space="preserve">. Dengan adanya permasalahan tersebut maka ADMA Digital </w:t>
      </w:r>
      <w:r w:rsidRPr="0027560D">
        <w:rPr>
          <w:i/>
          <w:iCs/>
          <w:lang w:val="fi-FI"/>
        </w:rPr>
        <w:t xml:space="preserve">Marketing </w:t>
      </w:r>
      <w:r w:rsidRPr="0027560D">
        <w:rPr>
          <w:lang w:val="fi-FI"/>
        </w:rPr>
        <w:t xml:space="preserve">yang merupakan perusahaan yang mewadahi komunitas antar UMKM berbasis sociopreneurship memberikan solusi yaitu perancangan sistem informasi. Selain itu bekerja sama dengan BAKTIKOMINFO, sebagai salah satu pemanfaatan program dari KOMINFO yaitu pemasangan akses internet pada desa-desa terpencil. Perancangan sistem informasi tersebut menggunakan metode </w:t>
      </w:r>
      <w:r w:rsidRPr="0027560D">
        <w:rPr>
          <w:i/>
          <w:iCs/>
          <w:lang w:val="fi-FI"/>
        </w:rPr>
        <w:t>design thinking</w:t>
      </w:r>
      <w:r w:rsidRPr="0027560D">
        <w:rPr>
          <w:lang w:val="fi-FI"/>
        </w:rPr>
        <w:t xml:space="preserve"> sebagai penyeimbang antara kebutuhan user, bisnis yang berjalan, dan fungsional dari teknologi yang akan dirancang. Pengambilan data dilakukan dengan wawancara terhadap beberapa target </w:t>
      </w:r>
      <w:r w:rsidRPr="0027560D">
        <w:rPr>
          <w:i/>
          <w:iCs/>
          <w:lang w:val="fi-FI"/>
        </w:rPr>
        <w:t>user</w:t>
      </w:r>
      <w:r w:rsidRPr="0027560D">
        <w:rPr>
          <w:lang w:val="fi-FI"/>
        </w:rPr>
        <w:t xml:space="preserve"> untuk mengetahui masalah yang di alami setiap </w:t>
      </w:r>
      <w:r w:rsidRPr="0027560D">
        <w:rPr>
          <w:i/>
          <w:iCs/>
          <w:lang w:val="fi-FI"/>
        </w:rPr>
        <w:t>user</w:t>
      </w:r>
      <w:r w:rsidRPr="0027560D">
        <w:rPr>
          <w:lang w:val="fi-FI"/>
        </w:rPr>
        <w:t xml:space="preserve"> dengan latar belakang </w:t>
      </w:r>
      <w:r w:rsidRPr="0027560D">
        <w:rPr>
          <w:i/>
          <w:iCs/>
          <w:lang w:val="fi-FI"/>
        </w:rPr>
        <w:t>user</w:t>
      </w:r>
      <w:r w:rsidRPr="0027560D">
        <w:rPr>
          <w:lang w:val="fi-FI"/>
        </w:rPr>
        <w:t xml:space="preserve"> yang berbeda. Dari hasil wawancara tersebut akan di kelompokan permasalahan dan kebutuhan yang di butuhkan oleh </w:t>
      </w:r>
      <w:r w:rsidRPr="0027560D">
        <w:rPr>
          <w:i/>
          <w:iCs/>
          <w:lang w:val="fi-FI"/>
        </w:rPr>
        <w:t>user.</w:t>
      </w:r>
    </w:p>
    <w:p w14:paraId="1C0B4A64" w14:textId="1A13F9B4" w:rsidR="00F64320" w:rsidRPr="004A0221" w:rsidRDefault="00F64320" w:rsidP="00C54659">
      <w:pPr>
        <w:spacing w:line="360" w:lineRule="auto"/>
        <w:ind w:firstLine="357"/>
      </w:pPr>
      <w:r w:rsidRPr="0027560D">
        <w:rPr>
          <w:lang w:val="fi-FI"/>
        </w:rPr>
        <w:t xml:space="preserve">Selanjutnya penelitian yang dilakukan oleh </w:t>
      </w:r>
      <w:r w:rsidR="003443F6">
        <w:fldChar w:fldCharType="begin"/>
      </w:r>
      <w:r w:rsidR="003443F6" w:rsidRPr="0027560D">
        <w:rPr>
          <w:lang w:val="fi-FI"/>
        </w:rPr>
        <w:instrText xml:space="preserve"> ADDIN ZOTERO_ITEM CSL_CITATION {"citationID":"ZdS2WLk5","properties":{"formattedCitation":"(Sayyid Jamal Al Din, 2022)","plainCitation":"(Sayyid Jamal Al Din, 2022)","noteIndex":0},"citationItems":[{"id":80,"uris":["http://zotero.org/users/local/8SeGTeuV/items/YCG57ML8"],"itemData":{"id":80,"type":"article-journal","container-title":"Jurnal Ismetek","ISSN":"2406-9841","issue":"2","language":"id","page":"144-150","title":"PERANCANGAN SISTEM INFORMASI MANAJEMEN FUTSAL PADA LAPANGAN FUTSAL CORNER BEKASI DENGAN METODE DESIGN THINKING","volume":"14","author":[{"literal":"Sayyid Jamal Al Din"}],"issued":{"date-parts":[["2022",12]]}}}],"schema":"https://github.com/citation-style-language/schema/raw/master/csl-citation.json"} </w:instrText>
      </w:r>
      <w:r w:rsidR="003443F6">
        <w:fldChar w:fldCharType="separate"/>
      </w:r>
      <w:r w:rsidR="003443F6" w:rsidRPr="0027560D">
        <w:rPr>
          <w:rFonts w:cs="Times New Roman"/>
          <w:lang w:val="fi-FI"/>
        </w:rPr>
        <w:t>(Sayyid Jamal Al Din, 2022)</w:t>
      </w:r>
      <w:r w:rsidR="003443F6">
        <w:fldChar w:fldCharType="end"/>
      </w:r>
      <w:r w:rsidR="003443F6" w:rsidRPr="0027560D">
        <w:rPr>
          <w:lang w:val="fi-FI"/>
        </w:rPr>
        <w:t xml:space="preserve">. “Perancangan Sistem Informasi Manajemen Futsal Pada Lapangan Futsal Corner Bekasi Dengan Metode </w:t>
      </w:r>
      <w:r w:rsidR="003443F6" w:rsidRPr="0027560D">
        <w:rPr>
          <w:i/>
          <w:iCs/>
          <w:lang w:val="fi-FI"/>
        </w:rPr>
        <w:t>Design Thinking</w:t>
      </w:r>
      <w:r w:rsidR="003443F6" w:rsidRPr="0027560D">
        <w:rPr>
          <w:lang w:val="fi-FI"/>
        </w:rPr>
        <w:t xml:space="preserve">. Dengan adanya penelitian ini dilakukan dalam beberapa tahapan menggunakan pendekatan </w:t>
      </w:r>
      <w:r w:rsidR="003443F6" w:rsidRPr="0027560D">
        <w:rPr>
          <w:i/>
          <w:iCs/>
          <w:lang w:val="fi-FI"/>
        </w:rPr>
        <w:t>design thinking,</w:t>
      </w:r>
      <w:r w:rsidR="003443F6" w:rsidRPr="0027560D">
        <w:rPr>
          <w:lang w:val="fi-FI"/>
        </w:rPr>
        <w:t xml:space="preserve"> pada prosesnya </w:t>
      </w:r>
      <w:r w:rsidR="003443F6" w:rsidRPr="0027560D">
        <w:rPr>
          <w:i/>
          <w:iCs/>
          <w:lang w:val="fi-FI"/>
        </w:rPr>
        <w:t>design thinking</w:t>
      </w:r>
      <w:r w:rsidR="003443F6" w:rsidRPr="0027560D">
        <w:rPr>
          <w:lang w:val="fi-FI"/>
        </w:rPr>
        <w:t xml:space="preserve"> melakukan pemahaman terhadap pengguna baik kebutuhan maupun langkah yang dilakukan untuk mencapai tujuan dari pengguna serta proses berempati sesuai dengan pengguna. </w:t>
      </w:r>
      <w:r w:rsidR="003443F6" w:rsidRPr="003443F6">
        <w:t xml:space="preserve">Proses yang berulang pada </w:t>
      </w:r>
      <w:r w:rsidR="003443F6" w:rsidRPr="003443F6">
        <w:rPr>
          <w:i/>
          <w:iCs/>
        </w:rPr>
        <w:t>design thiking</w:t>
      </w:r>
      <w:r w:rsidR="003443F6" w:rsidRPr="003443F6">
        <w:t xml:space="preserve"> ini membantu proses perancangan solusi yang sesuai dengan pengguna. Kesimpulan dari penelitian ini adalah perancangan aplikasi </w:t>
      </w:r>
      <w:r w:rsidR="003443F6" w:rsidRPr="003443F6">
        <w:rPr>
          <w:i/>
          <w:iCs/>
        </w:rPr>
        <w:t>web</w:t>
      </w:r>
      <w:r w:rsidR="003443F6" w:rsidRPr="003443F6">
        <w:t xml:space="preserve"> yang dapat mempermudah pengguna yang hobi dengan futsal dalam menyelesaikan tujuannya dalam melaksanakan kegiatan olahraga futsal pada tempat penyewaan lapangan futsal baik mempermudah dalam </w:t>
      </w:r>
      <w:r w:rsidR="003443F6" w:rsidRPr="003443F6">
        <w:rPr>
          <w:i/>
          <w:iCs/>
        </w:rPr>
        <w:t>booking</w:t>
      </w:r>
      <w:r w:rsidR="003443F6" w:rsidRPr="003443F6">
        <w:t xml:space="preserve"> lapangan secara online.</w:t>
      </w:r>
    </w:p>
    <w:p w14:paraId="61B94FEE" w14:textId="5E5FC8C5" w:rsidR="00C54659" w:rsidRPr="00B83B5F" w:rsidRDefault="00B47508" w:rsidP="00EF3D9E">
      <w:pPr>
        <w:spacing w:line="360" w:lineRule="auto"/>
        <w:ind w:firstLine="567"/>
      </w:pPr>
      <w:r>
        <w:lastRenderedPageBreak/>
        <w:t>B</w:t>
      </w:r>
      <w:r w:rsidRPr="00B6109D">
        <w:t xml:space="preserve">erikut </w:t>
      </w:r>
      <w:r>
        <w:t xml:space="preserve">adalah tabel referensi </w:t>
      </w:r>
      <w:r w:rsidRPr="00B6109D">
        <w:t xml:space="preserve">hasil penelitian </w:t>
      </w:r>
      <w:r>
        <w:t xml:space="preserve">terdahulu </w:t>
      </w:r>
      <w:r w:rsidRPr="00B6109D">
        <w:t>yang menjadi acuan</w:t>
      </w:r>
      <w:r>
        <w:t xml:space="preserve"> penelitian yang dilakukan:</w:t>
      </w:r>
    </w:p>
    <w:p w14:paraId="53EF69FB" w14:textId="10E12780" w:rsidR="00F837C9" w:rsidRPr="00F837C9" w:rsidRDefault="00F837C9" w:rsidP="00F837C9">
      <w:pPr>
        <w:pStyle w:val="Caption"/>
      </w:pPr>
      <w:bookmarkStart w:id="16" w:name="_Toc177238816"/>
      <w:bookmarkStart w:id="17" w:name="_Toc178340019"/>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1</w:t>
      </w:r>
      <w:r w:rsidR="00E218F0">
        <w:rPr>
          <w:b/>
          <w:bCs/>
        </w:rPr>
        <w:fldChar w:fldCharType="end"/>
      </w:r>
      <w:r>
        <w:t xml:space="preserve"> Penelitian Terdahulu</w:t>
      </w:r>
      <w:bookmarkEnd w:id="16"/>
      <w:bookmarkEnd w:id="17"/>
    </w:p>
    <w:tbl>
      <w:tblPr>
        <w:tblStyle w:val="TableGrid"/>
        <w:tblW w:w="9214" w:type="dxa"/>
        <w:tblInd w:w="-572" w:type="dxa"/>
        <w:tblLayout w:type="fixed"/>
        <w:tblLook w:val="04A0" w:firstRow="1" w:lastRow="0" w:firstColumn="1" w:lastColumn="0" w:noHBand="0" w:noVBand="1"/>
      </w:tblPr>
      <w:tblGrid>
        <w:gridCol w:w="709"/>
        <w:gridCol w:w="1843"/>
        <w:gridCol w:w="2410"/>
        <w:gridCol w:w="1842"/>
        <w:gridCol w:w="2410"/>
      </w:tblGrid>
      <w:tr w:rsidR="00C54659" w:rsidRPr="006A0F51" w14:paraId="49E1555A" w14:textId="77777777" w:rsidTr="00F837C9">
        <w:trPr>
          <w:trHeight w:val="850"/>
          <w:tblHeader/>
        </w:trPr>
        <w:tc>
          <w:tcPr>
            <w:tcW w:w="709" w:type="dxa"/>
            <w:vAlign w:val="center"/>
          </w:tcPr>
          <w:p w14:paraId="1D3C4F48" w14:textId="77777777" w:rsidR="00C54659" w:rsidRPr="00C66191" w:rsidRDefault="00C54659" w:rsidP="002072BB">
            <w:pPr>
              <w:jc w:val="center"/>
              <w:rPr>
                <w:rFonts w:cs="Times New Roman"/>
                <w:b/>
                <w:bCs/>
                <w:szCs w:val="24"/>
              </w:rPr>
            </w:pPr>
            <w:r w:rsidRPr="00C66191">
              <w:rPr>
                <w:rFonts w:cs="Times New Roman"/>
                <w:b/>
                <w:bCs/>
                <w:szCs w:val="24"/>
              </w:rPr>
              <w:t>NO</w:t>
            </w:r>
          </w:p>
        </w:tc>
        <w:tc>
          <w:tcPr>
            <w:tcW w:w="1843" w:type="dxa"/>
            <w:vAlign w:val="center"/>
            <w:hideMark/>
          </w:tcPr>
          <w:p w14:paraId="2DBA2D43" w14:textId="77777777" w:rsidR="00C54659" w:rsidRPr="00C66191" w:rsidRDefault="00C54659" w:rsidP="002072BB">
            <w:pPr>
              <w:jc w:val="center"/>
              <w:rPr>
                <w:rFonts w:cs="Times New Roman"/>
                <w:b/>
                <w:bCs/>
                <w:szCs w:val="24"/>
              </w:rPr>
            </w:pPr>
            <w:r w:rsidRPr="00C66191">
              <w:rPr>
                <w:rFonts w:cs="Times New Roman"/>
                <w:b/>
                <w:bCs/>
                <w:szCs w:val="24"/>
              </w:rPr>
              <w:t>JUDUL</w:t>
            </w:r>
          </w:p>
        </w:tc>
        <w:tc>
          <w:tcPr>
            <w:tcW w:w="2410" w:type="dxa"/>
            <w:vAlign w:val="center"/>
            <w:hideMark/>
          </w:tcPr>
          <w:p w14:paraId="5A672E57" w14:textId="77777777" w:rsidR="00C54659" w:rsidRPr="00C66191" w:rsidRDefault="00C54659" w:rsidP="002072BB">
            <w:pPr>
              <w:jc w:val="center"/>
              <w:rPr>
                <w:rFonts w:cs="Times New Roman"/>
                <w:b/>
                <w:bCs/>
                <w:szCs w:val="24"/>
              </w:rPr>
            </w:pPr>
            <w:r w:rsidRPr="00C66191">
              <w:rPr>
                <w:rFonts w:cs="Times New Roman"/>
                <w:b/>
                <w:bCs/>
                <w:szCs w:val="24"/>
              </w:rPr>
              <w:t>RUMUSAN MASALAH</w:t>
            </w:r>
          </w:p>
        </w:tc>
        <w:tc>
          <w:tcPr>
            <w:tcW w:w="1842" w:type="dxa"/>
            <w:shd w:val="clear" w:color="auto" w:fill="FFFFFF" w:themeFill="background1"/>
            <w:vAlign w:val="center"/>
            <w:hideMark/>
          </w:tcPr>
          <w:p w14:paraId="4369B8FD" w14:textId="77777777" w:rsidR="00C54659" w:rsidRPr="00C66191" w:rsidRDefault="00C54659" w:rsidP="002072BB">
            <w:pPr>
              <w:jc w:val="center"/>
              <w:rPr>
                <w:rFonts w:cs="Times New Roman"/>
                <w:b/>
                <w:bCs/>
                <w:szCs w:val="24"/>
              </w:rPr>
            </w:pPr>
            <w:r w:rsidRPr="00C66191">
              <w:rPr>
                <w:rFonts w:cs="Times New Roman"/>
                <w:b/>
                <w:bCs/>
                <w:szCs w:val="24"/>
              </w:rPr>
              <w:t>METODE PENELITIAN</w:t>
            </w:r>
          </w:p>
        </w:tc>
        <w:tc>
          <w:tcPr>
            <w:tcW w:w="2410" w:type="dxa"/>
            <w:vAlign w:val="center"/>
            <w:hideMark/>
          </w:tcPr>
          <w:p w14:paraId="49EAA5A4" w14:textId="77777777" w:rsidR="00C54659" w:rsidRPr="00C66191" w:rsidRDefault="00C54659" w:rsidP="002072BB">
            <w:pPr>
              <w:jc w:val="center"/>
              <w:rPr>
                <w:rFonts w:cs="Times New Roman"/>
                <w:b/>
                <w:bCs/>
                <w:szCs w:val="24"/>
              </w:rPr>
            </w:pPr>
            <w:r w:rsidRPr="00C66191">
              <w:rPr>
                <w:rFonts w:cs="Times New Roman"/>
                <w:b/>
                <w:bCs/>
                <w:szCs w:val="24"/>
              </w:rPr>
              <w:t>HASIL PENELITIAN</w:t>
            </w:r>
          </w:p>
        </w:tc>
      </w:tr>
      <w:tr w:rsidR="00C54659" w:rsidRPr="006A0F51" w14:paraId="03BD22D6" w14:textId="77777777" w:rsidTr="00F837C9">
        <w:trPr>
          <w:trHeight w:val="968"/>
        </w:trPr>
        <w:tc>
          <w:tcPr>
            <w:tcW w:w="709" w:type="dxa"/>
          </w:tcPr>
          <w:p w14:paraId="64943031" w14:textId="6B98F288" w:rsidR="00C54659" w:rsidRPr="006A0F51" w:rsidRDefault="00E70F19" w:rsidP="006B50E7">
            <w:pPr>
              <w:jc w:val="left"/>
              <w:rPr>
                <w:rFonts w:cs="Times New Roman"/>
                <w:szCs w:val="24"/>
              </w:rPr>
            </w:pPr>
            <w:r>
              <w:rPr>
                <w:rFonts w:cs="Times New Roman"/>
                <w:szCs w:val="24"/>
              </w:rPr>
              <w:t>1.</w:t>
            </w:r>
          </w:p>
        </w:tc>
        <w:tc>
          <w:tcPr>
            <w:tcW w:w="1843" w:type="dxa"/>
          </w:tcPr>
          <w:p w14:paraId="2409A11E" w14:textId="206F8E11" w:rsidR="00C54659" w:rsidRPr="006A0F51" w:rsidRDefault="00E70F19" w:rsidP="006B50E7">
            <w:pPr>
              <w:jc w:val="left"/>
              <w:rPr>
                <w:rFonts w:cs="Times New Roman"/>
                <w:szCs w:val="24"/>
              </w:rPr>
            </w:pPr>
            <w:r>
              <w:t xml:space="preserve">Mendesain Ulang Tampilan UI </w:t>
            </w:r>
            <w:r w:rsidRPr="00B47508">
              <w:rPr>
                <w:i/>
                <w:iCs/>
              </w:rPr>
              <w:t xml:space="preserve">Website </w:t>
            </w:r>
            <w:r>
              <w:t xml:space="preserve">Desa Sukamukti Menggunakan Metode </w:t>
            </w:r>
            <w:r w:rsidRPr="00B47508">
              <w:rPr>
                <w:i/>
                <w:iCs/>
              </w:rPr>
              <w:t>Design Thinking</w:t>
            </w:r>
          </w:p>
        </w:tc>
        <w:tc>
          <w:tcPr>
            <w:tcW w:w="2410" w:type="dxa"/>
          </w:tcPr>
          <w:p w14:paraId="53A7357D" w14:textId="6A6CFCBC" w:rsidR="00C54659" w:rsidRPr="000705B5" w:rsidRDefault="008065B3" w:rsidP="006B50E7">
            <w:pPr>
              <w:jc w:val="left"/>
              <w:rPr>
                <w:rFonts w:cs="Times New Roman"/>
                <w:szCs w:val="24"/>
              </w:rPr>
            </w:pPr>
            <w:r>
              <w:rPr>
                <w:rFonts w:cs="Times New Roman"/>
                <w:szCs w:val="24"/>
              </w:rPr>
              <w:t>Bagaimana m</w:t>
            </w:r>
            <w:r w:rsidR="000705B5">
              <w:rPr>
                <w:rFonts w:cs="Times New Roman"/>
                <w:szCs w:val="24"/>
              </w:rPr>
              <w:t xml:space="preserve">asalah dalam mengakses </w:t>
            </w:r>
            <w:r w:rsidR="000705B5" w:rsidRPr="007E0564">
              <w:rPr>
                <w:rFonts w:cs="Times New Roman"/>
                <w:i/>
                <w:iCs/>
                <w:szCs w:val="24"/>
              </w:rPr>
              <w:t xml:space="preserve">website </w:t>
            </w:r>
            <w:r w:rsidR="000705B5">
              <w:rPr>
                <w:rFonts w:cs="Times New Roman"/>
                <w:szCs w:val="24"/>
              </w:rPr>
              <w:t>Desa</w:t>
            </w:r>
            <w:r>
              <w:rPr>
                <w:rFonts w:cs="Times New Roman"/>
                <w:szCs w:val="24"/>
              </w:rPr>
              <w:t>,</w:t>
            </w:r>
            <w:r w:rsidR="000705B5">
              <w:rPr>
                <w:rFonts w:cs="Times New Roman"/>
                <w:szCs w:val="24"/>
              </w:rPr>
              <w:t xml:space="preserve"> salah satunya melalui tampilan desain yang kurang informatif dan terlalu kompleks</w:t>
            </w:r>
            <w:r>
              <w:rPr>
                <w:rFonts w:cs="Times New Roman"/>
                <w:szCs w:val="24"/>
              </w:rPr>
              <w:t>?</w:t>
            </w:r>
            <w:r w:rsidR="000705B5">
              <w:rPr>
                <w:rFonts w:cs="Times New Roman"/>
                <w:szCs w:val="24"/>
              </w:rPr>
              <w:t xml:space="preserve"> </w:t>
            </w:r>
            <w:r>
              <w:rPr>
                <w:rFonts w:cs="Times New Roman"/>
                <w:szCs w:val="24"/>
              </w:rPr>
              <w:br/>
              <w:t>Bagaimana h</w:t>
            </w:r>
            <w:r w:rsidR="000705B5">
              <w:rPr>
                <w:rFonts w:cs="Times New Roman"/>
                <w:szCs w:val="24"/>
              </w:rPr>
              <w:t xml:space="preserve">al ini dapat dimulai dari tata letak, jenis huruf, hingga navigasi yang ditampilkan tidak memenuhi aspek </w:t>
            </w:r>
            <w:r w:rsidR="000705B5" w:rsidRPr="000705B5">
              <w:rPr>
                <w:rFonts w:cs="Times New Roman"/>
                <w:i/>
                <w:iCs/>
                <w:szCs w:val="24"/>
              </w:rPr>
              <w:t>User Friendly</w:t>
            </w:r>
            <w:r>
              <w:rPr>
                <w:rFonts w:cs="Times New Roman"/>
                <w:i/>
                <w:iCs/>
                <w:szCs w:val="24"/>
              </w:rPr>
              <w:t>?</w:t>
            </w:r>
            <w:r w:rsidR="000705B5">
              <w:rPr>
                <w:rFonts w:cs="Times New Roman"/>
                <w:i/>
                <w:iCs/>
                <w:szCs w:val="24"/>
              </w:rPr>
              <w:t xml:space="preserve"> </w:t>
            </w:r>
            <w:r>
              <w:rPr>
                <w:rFonts w:cs="Times New Roman"/>
                <w:i/>
                <w:iCs/>
                <w:szCs w:val="24"/>
              </w:rPr>
              <w:br/>
              <w:t xml:space="preserve">Bagaimana </w:t>
            </w:r>
            <w:r>
              <w:rPr>
                <w:rFonts w:cs="Times New Roman"/>
                <w:szCs w:val="24"/>
              </w:rPr>
              <w:t>d</w:t>
            </w:r>
            <w:r w:rsidR="000705B5">
              <w:rPr>
                <w:rFonts w:cs="Times New Roman"/>
                <w:szCs w:val="24"/>
              </w:rPr>
              <w:t xml:space="preserve">iperlukan rancangan desain </w:t>
            </w:r>
            <w:r w:rsidR="000705B5" w:rsidRPr="007E0564">
              <w:rPr>
                <w:rFonts w:cs="Times New Roman"/>
                <w:i/>
                <w:iCs/>
                <w:szCs w:val="24"/>
              </w:rPr>
              <w:t xml:space="preserve">website </w:t>
            </w:r>
            <w:r w:rsidR="000705B5">
              <w:rPr>
                <w:rFonts w:cs="Times New Roman"/>
                <w:szCs w:val="24"/>
              </w:rPr>
              <w:t>Desa agar dapat memberikan tampilan yang baik, informatif serta mudah digunakan ketika diakses banyak orang</w:t>
            </w:r>
            <w:r>
              <w:rPr>
                <w:rFonts w:cs="Times New Roman"/>
                <w:szCs w:val="24"/>
              </w:rPr>
              <w:t>?</w:t>
            </w:r>
          </w:p>
        </w:tc>
        <w:tc>
          <w:tcPr>
            <w:tcW w:w="1842" w:type="dxa"/>
            <w:shd w:val="clear" w:color="auto" w:fill="FFFFFF" w:themeFill="background1"/>
          </w:tcPr>
          <w:p w14:paraId="50BBD02E" w14:textId="326FF3C5" w:rsidR="00C54659" w:rsidRPr="000705B5" w:rsidRDefault="000705B5" w:rsidP="006B50E7">
            <w:pPr>
              <w:jc w:val="left"/>
              <w:rPr>
                <w:rFonts w:cs="Times New Roman"/>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6BFDD40F" w14:textId="23B42D3B" w:rsidR="00C54659" w:rsidRPr="00026A97" w:rsidRDefault="00026A97" w:rsidP="006B50E7">
            <w:pPr>
              <w:jc w:val="left"/>
              <w:rPr>
                <w:rFonts w:cs="Times New Roman"/>
                <w:szCs w:val="24"/>
              </w:rPr>
            </w:pPr>
            <w:r>
              <w:rPr>
                <w:rFonts w:cs="Times New Roman"/>
                <w:szCs w:val="24"/>
              </w:rPr>
              <w:t xml:space="preserve">Hasil yang didapat langsung dari uji coba oleh pengguna yaitu seluruh narasumber yang ada pada tahap </w:t>
            </w:r>
            <w:r w:rsidRPr="00026A97">
              <w:rPr>
                <w:rFonts w:cs="Times New Roman"/>
                <w:i/>
                <w:iCs/>
                <w:szCs w:val="24"/>
              </w:rPr>
              <w:t>emphatize</w:t>
            </w:r>
            <w:r>
              <w:rPr>
                <w:rFonts w:cs="Times New Roman"/>
                <w:i/>
                <w:iCs/>
                <w:szCs w:val="24"/>
              </w:rPr>
              <w:t xml:space="preserve">, define, ideate, prototype </w:t>
            </w:r>
            <w:r>
              <w:rPr>
                <w:rFonts w:cs="Times New Roman"/>
                <w:szCs w:val="24"/>
              </w:rPr>
              <w:t xml:space="preserve">dan </w:t>
            </w:r>
            <w:r>
              <w:rPr>
                <w:rFonts w:cs="Times New Roman"/>
                <w:i/>
                <w:iCs/>
                <w:szCs w:val="24"/>
              </w:rPr>
              <w:t xml:space="preserve">testing, </w:t>
            </w:r>
            <w:r>
              <w:rPr>
                <w:rFonts w:cs="Times New Roman"/>
                <w:szCs w:val="24"/>
              </w:rPr>
              <w:t>Hal ini bertujuan untuk dapat langsung dilakukan penyempurnaan sesuai</w:t>
            </w:r>
            <w:r w:rsidR="008065B3">
              <w:rPr>
                <w:rFonts w:cs="Times New Roman"/>
                <w:szCs w:val="24"/>
              </w:rPr>
              <w:t xml:space="preserve"> </w:t>
            </w:r>
            <w:r>
              <w:rPr>
                <w:rFonts w:cs="Times New Roman"/>
                <w:szCs w:val="24"/>
              </w:rPr>
              <w:t xml:space="preserve">kebutuhan dengan memprbaiki hal yang belum sesuai dengan kebutuhan </w:t>
            </w:r>
            <w:r>
              <w:rPr>
                <w:rFonts w:cs="Times New Roman"/>
                <w:i/>
                <w:iCs/>
                <w:szCs w:val="24"/>
              </w:rPr>
              <w:t xml:space="preserve">user. </w:t>
            </w:r>
            <w:r>
              <w:rPr>
                <w:rFonts w:cs="Times New Roman"/>
                <w:szCs w:val="24"/>
              </w:rPr>
              <w:t xml:space="preserve">Seluruh pengguna memberikan pendapat bahwasannya desain </w:t>
            </w:r>
            <w:r w:rsidRPr="007E0564">
              <w:rPr>
                <w:rFonts w:cs="Times New Roman"/>
                <w:i/>
                <w:iCs/>
                <w:szCs w:val="24"/>
              </w:rPr>
              <w:t>website</w:t>
            </w:r>
            <w:r>
              <w:rPr>
                <w:rFonts w:cs="Times New Roman"/>
                <w:szCs w:val="24"/>
              </w:rPr>
              <w:t xml:space="preserve"> yang telah dibuat lebih menarik serta menampilkam informasi sesuai kebutuhan. </w:t>
            </w:r>
            <w:r w:rsidRPr="00026A97">
              <w:rPr>
                <w:rFonts w:cs="Times New Roman"/>
                <w:szCs w:val="24"/>
              </w:rPr>
              <w:t xml:space="preserve">Penulis berharap desain </w:t>
            </w:r>
            <w:r w:rsidRPr="007E0564">
              <w:rPr>
                <w:rFonts w:cs="Times New Roman"/>
                <w:i/>
                <w:iCs/>
                <w:szCs w:val="24"/>
              </w:rPr>
              <w:t>website</w:t>
            </w:r>
            <w:r w:rsidRPr="00026A97">
              <w:rPr>
                <w:rFonts w:cs="Times New Roman"/>
                <w:szCs w:val="24"/>
              </w:rPr>
              <w:t xml:space="preserve"> Desa Sukamukti sebagai media informasi dan layanan publik, yang telah dibuat dapat memberikan kemudahan serta kenyamanan bagi pengguna dari berbagai kalangan masyarakat yang mengaksenya.</w:t>
            </w:r>
          </w:p>
        </w:tc>
      </w:tr>
      <w:tr w:rsidR="00C54659" w:rsidRPr="006A0F51" w14:paraId="62418A82" w14:textId="77777777" w:rsidTr="00F837C9">
        <w:trPr>
          <w:trHeight w:val="983"/>
        </w:trPr>
        <w:tc>
          <w:tcPr>
            <w:tcW w:w="709" w:type="dxa"/>
          </w:tcPr>
          <w:p w14:paraId="09EE2810" w14:textId="7FE21C2A" w:rsidR="00C54659" w:rsidRPr="006A0F51" w:rsidRDefault="00E70F19" w:rsidP="006B50E7">
            <w:pPr>
              <w:jc w:val="left"/>
              <w:rPr>
                <w:rFonts w:cs="Times New Roman"/>
                <w:szCs w:val="24"/>
              </w:rPr>
            </w:pPr>
            <w:r>
              <w:rPr>
                <w:rFonts w:cs="Times New Roman"/>
                <w:szCs w:val="24"/>
              </w:rPr>
              <w:t>2.</w:t>
            </w:r>
          </w:p>
        </w:tc>
        <w:tc>
          <w:tcPr>
            <w:tcW w:w="1843" w:type="dxa"/>
          </w:tcPr>
          <w:p w14:paraId="1083A9C2" w14:textId="205F7849" w:rsidR="00C54659" w:rsidRPr="006A0F51" w:rsidRDefault="00E70F19" w:rsidP="006B50E7">
            <w:pPr>
              <w:jc w:val="left"/>
              <w:rPr>
                <w:rFonts w:cs="Times New Roman"/>
                <w:szCs w:val="24"/>
              </w:rPr>
            </w:pPr>
            <w:r w:rsidRPr="00E218F0">
              <w:t xml:space="preserve">Perancangan </w:t>
            </w:r>
            <w:r w:rsidRPr="00E218F0">
              <w:rPr>
                <w:i/>
                <w:iCs/>
              </w:rPr>
              <w:t>Website</w:t>
            </w:r>
            <w:r w:rsidRPr="00E218F0">
              <w:t xml:space="preserve"> Bisnis </w:t>
            </w:r>
            <w:r w:rsidRPr="00E218F0">
              <w:rPr>
                <w:i/>
                <w:iCs/>
              </w:rPr>
              <w:t>Thrifdoor</w:t>
            </w:r>
            <w:r w:rsidRPr="00E218F0">
              <w:t xml:space="preserve"> Menggunakan </w:t>
            </w:r>
            <w:r w:rsidRPr="00E218F0">
              <w:lastRenderedPageBreak/>
              <w:t xml:space="preserve">Metode Pendekatan </w:t>
            </w:r>
            <w:r w:rsidRPr="00E218F0">
              <w:rPr>
                <w:i/>
                <w:iCs/>
              </w:rPr>
              <w:t>Design Thinking</w:t>
            </w:r>
          </w:p>
        </w:tc>
        <w:tc>
          <w:tcPr>
            <w:tcW w:w="2410" w:type="dxa"/>
          </w:tcPr>
          <w:p w14:paraId="261436F1" w14:textId="2B300134" w:rsidR="00C54659" w:rsidRPr="006A0F51" w:rsidRDefault="008065B3" w:rsidP="006B50E7">
            <w:pPr>
              <w:jc w:val="left"/>
              <w:rPr>
                <w:rFonts w:cs="Times New Roman"/>
                <w:szCs w:val="24"/>
              </w:rPr>
            </w:pPr>
            <w:r>
              <w:rPr>
                <w:rFonts w:cs="Times New Roman"/>
                <w:szCs w:val="24"/>
              </w:rPr>
              <w:lastRenderedPageBreak/>
              <w:t xml:space="preserve">Bagaimana </w:t>
            </w:r>
            <w:r w:rsidR="00ED4CA4" w:rsidRPr="00ED4CA4">
              <w:rPr>
                <w:rFonts w:cs="Times New Roman"/>
                <w:szCs w:val="24"/>
              </w:rPr>
              <w:t xml:space="preserve">menemukan </w:t>
            </w:r>
            <w:r w:rsidR="00ED4CA4" w:rsidRPr="00ED4CA4">
              <w:rPr>
                <w:rFonts w:cs="Times New Roman"/>
                <w:i/>
                <w:iCs/>
                <w:szCs w:val="24"/>
              </w:rPr>
              <w:t>e-commerce</w:t>
            </w:r>
            <w:r w:rsidR="00ED4CA4" w:rsidRPr="00ED4CA4">
              <w:rPr>
                <w:rFonts w:cs="Times New Roman"/>
                <w:szCs w:val="24"/>
              </w:rPr>
              <w:t xml:space="preserve"> yang dikhususkan untuk </w:t>
            </w:r>
            <w:r w:rsidR="00ED4CA4" w:rsidRPr="00ED4CA4">
              <w:rPr>
                <w:rFonts w:cs="Times New Roman"/>
                <w:szCs w:val="24"/>
              </w:rPr>
              <w:lastRenderedPageBreak/>
              <w:t>mereka menjual barang bekasnya yang sudah tidak terpakai maupun mereka yang ingin mencari barang bekas yang terjamin kualitasnya</w:t>
            </w:r>
            <w:r>
              <w:rPr>
                <w:rFonts w:cs="Times New Roman"/>
                <w:szCs w:val="24"/>
              </w:rPr>
              <w:t>?</w:t>
            </w:r>
          </w:p>
        </w:tc>
        <w:tc>
          <w:tcPr>
            <w:tcW w:w="1842" w:type="dxa"/>
          </w:tcPr>
          <w:p w14:paraId="708C8F9E" w14:textId="387F9E6F" w:rsidR="00C54659" w:rsidRPr="000705B5" w:rsidRDefault="000705B5" w:rsidP="006B50E7">
            <w:pPr>
              <w:jc w:val="left"/>
              <w:rPr>
                <w:rFonts w:cs="Times New Roman"/>
                <w:b/>
                <w:bCs/>
                <w:szCs w:val="24"/>
              </w:rPr>
            </w:pPr>
            <w:r>
              <w:rPr>
                <w:rFonts w:cs="Times New Roman"/>
                <w:szCs w:val="24"/>
              </w:rPr>
              <w:lastRenderedPageBreak/>
              <w:t xml:space="preserve">Penelitian yang dilakukan dengan menggunakaan </w:t>
            </w:r>
            <w:r>
              <w:rPr>
                <w:rFonts w:cs="Times New Roman"/>
                <w:szCs w:val="24"/>
              </w:rPr>
              <w:lastRenderedPageBreak/>
              <w:t xml:space="preserve">pendekatan metode pengembangan sisstem </w:t>
            </w:r>
            <w:r w:rsidRPr="000705B5">
              <w:rPr>
                <w:rFonts w:cs="Times New Roman"/>
                <w:b/>
                <w:bCs/>
                <w:i/>
                <w:iCs/>
                <w:szCs w:val="24"/>
              </w:rPr>
              <w:t>Design Thinking</w:t>
            </w:r>
          </w:p>
        </w:tc>
        <w:tc>
          <w:tcPr>
            <w:tcW w:w="2410" w:type="dxa"/>
          </w:tcPr>
          <w:p w14:paraId="3145EA7D" w14:textId="20154CB7" w:rsidR="00C54659" w:rsidRPr="00C54659" w:rsidRDefault="00ED4CA4" w:rsidP="006B50E7">
            <w:pPr>
              <w:jc w:val="left"/>
              <w:rPr>
                <w:rFonts w:cs="Times New Roman"/>
                <w:szCs w:val="24"/>
              </w:rPr>
            </w:pPr>
            <w:r w:rsidRPr="00ED4CA4">
              <w:rPr>
                <w:rFonts w:cs="Times New Roman"/>
                <w:szCs w:val="24"/>
              </w:rPr>
              <w:lastRenderedPageBreak/>
              <w:t>Atas dasar permasalahan yang terjadi</w:t>
            </w:r>
            <w:r>
              <w:rPr>
                <w:rFonts w:cs="Times New Roman"/>
                <w:szCs w:val="24"/>
              </w:rPr>
              <w:t>.</w:t>
            </w:r>
            <w:r w:rsidRPr="00ED4CA4">
              <w:rPr>
                <w:rFonts w:cs="Times New Roman"/>
                <w:szCs w:val="24"/>
              </w:rPr>
              <w:t xml:space="preserve"> </w:t>
            </w:r>
            <w:r w:rsidRPr="00ED4CA4">
              <w:rPr>
                <w:rFonts w:cs="Times New Roman"/>
                <w:i/>
                <w:iCs/>
                <w:szCs w:val="24"/>
              </w:rPr>
              <w:t>Thriftdoor</w:t>
            </w:r>
            <w:r w:rsidRPr="00ED4CA4">
              <w:rPr>
                <w:rFonts w:cs="Times New Roman"/>
                <w:szCs w:val="24"/>
              </w:rPr>
              <w:t xml:space="preserve"> di kembangkan menjadi </w:t>
            </w:r>
            <w:r w:rsidRPr="00ED4CA4">
              <w:rPr>
                <w:rFonts w:cs="Times New Roman"/>
                <w:szCs w:val="24"/>
              </w:rPr>
              <w:lastRenderedPageBreak/>
              <w:t xml:space="preserve">solusi berupa </w:t>
            </w:r>
            <w:r w:rsidRPr="00ED4CA4">
              <w:rPr>
                <w:rFonts w:cs="Times New Roman"/>
                <w:i/>
                <w:iCs/>
                <w:szCs w:val="24"/>
              </w:rPr>
              <w:t>website</w:t>
            </w:r>
            <w:r w:rsidRPr="00ED4CA4">
              <w:rPr>
                <w:rFonts w:cs="Times New Roman"/>
                <w:szCs w:val="24"/>
              </w:rPr>
              <w:t xml:space="preserve"> yang dapat diakses kapan saja di mana saja. </w:t>
            </w:r>
            <w:r w:rsidRPr="00ED4CA4">
              <w:rPr>
                <w:rFonts w:cs="Times New Roman"/>
                <w:i/>
                <w:iCs/>
                <w:szCs w:val="24"/>
              </w:rPr>
              <w:t>Thriftdoor</w:t>
            </w:r>
            <w:r w:rsidRPr="00ED4CA4">
              <w:rPr>
                <w:rFonts w:cs="Times New Roman"/>
                <w:szCs w:val="24"/>
              </w:rPr>
              <w:t xml:space="preserve"> bertujuan untuk mempermudah para calon pengguna yang ingin menjual barang bekasnya dengan mudah. Oleh karena itu dengan penerapan metode </w:t>
            </w:r>
            <w:r w:rsidRPr="00ED4CA4">
              <w:rPr>
                <w:rFonts w:cs="Times New Roman"/>
                <w:i/>
                <w:iCs/>
                <w:szCs w:val="24"/>
              </w:rPr>
              <w:t>design thinking</w:t>
            </w:r>
            <w:r w:rsidRPr="00ED4CA4">
              <w:rPr>
                <w:rFonts w:cs="Times New Roman"/>
                <w:szCs w:val="24"/>
              </w:rPr>
              <w:t xml:space="preserve"> ini diharapkan dapat digunakan secara efektif untuk membangun ide startup. Metode </w:t>
            </w:r>
            <w:r w:rsidRPr="00ED4CA4">
              <w:rPr>
                <w:rFonts w:cs="Times New Roman"/>
                <w:i/>
                <w:iCs/>
                <w:szCs w:val="24"/>
              </w:rPr>
              <w:t>design thinking</w:t>
            </w:r>
            <w:r w:rsidRPr="00ED4CA4">
              <w:rPr>
                <w:rFonts w:cs="Times New Roman"/>
                <w:szCs w:val="24"/>
              </w:rPr>
              <w:t xml:space="preserve"> memungkinkan pengembang untuk mengumpulkan informasi tentang apa yang dibutuhkan oleh pengguna sehingga pengembang dapat mengembangkan ide dan juga berinovasi.</w:t>
            </w:r>
          </w:p>
        </w:tc>
      </w:tr>
      <w:tr w:rsidR="00C54659" w:rsidRPr="006A0F51" w14:paraId="6F398098" w14:textId="77777777" w:rsidTr="00F837C9">
        <w:trPr>
          <w:trHeight w:val="1800"/>
        </w:trPr>
        <w:tc>
          <w:tcPr>
            <w:tcW w:w="709" w:type="dxa"/>
          </w:tcPr>
          <w:p w14:paraId="566C92DE" w14:textId="2986731C" w:rsidR="00C54659" w:rsidRPr="006A0F51" w:rsidRDefault="00B97FDF" w:rsidP="006B50E7">
            <w:pPr>
              <w:jc w:val="left"/>
              <w:rPr>
                <w:rFonts w:cs="Times New Roman"/>
                <w:szCs w:val="24"/>
              </w:rPr>
            </w:pPr>
            <w:r>
              <w:rPr>
                <w:rFonts w:cs="Times New Roman"/>
                <w:szCs w:val="24"/>
              </w:rPr>
              <w:t>3</w:t>
            </w:r>
            <w:r w:rsidR="00E70F19">
              <w:rPr>
                <w:rFonts w:cs="Times New Roman"/>
                <w:szCs w:val="24"/>
              </w:rPr>
              <w:t>.</w:t>
            </w:r>
          </w:p>
        </w:tc>
        <w:tc>
          <w:tcPr>
            <w:tcW w:w="1843" w:type="dxa"/>
          </w:tcPr>
          <w:p w14:paraId="1E4B44E3" w14:textId="6F8E21B0" w:rsidR="00C54659" w:rsidRPr="00D02693" w:rsidRDefault="00E70F19" w:rsidP="006B50E7">
            <w:pPr>
              <w:jc w:val="left"/>
              <w:rPr>
                <w:rFonts w:cs="Times New Roman"/>
                <w:i/>
                <w:iCs/>
                <w:szCs w:val="24"/>
              </w:rPr>
            </w:pPr>
            <w:r w:rsidRPr="008D1F4C">
              <w:rPr>
                <w:lang w:val="fi-FI"/>
              </w:rPr>
              <w:t xml:space="preserve">Perancngan Sistem Informasi Pelayanan Rekam Medis Menggunakan Metode </w:t>
            </w:r>
            <w:r w:rsidRPr="008D1F4C">
              <w:rPr>
                <w:i/>
                <w:iCs/>
                <w:lang w:val="fi-FI"/>
              </w:rPr>
              <w:t>Design Thinking</w:t>
            </w:r>
          </w:p>
        </w:tc>
        <w:tc>
          <w:tcPr>
            <w:tcW w:w="2410" w:type="dxa"/>
          </w:tcPr>
          <w:p w14:paraId="489E8411" w14:textId="772E9AC8" w:rsidR="00C54659" w:rsidRPr="006A0F51" w:rsidRDefault="008065B3" w:rsidP="006B50E7">
            <w:pPr>
              <w:jc w:val="left"/>
              <w:rPr>
                <w:rFonts w:cs="Times New Roman"/>
                <w:szCs w:val="24"/>
              </w:rPr>
            </w:pPr>
            <w:r>
              <w:rPr>
                <w:rFonts w:cs="Times New Roman"/>
                <w:szCs w:val="24"/>
              </w:rPr>
              <w:t>Bagaimana p</w:t>
            </w:r>
            <w:r w:rsidR="00DE03CA" w:rsidRPr="00DE03CA">
              <w:rPr>
                <w:rFonts w:cs="Times New Roman"/>
                <w:szCs w:val="24"/>
              </w:rPr>
              <w:t>roses pengolahan data Rekam Medis di Puskesmas Simeulue Tengah bagian pendaftaran pasien masih dilakukan dengan cara manual</w:t>
            </w:r>
            <w:r w:rsidR="00AF635E">
              <w:rPr>
                <w:rFonts w:cs="Times New Roman"/>
                <w:szCs w:val="24"/>
              </w:rPr>
              <w:t>?</w:t>
            </w:r>
            <w:r w:rsidR="00DE03CA" w:rsidRPr="00DE03CA">
              <w:rPr>
                <w:rFonts w:cs="Times New Roman"/>
                <w:szCs w:val="24"/>
              </w:rPr>
              <w:t xml:space="preserve"> </w:t>
            </w:r>
            <w:r w:rsidR="00AF635E">
              <w:rPr>
                <w:rFonts w:cs="Times New Roman"/>
                <w:szCs w:val="24"/>
              </w:rPr>
              <w:t xml:space="preserve">Bagaimana </w:t>
            </w:r>
            <w:r w:rsidR="00DE03CA" w:rsidRPr="00DE03CA">
              <w:rPr>
                <w:rFonts w:cs="Times New Roman"/>
                <w:szCs w:val="24"/>
              </w:rPr>
              <w:t xml:space="preserve">melakukan pencarian data pasien memerlukan waktu yang lama dan menyebabkan informasi yang dihasilkan kurang akurat, data menjadi berantakan dan proses </w:t>
            </w:r>
            <w:r w:rsidR="00DE03CA" w:rsidRPr="00DE03CA">
              <w:rPr>
                <w:rFonts w:cs="Times New Roman"/>
                <w:szCs w:val="24"/>
              </w:rPr>
              <w:lastRenderedPageBreak/>
              <w:t>pengolahan data pendaftaran pasien menjadi terhambat</w:t>
            </w:r>
            <w:r w:rsidR="00AF635E">
              <w:rPr>
                <w:rFonts w:cs="Times New Roman"/>
                <w:szCs w:val="24"/>
              </w:rPr>
              <w:t>?</w:t>
            </w:r>
            <w:r w:rsidR="00AF635E">
              <w:rPr>
                <w:rFonts w:cs="Times New Roman"/>
                <w:szCs w:val="24"/>
              </w:rPr>
              <w:br/>
              <w:t xml:space="preserve">Bagaimana </w:t>
            </w:r>
            <w:r w:rsidR="00DE03CA" w:rsidRPr="00DE03CA">
              <w:rPr>
                <w:rFonts w:cs="Times New Roman"/>
                <w:szCs w:val="24"/>
              </w:rPr>
              <w:t xml:space="preserve">proses </w:t>
            </w:r>
            <w:r w:rsidR="00AF635E">
              <w:rPr>
                <w:rFonts w:cs="Times New Roman"/>
                <w:szCs w:val="24"/>
              </w:rPr>
              <w:t>p</w:t>
            </w:r>
            <w:r w:rsidR="00DE03CA" w:rsidRPr="00DE03CA">
              <w:rPr>
                <w:rFonts w:cs="Times New Roman"/>
                <w:szCs w:val="24"/>
              </w:rPr>
              <w:t>engolahan data pasein Rekam Medis sering terjadi keterlambatan pemulangan data dari poli keruang Rekam medis, sehingga data yang ada kurang lengkap dan berantakan</w:t>
            </w:r>
            <w:r>
              <w:rPr>
                <w:rFonts w:cs="Times New Roman"/>
                <w:szCs w:val="24"/>
              </w:rPr>
              <w:t>?</w:t>
            </w:r>
          </w:p>
        </w:tc>
        <w:tc>
          <w:tcPr>
            <w:tcW w:w="1842" w:type="dxa"/>
          </w:tcPr>
          <w:p w14:paraId="043D6495" w14:textId="60ACC5EB" w:rsidR="00C54659" w:rsidRPr="006A0F51" w:rsidRDefault="000705B5" w:rsidP="006B50E7">
            <w:pPr>
              <w:jc w:val="left"/>
              <w:rPr>
                <w:rFonts w:cs="Times New Roman"/>
                <w:szCs w:val="24"/>
              </w:rPr>
            </w:pPr>
            <w:r>
              <w:rPr>
                <w:rFonts w:cs="Times New Roman"/>
                <w:szCs w:val="24"/>
              </w:rPr>
              <w:lastRenderedPageBreak/>
              <w:t xml:space="preserve">Penelitian yang dilakukan dengan menggunakaan pendekatan metode pengembangan sisstem </w:t>
            </w:r>
            <w:r w:rsidRPr="000705B5">
              <w:rPr>
                <w:rFonts w:cs="Times New Roman"/>
                <w:b/>
                <w:bCs/>
                <w:i/>
                <w:iCs/>
                <w:szCs w:val="24"/>
              </w:rPr>
              <w:t>Design Thinking</w:t>
            </w:r>
          </w:p>
        </w:tc>
        <w:tc>
          <w:tcPr>
            <w:tcW w:w="2410" w:type="dxa"/>
          </w:tcPr>
          <w:p w14:paraId="083E2AD6" w14:textId="5237EBA0" w:rsidR="00DE03CA" w:rsidRPr="00DE03CA" w:rsidRDefault="00DE03CA" w:rsidP="006B50E7">
            <w:pPr>
              <w:jc w:val="left"/>
              <w:rPr>
                <w:rFonts w:cs="Times New Roman"/>
                <w:szCs w:val="24"/>
              </w:rPr>
            </w:pPr>
            <w:r w:rsidRPr="00DE03CA">
              <w:rPr>
                <w:rFonts w:cs="Times New Roman"/>
                <w:szCs w:val="24"/>
              </w:rPr>
              <w:t>Berdasarkan pengujian dan analisis terhadap sistem informasi administrasi pasien pada UPTD puskesmas Simeuleue Tengah yang telah ada dapat di simpulkan bahwa :</w:t>
            </w:r>
          </w:p>
          <w:p w14:paraId="53FE1BBF" w14:textId="465745FF" w:rsidR="00DE03CA" w:rsidRPr="00DE03CA" w:rsidRDefault="00DE03CA" w:rsidP="006B50E7">
            <w:pPr>
              <w:jc w:val="left"/>
              <w:rPr>
                <w:rFonts w:cs="Times New Roman"/>
                <w:szCs w:val="24"/>
              </w:rPr>
            </w:pPr>
            <w:r w:rsidRPr="00DE03CA">
              <w:rPr>
                <w:rFonts w:cs="Times New Roman"/>
                <w:szCs w:val="24"/>
              </w:rPr>
              <w:t xml:space="preserve">1. Aplikasi yang di bangun dapat memepermudah admin, dokter, dan kepala puskesmas dalam mengelolah Data registrasi pasien, </w:t>
            </w:r>
            <w:r w:rsidRPr="00DE03CA">
              <w:rPr>
                <w:rFonts w:cs="Times New Roman"/>
                <w:szCs w:val="24"/>
              </w:rPr>
              <w:lastRenderedPageBreak/>
              <w:t>data Pasien, dan Data poli.</w:t>
            </w:r>
          </w:p>
          <w:p w14:paraId="567B5D94" w14:textId="1D251E8E" w:rsidR="00DE03CA" w:rsidRPr="00DE03CA" w:rsidRDefault="00DE03CA" w:rsidP="006B50E7">
            <w:pPr>
              <w:jc w:val="left"/>
              <w:rPr>
                <w:rFonts w:cs="Times New Roman"/>
                <w:szCs w:val="24"/>
              </w:rPr>
            </w:pPr>
            <w:r w:rsidRPr="00DE03CA">
              <w:rPr>
                <w:rFonts w:cs="Times New Roman"/>
                <w:szCs w:val="24"/>
              </w:rPr>
              <w:t>2. Aplikasi yang di bangun dapat mempermuah Admin untuk melakukan registrasi pasien dan menyimpan data dalam bentuk digital sehingga akan mempermuda pencarian data-data Rekam Medis pasien.</w:t>
            </w:r>
          </w:p>
          <w:p w14:paraId="55C1E5E2" w14:textId="3411FC09" w:rsidR="00DE03CA" w:rsidRPr="00DE03CA" w:rsidRDefault="00DE03CA" w:rsidP="006B50E7">
            <w:pPr>
              <w:jc w:val="left"/>
              <w:rPr>
                <w:rFonts w:cs="Times New Roman"/>
                <w:szCs w:val="24"/>
              </w:rPr>
            </w:pPr>
            <w:r w:rsidRPr="00DE03CA">
              <w:rPr>
                <w:rFonts w:cs="Times New Roman"/>
                <w:szCs w:val="24"/>
              </w:rPr>
              <w:t>3. Aplikasi yang di bangun dapat mempermudah Dokter dalam mendiagnosis Pasien dan menyimpan data pasien.</w:t>
            </w:r>
          </w:p>
          <w:p w14:paraId="42486AE4" w14:textId="0A9CF741" w:rsidR="00C54659" w:rsidRPr="006A0F51" w:rsidRDefault="00DE03CA" w:rsidP="006B50E7">
            <w:pPr>
              <w:jc w:val="left"/>
              <w:rPr>
                <w:rFonts w:cs="Times New Roman"/>
                <w:szCs w:val="24"/>
              </w:rPr>
            </w:pPr>
            <w:r w:rsidRPr="00DE03CA">
              <w:rPr>
                <w:rFonts w:cs="Times New Roman"/>
                <w:szCs w:val="24"/>
              </w:rPr>
              <w:t>4. Aplikasi yang di bangun dapat memepermudah kepala Puskesmas dalam mengontrol kegiatan rekam medis serta mempermudah kepala puskesmas dalam membuat laporan data rekam medis.</w:t>
            </w:r>
          </w:p>
        </w:tc>
      </w:tr>
      <w:tr w:rsidR="00C54659" w:rsidRPr="006A0F51" w14:paraId="15C609AD" w14:textId="77777777" w:rsidTr="00F837C9">
        <w:trPr>
          <w:trHeight w:val="1800"/>
        </w:trPr>
        <w:tc>
          <w:tcPr>
            <w:tcW w:w="709" w:type="dxa"/>
          </w:tcPr>
          <w:p w14:paraId="0C074A46" w14:textId="20C61F8D" w:rsidR="00C54659" w:rsidRPr="006A0F51" w:rsidRDefault="00B97FDF" w:rsidP="006B50E7">
            <w:pPr>
              <w:jc w:val="left"/>
              <w:rPr>
                <w:rFonts w:cs="Times New Roman"/>
                <w:szCs w:val="24"/>
              </w:rPr>
            </w:pPr>
            <w:r>
              <w:rPr>
                <w:rFonts w:cs="Times New Roman"/>
                <w:szCs w:val="24"/>
              </w:rPr>
              <w:t>4</w:t>
            </w:r>
            <w:r w:rsidR="00747E0D">
              <w:rPr>
                <w:rFonts w:cs="Times New Roman"/>
                <w:szCs w:val="24"/>
              </w:rPr>
              <w:t>.</w:t>
            </w:r>
          </w:p>
        </w:tc>
        <w:tc>
          <w:tcPr>
            <w:tcW w:w="1843" w:type="dxa"/>
          </w:tcPr>
          <w:p w14:paraId="0EB90712" w14:textId="4D11FDEB" w:rsidR="00C54659" w:rsidRPr="006A0F51" w:rsidRDefault="00747E0D" w:rsidP="006B50E7">
            <w:pPr>
              <w:jc w:val="left"/>
              <w:rPr>
                <w:rFonts w:cs="Times New Roman"/>
                <w:szCs w:val="24"/>
              </w:rPr>
            </w:pPr>
            <w:r w:rsidRPr="0027560D">
              <w:t xml:space="preserve">Perancangan Sistem Informasi Pemesanan Kamar Kost Pada Rukost Ayah Bunda Menggunakan Metode </w:t>
            </w:r>
            <w:r w:rsidRPr="0027560D">
              <w:rPr>
                <w:i/>
                <w:iCs/>
              </w:rPr>
              <w:t>Design Thinking</w:t>
            </w:r>
          </w:p>
        </w:tc>
        <w:tc>
          <w:tcPr>
            <w:tcW w:w="2410" w:type="dxa"/>
          </w:tcPr>
          <w:p w14:paraId="7A653E3F" w14:textId="51F4E636" w:rsidR="008065B3" w:rsidRDefault="008065B3" w:rsidP="006B50E7">
            <w:pPr>
              <w:jc w:val="left"/>
              <w:rPr>
                <w:rFonts w:cs="Times New Roman"/>
                <w:szCs w:val="24"/>
              </w:rPr>
            </w:pPr>
            <w:r>
              <w:rPr>
                <w:rFonts w:cs="Times New Roman"/>
                <w:szCs w:val="24"/>
              </w:rPr>
              <w:t>Bagaimana p</w:t>
            </w:r>
            <w:r w:rsidR="00DE03CA" w:rsidRPr="00DE03CA">
              <w:rPr>
                <w:rFonts w:cs="Times New Roman"/>
                <w:szCs w:val="24"/>
              </w:rPr>
              <w:t>enyewaan kamar di Rukost Ayah Bunda masih dilakukan secara manual</w:t>
            </w:r>
            <w:r>
              <w:rPr>
                <w:rFonts w:cs="Times New Roman"/>
                <w:szCs w:val="24"/>
              </w:rPr>
              <w:t>? Bagaimana</w:t>
            </w:r>
            <w:r w:rsidR="00DE03CA" w:rsidRPr="00DE03CA">
              <w:rPr>
                <w:rFonts w:cs="Times New Roman"/>
                <w:szCs w:val="24"/>
              </w:rPr>
              <w:t xml:space="preserve"> </w:t>
            </w:r>
            <w:r>
              <w:rPr>
                <w:rFonts w:cs="Times New Roman"/>
                <w:szCs w:val="24"/>
              </w:rPr>
              <w:t>h</w:t>
            </w:r>
            <w:r w:rsidR="00DE03CA" w:rsidRPr="00DE03CA">
              <w:rPr>
                <w:rFonts w:cs="Times New Roman"/>
                <w:szCs w:val="24"/>
              </w:rPr>
              <w:t xml:space="preserve">al ini sering dihadapi pemilik kos tidak memiliki data diri penyewa kamar yang lengkap, sehingga membuat pemilik kost sulit mengetahui jika terjadi hal-hal yang </w:t>
            </w:r>
            <w:r w:rsidR="00DE03CA" w:rsidRPr="00DE03CA">
              <w:rPr>
                <w:rFonts w:cs="Times New Roman"/>
                <w:szCs w:val="24"/>
              </w:rPr>
              <w:lastRenderedPageBreak/>
              <w:t>tidak diinginkan</w:t>
            </w:r>
            <w:r>
              <w:rPr>
                <w:rFonts w:cs="Times New Roman"/>
                <w:szCs w:val="24"/>
              </w:rPr>
              <w:t>?</w:t>
            </w:r>
            <w:r>
              <w:rPr>
                <w:rFonts w:cs="Times New Roman"/>
                <w:szCs w:val="24"/>
              </w:rPr>
              <w:br/>
              <w:t>Bagaimana</w:t>
            </w:r>
            <w:r w:rsidR="00DE03CA" w:rsidRPr="00DE03CA">
              <w:rPr>
                <w:rFonts w:cs="Times New Roman"/>
                <w:szCs w:val="24"/>
              </w:rPr>
              <w:t xml:space="preserve"> </w:t>
            </w:r>
            <w:r>
              <w:rPr>
                <w:rFonts w:cs="Times New Roman"/>
                <w:szCs w:val="24"/>
              </w:rPr>
              <w:t>p</w:t>
            </w:r>
            <w:r w:rsidR="00DE03CA" w:rsidRPr="00DE03CA">
              <w:rPr>
                <w:rFonts w:cs="Times New Roman"/>
                <w:szCs w:val="24"/>
              </w:rPr>
              <w:t>roses yang masih manual mempersulit pemilik kost dalam penagihan biaya sewa kepada penyewa kamar</w:t>
            </w:r>
            <w:r>
              <w:rPr>
                <w:rFonts w:cs="Times New Roman"/>
                <w:szCs w:val="24"/>
              </w:rPr>
              <w:t>?</w:t>
            </w:r>
            <w:r w:rsidR="00DE03CA" w:rsidRPr="00DE03CA">
              <w:rPr>
                <w:rFonts w:cs="Times New Roman"/>
                <w:szCs w:val="24"/>
              </w:rPr>
              <w:t xml:space="preserve"> </w:t>
            </w:r>
            <w:r>
              <w:rPr>
                <w:rFonts w:cs="Times New Roman"/>
                <w:szCs w:val="24"/>
              </w:rPr>
              <w:br/>
            </w:r>
            <w:r w:rsidR="00DE03CA" w:rsidRPr="00DE03CA">
              <w:rPr>
                <w:rFonts w:cs="Times New Roman"/>
                <w:szCs w:val="24"/>
              </w:rPr>
              <w:t>Bagi pemilik kos, jasa pencarian kos merupakan media promosi yang efektif tanpa perlu mencetak brosur atau flyer</w:t>
            </w:r>
            <w:r w:rsidR="00AF635E">
              <w:rPr>
                <w:rFonts w:cs="Times New Roman"/>
                <w:szCs w:val="24"/>
              </w:rPr>
              <w:t xml:space="preserve"> </w:t>
            </w:r>
            <w:r w:rsidR="00DE03CA" w:rsidRPr="00DE03CA">
              <w:rPr>
                <w:rFonts w:cs="Times New Roman"/>
                <w:szCs w:val="24"/>
              </w:rPr>
              <w:t>serta dapat mempermudah penyebaran informasi terkait</w:t>
            </w:r>
            <w:r>
              <w:rPr>
                <w:rFonts w:cs="Times New Roman"/>
                <w:szCs w:val="24"/>
              </w:rPr>
              <w:t>?</w:t>
            </w:r>
          </w:p>
          <w:p w14:paraId="6B50F462" w14:textId="589190C7" w:rsidR="00C54659" w:rsidRPr="006A0F51" w:rsidRDefault="008065B3" w:rsidP="006B50E7">
            <w:pPr>
              <w:jc w:val="left"/>
              <w:rPr>
                <w:rFonts w:cs="Times New Roman"/>
                <w:szCs w:val="24"/>
              </w:rPr>
            </w:pPr>
            <w:r>
              <w:rPr>
                <w:rFonts w:cs="Times New Roman"/>
                <w:szCs w:val="24"/>
              </w:rPr>
              <w:t>Bagaimana</w:t>
            </w:r>
            <w:r w:rsidR="00DE03CA" w:rsidRPr="00DE03CA">
              <w:rPr>
                <w:rFonts w:cs="Times New Roman"/>
                <w:szCs w:val="24"/>
              </w:rPr>
              <w:t xml:space="preserve"> dibutuhkan sebuah sistem dimana dapat membantu mahasiswa untuk melakukan peyewaan kamar kost tanpa harus datang langsung ketempat kost</w:t>
            </w:r>
            <w:r w:rsidR="007E0564">
              <w:rPr>
                <w:rFonts w:cs="Times New Roman"/>
                <w:szCs w:val="24"/>
              </w:rPr>
              <w:t>?</w:t>
            </w:r>
          </w:p>
        </w:tc>
        <w:tc>
          <w:tcPr>
            <w:tcW w:w="1842" w:type="dxa"/>
          </w:tcPr>
          <w:p w14:paraId="1BBC524F" w14:textId="3E36C63A" w:rsidR="00C54659" w:rsidRPr="006A0F51" w:rsidRDefault="000705B5" w:rsidP="006B50E7">
            <w:pPr>
              <w:jc w:val="left"/>
              <w:rPr>
                <w:rFonts w:cs="Times New Roman"/>
                <w:szCs w:val="24"/>
              </w:rPr>
            </w:pPr>
            <w:r>
              <w:rPr>
                <w:rFonts w:cs="Times New Roman"/>
                <w:szCs w:val="24"/>
              </w:rPr>
              <w:lastRenderedPageBreak/>
              <w:t xml:space="preserve">Penelitian yang dilakukan dengan menggunakaan pendekatan metode pengembangan sisstem </w:t>
            </w:r>
            <w:r w:rsidRPr="000705B5">
              <w:rPr>
                <w:rFonts w:cs="Times New Roman"/>
                <w:b/>
                <w:bCs/>
                <w:i/>
                <w:iCs/>
                <w:szCs w:val="24"/>
              </w:rPr>
              <w:t>Design Thinking</w:t>
            </w:r>
          </w:p>
        </w:tc>
        <w:tc>
          <w:tcPr>
            <w:tcW w:w="2410" w:type="dxa"/>
          </w:tcPr>
          <w:p w14:paraId="343FD44A" w14:textId="30FEC5EE" w:rsidR="00DE03CA" w:rsidRPr="00DE03CA" w:rsidRDefault="00DE03CA" w:rsidP="006B50E7">
            <w:pPr>
              <w:jc w:val="left"/>
              <w:rPr>
                <w:rFonts w:cs="Times New Roman"/>
                <w:szCs w:val="24"/>
              </w:rPr>
            </w:pPr>
            <w:r w:rsidRPr="00DE03CA">
              <w:rPr>
                <w:rFonts w:cs="Times New Roman"/>
                <w:szCs w:val="24"/>
              </w:rPr>
              <w:t>Berdasarkan penelitian yang dilakukan oleh penulis, serta melalui analisis yang dilakukan, maka maka dapat diambil kesimpulan beberapa hal sebagai berikut:</w:t>
            </w:r>
          </w:p>
          <w:p w14:paraId="0FBFFADF" w14:textId="38FBFB13" w:rsidR="00DE03CA" w:rsidRPr="00DE03CA" w:rsidRDefault="00DE03CA" w:rsidP="006B50E7">
            <w:pPr>
              <w:jc w:val="left"/>
              <w:rPr>
                <w:rFonts w:cs="Times New Roman"/>
                <w:szCs w:val="24"/>
              </w:rPr>
            </w:pPr>
            <w:r w:rsidRPr="00DE03CA">
              <w:rPr>
                <w:rFonts w:cs="Times New Roman"/>
                <w:szCs w:val="24"/>
              </w:rPr>
              <w:t xml:space="preserve">1. Sistem penyewaaan kamar kost pada rukost ayah bunda telah berhasil dibuat, untuk membantu para </w:t>
            </w:r>
            <w:r w:rsidRPr="00AF635E">
              <w:rPr>
                <w:rFonts w:cs="Times New Roman"/>
                <w:i/>
                <w:iCs/>
                <w:szCs w:val="24"/>
              </w:rPr>
              <w:lastRenderedPageBreak/>
              <w:t>costumer</w:t>
            </w:r>
            <w:r w:rsidRPr="00DE03CA">
              <w:rPr>
                <w:rFonts w:cs="Times New Roman"/>
                <w:szCs w:val="24"/>
              </w:rPr>
              <w:t xml:space="preserve"> melakukan pemesanan kamar kost.</w:t>
            </w:r>
          </w:p>
          <w:p w14:paraId="5307E446" w14:textId="35DBE9E9" w:rsidR="00DE03CA" w:rsidRPr="00DE03CA" w:rsidRDefault="00DE03CA" w:rsidP="006B50E7">
            <w:pPr>
              <w:jc w:val="left"/>
              <w:rPr>
                <w:rFonts w:cs="Times New Roman"/>
                <w:szCs w:val="24"/>
              </w:rPr>
            </w:pPr>
            <w:r w:rsidRPr="00DE03CA">
              <w:rPr>
                <w:rFonts w:cs="Times New Roman"/>
                <w:szCs w:val="24"/>
              </w:rPr>
              <w:t xml:space="preserve">2. </w:t>
            </w:r>
            <w:r w:rsidRPr="00AF635E">
              <w:rPr>
                <w:rFonts w:cs="Times New Roman"/>
                <w:i/>
                <w:iCs/>
                <w:szCs w:val="24"/>
              </w:rPr>
              <w:t>Costumer</w:t>
            </w:r>
            <w:r w:rsidRPr="00DE03CA">
              <w:rPr>
                <w:rFonts w:cs="Times New Roman"/>
                <w:szCs w:val="24"/>
              </w:rPr>
              <w:t xml:space="preserve"> dapat melihat informasi kamar kost dan melakukan pembayaran kamar kost dengan sistem yang dibangun.</w:t>
            </w:r>
          </w:p>
          <w:p w14:paraId="70CD3229" w14:textId="50A95999" w:rsidR="00DE03CA" w:rsidRPr="0027560D" w:rsidRDefault="00DE03CA" w:rsidP="006B50E7">
            <w:pPr>
              <w:jc w:val="left"/>
              <w:rPr>
                <w:rFonts w:cs="Times New Roman"/>
                <w:szCs w:val="24"/>
                <w:lang w:val="fi-FI"/>
              </w:rPr>
            </w:pPr>
            <w:r w:rsidRPr="0027560D">
              <w:rPr>
                <w:rFonts w:cs="Times New Roman"/>
                <w:szCs w:val="24"/>
                <w:lang w:val="fi-FI"/>
              </w:rPr>
              <w:t xml:space="preserve">3. </w:t>
            </w:r>
            <w:r w:rsidRPr="0027560D">
              <w:rPr>
                <w:rFonts w:cs="Times New Roman"/>
                <w:i/>
                <w:iCs/>
                <w:szCs w:val="24"/>
                <w:lang w:val="fi-FI"/>
              </w:rPr>
              <w:t>Costumer</w:t>
            </w:r>
            <w:r w:rsidRPr="0027560D">
              <w:rPr>
                <w:rFonts w:cs="Times New Roman"/>
                <w:szCs w:val="24"/>
                <w:lang w:val="fi-FI"/>
              </w:rPr>
              <w:t xml:space="preserve"> dapat melakukan komplain jika ada kerusakan pada fasilitas kamar.</w:t>
            </w:r>
          </w:p>
          <w:p w14:paraId="22AE5A2C" w14:textId="0B0A3BD8" w:rsidR="00C54659" w:rsidRPr="006A0F51" w:rsidRDefault="00DE03CA" w:rsidP="006B50E7">
            <w:pPr>
              <w:jc w:val="left"/>
              <w:rPr>
                <w:rFonts w:cs="Times New Roman"/>
                <w:szCs w:val="24"/>
              </w:rPr>
            </w:pPr>
            <w:r w:rsidRPr="00DE03CA">
              <w:rPr>
                <w:rFonts w:cs="Times New Roman"/>
                <w:szCs w:val="24"/>
              </w:rPr>
              <w:t>4. Mempermudah admin dalam pendataan penyewa.</w:t>
            </w:r>
          </w:p>
        </w:tc>
      </w:tr>
      <w:tr w:rsidR="00C54659" w:rsidRPr="006A0F51" w14:paraId="3EA2C1B0" w14:textId="77777777" w:rsidTr="00F837C9">
        <w:trPr>
          <w:trHeight w:val="1800"/>
        </w:trPr>
        <w:tc>
          <w:tcPr>
            <w:tcW w:w="709" w:type="dxa"/>
          </w:tcPr>
          <w:p w14:paraId="696DF475" w14:textId="1FCAC3A3" w:rsidR="00C54659" w:rsidRPr="006A0F51" w:rsidRDefault="00B97FDF" w:rsidP="006B50E7">
            <w:pPr>
              <w:jc w:val="left"/>
              <w:rPr>
                <w:rFonts w:cs="Times New Roman"/>
                <w:szCs w:val="24"/>
              </w:rPr>
            </w:pPr>
            <w:r>
              <w:rPr>
                <w:rFonts w:cs="Times New Roman"/>
                <w:szCs w:val="24"/>
              </w:rPr>
              <w:t>5</w:t>
            </w:r>
            <w:r w:rsidR="00747E0D">
              <w:rPr>
                <w:rFonts w:cs="Times New Roman"/>
                <w:szCs w:val="24"/>
              </w:rPr>
              <w:t>.</w:t>
            </w:r>
          </w:p>
        </w:tc>
        <w:tc>
          <w:tcPr>
            <w:tcW w:w="1843" w:type="dxa"/>
          </w:tcPr>
          <w:p w14:paraId="3A4818B3" w14:textId="02BBD671" w:rsidR="00C54659" w:rsidRPr="006A0F51" w:rsidRDefault="00747E0D" w:rsidP="006B50E7">
            <w:pPr>
              <w:jc w:val="left"/>
              <w:rPr>
                <w:rFonts w:cs="Times New Roman"/>
                <w:szCs w:val="24"/>
              </w:rPr>
            </w:pPr>
            <w:r>
              <w:t xml:space="preserve">Penerapan Metode </w:t>
            </w:r>
            <w:r w:rsidRPr="00B47508">
              <w:rPr>
                <w:i/>
                <w:iCs/>
              </w:rPr>
              <w:t>Design Thinking</w:t>
            </w:r>
            <w:r>
              <w:t xml:space="preserve"> Pada Model Perancangan UI/UX Pada Fitur </w:t>
            </w:r>
            <w:r w:rsidRPr="00B47508">
              <w:rPr>
                <w:i/>
                <w:iCs/>
              </w:rPr>
              <w:t>Report Helpdesk Ticketing</w:t>
            </w:r>
            <w:r>
              <w:t xml:space="preserve"> Sistem</w:t>
            </w:r>
          </w:p>
        </w:tc>
        <w:tc>
          <w:tcPr>
            <w:tcW w:w="2410" w:type="dxa"/>
          </w:tcPr>
          <w:p w14:paraId="7AE86FF4" w14:textId="67F1481B" w:rsidR="00C54659" w:rsidRPr="006A0F51" w:rsidRDefault="007E0564" w:rsidP="006B50E7">
            <w:pPr>
              <w:jc w:val="left"/>
              <w:rPr>
                <w:rFonts w:cs="Times New Roman"/>
                <w:szCs w:val="24"/>
              </w:rPr>
            </w:pPr>
            <w:r>
              <w:rPr>
                <w:rFonts w:cs="Times New Roman"/>
                <w:szCs w:val="24"/>
              </w:rPr>
              <w:t>Bagaimana p</w:t>
            </w:r>
            <w:r w:rsidR="00A947A9" w:rsidRPr="00A947A9">
              <w:rPr>
                <w:rFonts w:cs="Times New Roman"/>
                <w:szCs w:val="24"/>
              </w:rPr>
              <w:t xml:space="preserve">roses pekerjaan yang dilakukan saat ini masih belum optimal karena belum adanya </w:t>
            </w:r>
            <w:r w:rsidR="00A947A9" w:rsidRPr="00AF635E">
              <w:rPr>
                <w:rFonts w:cs="Times New Roman"/>
                <w:i/>
                <w:iCs/>
                <w:szCs w:val="24"/>
              </w:rPr>
              <w:t>report ticket</w:t>
            </w:r>
            <w:r w:rsidR="00A947A9" w:rsidRPr="00A947A9">
              <w:rPr>
                <w:rFonts w:cs="Times New Roman"/>
                <w:szCs w:val="24"/>
              </w:rPr>
              <w:t xml:space="preserve"> yang memudahkan </w:t>
            </w:r>
            <w:r w:rsidR="00A947A9" w:rsidRPr="00AF635E">
              <w:rPr>
                <w:rFonts w:cs="Times New Roman"/>
                <w:i/>
                <w:iCs/>
                <w:szCs w:val="24"/>
              </w:rPr>
              <w:t xml:space="preserve">Agent </w:t>
            </w:r>
            <w:r w:rsidR="00A947A9" w:rsidRPr="00A947A9">
              <w:rPr>
                <w:rFonts w:cs="Times New Roman"/>
                <w:szCs w:val="24"/>
              </w:rPr>
              <w:t xml:space="preserve">dan </w:t>
            </w:r>
            <w:r w:rsidR="00A947A9" w:rsidRPr="00AF635E">
              <w:rPr>
                <w:rFonts w:cs="Times New Roman"/>
                <w:i/>
                <w:iCs/>
                <w:szCs w:val="24"/>
              </w:rPr>
              <w:t xml:space="preserve">Manager </w:t>
            </w:r>
            <w:r w:rsidR="00A947A9" w:rsidRPr="00A947A9">
              <w:rPr>
                <w:rFonts w:cs="Times New Roman"/>
                <w:szCs w:val="24"/>
              </w:rPr>
              <w:t xml:space="preserve">untuk melihat data seluruh </w:t>
            </w:r>
            <w:r w:rsidR="00A947A9" w:rsidRPr="00AF635E">
              <w:rPr>
                <w:rFonts w:cs="Times New Roman"/>
                <w:i/>
                <w:iCs/>
                <w:szCs w:val="24"/>
              </w:rPr>
              <w:t>ticket</w:t>
            </w:r>
            <w:r w:rsidR="00A947A9" w:rsidRPr="00A947A9">
              <w:rPr>
                <w:rFonts w:cs="Times New Roman"/>
                <w:szCs w:val="24"/>
              </w:rPr>
              <w:t xml:space="preserve"> dan tampilan dari </w:t>
            </w:r>
            <w:r w:rsidR="00A947A9" w:rsidRPr="00AF635E">
              <w:rPr>
                <w:rFonts w:cs="Times New Roman"/>
                <w:i/>
                <w:iCs/>
                <w:szCs w:val="24"/>
              </w:rPr>
              <w:t>web helpdesk</w:t>
            </w:r>
            <w:r w:rsidR="00A947A9" w:rsidRPr="00A947A9">
              <w:rPr>
                <w:rFonts w:cs="Times New Roman"/>
                <w:szCs w:val="24"/>
              </w:rPr>
              <w:t xml:space="preserve"> </w:t>
            </w:r>
            <w:r w:rsidR="00A947A9" w:rsidRPr="00AF635E">
              <w:rPr>
                <w:rFonts w:cs="Times New Roman"/>
                <w:i/>
                <w:iCs/>
                <w:szCs w:val="24"/>
              </w:rPr>
              <w:t>ticketing system</w:t>
            </w:r>
            <w:r w:rsidR="00A947A9" w:rsidRPr="00A947A9">
              <w:rPr>
                <w:rFonts w:cs="Times New Roman"/>
                <w:szCs w:val="24"/>
              </w:rPr>
              <w:t xml:space="preserve"> yang ada kurang menarik sehingga penulis ingin mengubah tampilanny</w:t>
            </w:r>
            <w:r>
              <w:rPr>
                <w:rFonts w:cs="Times New Roman"/>
                <w:szCs w:val="24"/>
              </w:rPr>
              <w:t>a?</w:t>
            </w:r>
            <w:r>
              <w:rPr>
                <w:rFonts w:cs="Times New Roman"/>
                <w:szCs w:val="24"/>
              </w:rPr>
              <w:br/>
            </w:r>
            <w:r w:rsidR="00A947A9" w:rsidRPr="00A947A9">
              <w:rPr>
                <w:rFonts w:cs="Times New Roman"/>
                <w:szCs w:val="24"/>
              </w:rPr>
              <w:t xml:space="preserve">Berdasarkan masalah tersebut, maka diperlukan perancangan sistem </w:t>
            </w:r>
            <w:r w:rsidR="00A947A9" w:rsidRPr="00A947A9">
              <w:rPr>
                <w:rFonts w:cs="Times New Roman"/>
                <w:szCs w:val="24"/>
              </w:rPr>
              <w:lastRenderedPageBreak/>
              <w:t xml:space="preserve">pada aplikasi </w:t>
            </w:r>
            <w:r w:rsidR="00A947A9" w:rsidRPr="00AF635E">
              <w:rPr>
                <w:rFonts w:cs="Times New Roman"/>
                <w:i/>
                <w:iCs/>
                <w:szCs w:val="24"/>
              </w:rPr>
              <w:t>Helpdesk ticketing system</w:t>
            </w:r>
            <w:r>
              <w:rPr>
                <w:rFonts w:cs="Times New Roman"/>
                <w:szCs w:val="24"/>
              </w:rPr>
              <w:t xml:space="preserve"> seperti </w:t>
            </w:r>
            <w:proofErr w:type="gramStart"/>
            <w:r>
              <w:rPr>
                <w:rFonts w:cs="Times New Roman"/>
                <w:szCs w:val="24"/>
              </w:rPr>
              <w:t>apa ?</w:t>
            </w:r>
            <w:proofErr w:type="gramEnd"/>
          </w:p>
        </w:tc>
        <w:tc>
          <w:tcPr>
            <w:tcW w:w="1842" w:type="dxa"/>
          </w:tcPr>
          <w:p w14:paraId="421BD72E" w14:textId="3200C26D" w:rsidR="00C54659" w:rsidRPr="00C4157F" w:rsidRDefault="000705B5" w:rsidP="006B50E7">
            <w:pPr>
              <w:jc w:val="left"/>
              <w:rPr>
                <w:rFonts w:cs="Times New Roman"/>
                <w:b/>
                <w:bCs/>
                <w:szCs w:val="24"/>
              </w:rPr>
            </w:pPr>
            <w:r>
              <w:rPr>
                <w:rFonts w:cs="Times New Roman"/>
                <w:szCs w:val="24"/>
              </w:rPr>
              <w:lastRenderedPageBreak/>
              <w:t xml:space="preserve">Penelitian yang dilakukan dengan menggunakaan pendekatan metode pengembangan sisstem </w:t>
            </w:r>
            <w:r w:rsidRPr="000705B5">
              <w:rPr>
                <w:rFonts w:cs="Times New Roman"/>
                <w:b/>
                <w:bCs/>
                <w:i/>
                <w:iCs/>
                <w:szCs w:val="24"/>
              </w:rPr>
              <w:t>Design Thinking</w:t>
            </w:r>
          </w:p>
        </w:tc>
        <w:tc>
          <w:tcPr>
            <w:tcW w:w="2410" w:type="dxa"/>
          </w:tcPr>
          <w:p w14:paraId="411ADD26" w14:textId="6B7E8BC7" w:rsidR="00C54659" w:rsidRPr="006A0F51" w:rsidRDefault="00A947A9" w:rsidP="006B50E7">
            <w:pPr>
              <w:jc w:val="left"/>
              <w:rPr>
                <w:rFonts w:cs="Times New Roman"/>
                <w:szCs w:val="24"/>
              </w:rPr>
            </w:pPr>
            <w:r w:rsidRPr="00A947A9">
              <w:rPr>
                <w:rFonts w:cs="Times New Roman"/>
                <w:szCs w:val="24"/>
              </w:rPr>
              <w:t xml:space="preserve">Berdasarkan hasil penelitian yang telah di lakukan, maka penulis menarik kesimpulan pada penerapan ui/ux Sistem informasi </w:t>
            </w:r>
            <w:r w:rsidRPr="00AF635E">
              <w:rPr>
                <w:rFonts w:cs="Times New Roman"/>
                <w:i/>
                <w:iCs/>
                <w:szCs w:val="24"/>
              </w:rPr>
              <w:t>helpdesk ticketing</w:t>
            </w:r>
            <w:r w:rsidRPr="00A947A9">
              <w:rPr>
                <w:rFonts w:cs="Times New Roman"/>
                <w:szCs w:val="24"/>
              </w:rPr>
              <w:t xml:space="preserve"> sistem Berbasis </w:t>
            </w:r>
            <w:r w:rsidRPr="00AF635E">
              <w:rPr>
                <w:rFonts w:cs="Times New Roman"/>
                <w:i/>
                <w:iCs/>
                <w:szCs w:val="24"/>
              </w:rPr>
              <w:t>Web</w:t>
            </w:r>
            <w:r w:rsidRPr="00A947A9">
              <w:rPr>
                <w:rFonts w:cs="Times New Roman"/>
                <w:szCs w:val="24"/>
              </w:rPr>
              <w:t xml:space="preserve">, yaitu dengan perancangan ui/ux sistem informasi </w:t>
            </w:r>
            <w:r w:rsidRPr="00AF635E">
              <w:rPr>
                <w:rFonts w:cs="Times New Roman"/>
                <w:i/>
                <w:iCs/>
                <w:szCs w:val="24"/>
              </w:rPr>
              <w:t>helpdesk ticketing</w:t>
            </w:r>
            <w:r w:rsidRPr="00A947A9">
              <w:rPr>
                <w:rFonts w:cs="Times New Roman"/>
                <w:szCs w:val="24"/>
              </w:rPr>
              <w:t xml:space="preserve"> ini dapat membantu kinerja dari tim departemen </w:t>
            </w:r>
            <w:r w:rsidRPr="00AF635E">
              <w:rPr>
                <w:rFonts w:cs="Times New Roman"/>
                <w:i/>
                <w:iCs/>
                <w:szCs w:val="24"/>
              </w:rPr>
              <w:t>system</w:t>
            </w:r>
            <w:r w:rsidRPr="00A947A9">
              <w:rPr>
                <w:rFonts w:cs="Times New Roman"/>
                <w:szCs w:val="24"/>
              </w:rPr>
              <w:t xml:space="preserve"> informasi dalam memberikan pelayanan penyampaian keluhan </w:t>
            </w:r>
            <w:r w:rsidRPr="00A947A9">
              <w:rPr>
                <w:rFonts w:cs="Times New Roman"/>
                <w:szCs w:val="24"/>
              </w:rPr>
              <w:lastRenderedPageBreak/>
              <w:t xml:space="preserve">langsung yang di gunakan oleh user langsung melalui sistem informasi </w:t>
            </w:r>
            <w:r w:rsidRPr="00AF635E">
              <w:rPr>
                <w:rFonts w:cs="Times New Roman"/>
                <w:i/>
                <w:iCs/>
                <w:szCs w:val="24"/>
              </w:rPr>
              <w:t>helpdesk ticketing</w:t>
            </w:r>
            <w:r w:rsidRPr="00A947A9">
              <w:rPr>
                <w:rFonts w:cs="Times New Roman"/>
                <w:szCs w:val="24"/>
              </w:rPr>
              <w:t xml:space="preserve"> berbasis </w:t>
            </w:r>
            <w:r w:rsidRPr="00AF635E">
              <w:rPr>
                <w:rFonts w:cs="Times New Roman"/>
                <w:i/>
                <w:iCs/>
                <w:szCs w:val="24"/>
              </w:rPr>
              <w:t xml:space="preserve">web </w:t>
            </w:r>
            <w:r w:rsidRPr="00A947A9">
              <w:rPr>
                <w:rFonts w:cs="Times New Roman"/>
                <w:szCs w:val="24"/>
              </w:rPr>
              <w:t xml:space="preserve">perusahaan. Hasil uji usability dengan menggunakan SUS diperoleh nilai sebesar 78 yang dimana itu menunjukkan hasil yang baik atau skala “B” berdasarkan nilai SUS. Oleh karena itu, penelitian ini berhasil memberikan pengalaman pengguna dan desain antarmuka yang baik untuk aplikasi </w:t>
            </w:r>
            <w:r w:rsidRPr="00AF635E">
              <w:rPr>
                <w:rFonts w:cs="Times New Roman"/>
                <w:i/>
                <w:iCs/>
                <w:szCs w:val="24"/>
              </w:rPr>
              <w:t xml:space="preserve">helpdesk ticketing </w:t>
            </w:r>
            <w:r w:rsidRPr="00A947A9">
              <w:rPr>
                <w:rFonts w:cs="Times New Roman"/>
                <w:szCs w:val="24"/>
              </w:rPr>
              <w:t>sistem.</w:t>
            </w:r>
          </w:p>
        </w:tc>
      </w:tr>
      <w:tr w:rsidR="00C54659" w:rsidRPr="006A0F51" w14:paraId="48DC99C7" w14:textId="77777777" w:rsidTr="00F837C9">
        <w:trPr>
          <w:trHeight w:val="1800"/>
        </w:trPr>
        <w:tc>
          <w:tcPr>
            <w:tcW w:w="709" w:type="dxa"/>
          </w:tcPr>
          <w:p w14:paraId="04ED5056" w14:textId="237665F8" w:rsidR="00C54659" w:rsidRPr="006A0F51" w:rsidRDefault="00B97FDF" w:rsidP="006B50E7">
            <w:pPr>
              <w:jc w:val="left"/>
              <w:rPr>
                <w:rFonts w:cs="Times New Roman"/>
                <w:szCs w:val="24"/>
              </w:rPr>
            </w:pPr>
            <w:r>
              <w:rPr>
                <w:rFonts w:cs="Times New Roman"/>
                <w:szCs w:val="24"/>
              </w:rPr>
              <w:t>6</w:t>
            </w:r>
            <w:r w:rsidR="00747E0D">
              <w:rPr>
                <w:rFonts w:cs="Times New Roman"/>
                <w:szCs w:val="24"/>
              </w:rPr>
              <w:t>.</w:t>
            </w:r>
          </w:p>
        </w:tc>
        <w:tc>
          <w:tcPr>
            <w:tcW w:w="1843" w:type="dxa"/>
          </w:tcPr>
          <w:p w14:paraId="1F2FAD17" w14:textId="727CABBF" w:rsidR="00C54659" w:rsidRPr="006A0F51" w:rsidRDefault="00747E0D" w:rsidP="006B50E7">
            <w:pPr>
              <w:jc w:val="left"/>
              <w:rPr>
                <w:rFonts w:cs="Times New Roman"/>
                <w:szCs w:val="24"/>
              </w:rPr>
            </w:pPr>
            <w:r>
              <w:t xml:space="preserve">Perancangan </w:t>
            </w:r>
            <w:r w:rsidRPr="00B47508">
              <w:rPr>
                <w:i/>
                <w:iCs/>
              </w:rPr>
              <w:t>Design</w:t>
            </w:r>
            <w:r>
              <w:t xml:space="preserve"> Antarmuka Aplikasi Pembelajaran </w:t>
            </w:r>
            <w:r w:rsidRPr="00B47508">
              <w:rPr>
                <w:i/>
                <w:iCs/>
              </w:rPr>
              <w:t xml:space="preserve">Online </w:t>
            </w:r>
            <w:r>
              <w:t xml:space="preserve">Berbasis </w:t>
            </w:r>
            <w:r w:rsidRPr="00B47508">
              <w:rPr>
                <w:i/>
                <w:iCs/>
              </w:rPr>
              <w:t>Mobile</w:t>
            </w:r>
            <w:r>
              <w:t xml:space="preserve"> Menggunakan Metode </w:t>
            </w:r>
            <w:r w:rsidRPr="00B47508">
              <w:rPr>
                <w:i/>
                <w:iCs/>
              </w:rPr>
              <w:t>Design Thinking</w:t>
            </w:r>
          </w:p>
        </w:tc>
        <w:tc>
          <w:tcPr>
            <w:tcW w:w="2410" w:type="dxa"/>
          </w:tcPr>
          <w:p w14:paraId="03100787" w14:textId="62EC802B" w:rsidR="00C54659" w:rsidRPr="006A0F51" w:rsidRDefault="007E0564" w:rsidP="006B50E7">
            <w:pPr>
              <w:jc w:val="left"/>
              <w:rPr>
                <w:rFonts w:cs="Times New Roman"/>
                <w:szCs w:val="24"/>
              </w:rPr>
            </w:pPr>
            <w:r>
              <w:rPr>
                <w:rFonts w:cs="Times New Roman"/>
                <w:szCs w:val="24"/>
              </w:rPr>
              <w:t>Bagaimana k</w:t>
            </w:r>
            <w:r w:rsidR="00A947A9" w:rsidRPr="00A947A9">
              <w:rPr>
                <w:rFonts w:cs="Times New Roman"/>
                <w:szCs w:val="24"/>
              </w:rPr>
              <w:t xml:space="preserve">arakteristik kepraktisan </w:t>
            </w:r>
            <w:r w:rsidR="00A947A9" w:rsidRPr="00AF635E">
              <w:rPr>
                <w:rFonts w:cs="Times New Roman"/>
                <w:i/>
                <w:iCs/>
                <w:szCs w:val="24"/>
              </w:rPr>
              <w:t>online course</w:t>
            </w:r>
            <w:r w:rsidR="00A947A9" w:rsidRPr="00A947A9">
              <w:rPr>
                <w:rFonts w:cs="Times New Roman"/>
                <w:szCs w:val="24"/>
              </w:rPr>
              <w:t xml:space="preserve"> yang dapat dibawa kemanapun menjadi daya tarik bagi pengguna untuk memudahkan pembelajaran</w:t>
            </w:r>
            <w:r>
              <w:rPr>
                <w:rFonts w:cs="Times New Roman"/>
                <w:szCs w:val="24"/>
              </w:rPr>
              <w:t>?</w:t>
            </w:r>
            <w:r w:rsidR="00A947A9" w:rsidRPr="00A947A9">
              <w:rPr>
                <w:rFonts w:cs="Times New Roman"/>
                <w:szCs w:val="24"/>
              </w:rPr>
              <w:t xml:space="preserve"> </w:t>
            </w:r>
            <w:r>
              <w:rPr>
                <w:rFonts w:cs="Times New Roman"/>
                <w:szCs w:val="24"/>
              </w:rPr>
              <w:br/>
              <w:t>Bagaimana h</w:t>
            </w:r>
            <w:r w:rsidR="00A947A9" w:rsidRPr="00A947A9">
              <w:rPr>
                <w:rFonts w:cs="Times New Roman"/>
                <w:szCs w:val="24"/>
              </w:rPr>
              <w:t xml:space="preserve">al ini berhubungan dengan tujuan dikembangkannya </w:t>
            </w:r>
            <w:r w:rsidR="00A947A9" w:rsidRPr="00AF635E">
              <w:rPr>
                <w:rFonts w:cs="Times New Roman"/>
                <w:i/>
                <w:iCs/>
                <w:szCs w:val="24"/>
              </w:rPr>
              <w:t>online course</w:t>
            </w:r>
            <w:r w:rsidR="00A947A9" w:rsidRPr="00A947A9">
              <w:rPr>
                <w:rFonts w:cs="Times New Roman"/>
                <w:szCs w:val="24"/>
              </w:rPr>
              <w:t xml:space="preserve"> berbasis </w:t>
            </w:r>
            <w:r w:rsidR="00A947A9" w:rsidRPr="00AF635E">
              <w:rPr>
                <w:rFonts w:cs="Times New Roman"/>
                <w:i/>
                <w:iCs/>
                <w:szCs w:val="24"/>
              </w:rPr>
              <w:t>mobile</w:t>
            </w:r>
            <w:r w:rsidR="00A947A9" w:rsidRPr="00A947A9">
              <w:rPr>
                <w:rFonts w:cs="Times New Roman"/>
                <w:szCs w:val="24"/>
              </w:rPr>
              <w:t xml:space="preserve"> untuk mempermudah masyarakat yang ingin belajar dimanapun dan kapanpun</w:t>
            </w:r>
            <w:r>
              <w:rPr>
                <w:rFonts w:cs="Times New Roman"/>
                <w:szCs w:val="24"/>
              </w:rPr>
              <w:t>?</w:t>
            </w:r>
          </w:p>
        </w:tc>
        <w:tc>
          <w:tcPr>
            <w:tcW w:w="1842" w:type="dxa"/>
          </w:tcPr>
          <w:p w14:paraId="18FD740D" w14:textId="1A7D316E" w:rsidR="00C54659" w:rsidRPr="002C3477" w:rsidRDefault="000705B5" w:rsidP="006B50E7">
            <w:pPr>
              <w:jc w:val="left"/>
              <w:rPr>
                <w:rFonts w:cs="Times New Roman"/>
                <w:i/>
                <w:iCs/>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1C86EA8B" w14:textId="0BDF2724" w:rsidR="00A947A9" w:rsidRPr="00A947A9" w:rsidRDefault="00A947A9" w:rsidP="006B50E7">
            <w:pPr>
              <w:jc w:val="left"/>
              <w:rPr>
                <w:rFonts w:cs="Times New Roman"/>
                <w:szCs w:val="24"/>
              </w:rPr>
            </w:pPr>
            <w:r w:rsidRPr="00A947A9">
              <w:rPr>
                <w:rFonts w:cs="Times New Roman"/>
                <w:szCs w:val="24"/>
              </w:rPr>
              <w:t>Berdasarkan berbagai hal serta perancangan desain antarmuka yang sudah dilakukan penulis, maka dapat diambil simpulan sebagai berikut:</w:t>
            </w:r>
          </w:p>
          <w:p w14:paraId="7EE093B6" w14:textId="0AED3A6B" w:rsidR="00A947A9" w:rsidRPr="00A947A9" w:rsidRDefault="00A947A9" w:rsidP="006B50E7">
            <w:pPr>
              <w:jc w:val="left"/>
              <w:rPr>
                <w:rFonts w:cs="Times New Roman"/>
                <w:szCs w:val="24"/>
              </w:rPr>
            </w:pPr>
            <w:r w:rsidRPr="00A947A9">
              <w:rPr>
                <w:rFonts w:cs="Times New Roman"/>
                <w:szCs w:val="24"/>
              </w:rPr>
              <w:t xml:space="preserve">1. Metode </w:t>
            </w:r>
            <w:r w:rsidRPr="00AF635E">
              <w:rPr>
                <w:rFonts w:cs="Times New Roman"/>
                <w:i/>
                <w:iCs/>
                <w:szCs w:val="24"/>
              </w:rPr>
              <w:t>design thinking</w:t>
            </w:r>
            <w:r w:rsidRPr="00A947A9">
              <w:rPr>
                <w:rFonts w:cs="Times New Roman"/>
                <w:szCs w:val="24"/>
              </w:rPr>
              <w:t xml:space="preserve"> dapat memaksimalkan proses perancangan desain antarmuka aplikasi </w:t>
            </w:r>
            <w:r w:rsidRPr="00AF635E">
              <w:rPr>
                <w:rFonts w:cs="Times New Roman"/>
                <w:i/>
                <w:iCs/>
                <w:szCs w:val="24"/>
              </w:rPr>
              <w:t>Learn App</w:t>
            </w:r>
            <w:r w:rsidRPr="00A947A9">
              <w:rPr>
                <w:rFonts w:cs="Times New Roman"/>
                <w:szCs w:val="24"/>
              </w:rPr>
              <w:t xml:space="preserve"> karena menggunakan sudut pandang target pengguna aplikasi. Metode ini juga membuat aplikasi </w:t>
            </w:r>
            <w:r w:rsidRPr="00AF635E">
              <w:rPr>
                <w:rFonts w:cs="Times New Roman"/>
                <w:i/>
                <w:iCs/>
                <w:szCs w:val="24"/>
              </w:rPr>
              <w:t>Learn App</w:t>
            </w:r>
            <w:r w:rsidRPr="00A947A9">
              <w:rPr>
                <w:rFonts w:cs="Times New Roman"/>
                <w:szCs w:val="24"/>
              </w:rPr>
              <w:t xml:space="preserve"> menjadi lebih </w:t>
            </w:r>
            <w:r w:rsidRPr="00AF635E">
              <w:rPr>
                <w:rFonts w:cs="Times New Roman"/>
                <w:i/>
                <w:iCs/>
                <w:szCs w:val="24"/>
              </w:rPr>
              <w:t>user friendly</w:t>
            </w:r>
            <w:r w:rsidRPr="00A947A9">
              <w:rPr>
                <w:rFonts w:cs="Times New Roman"/>
                <w:szCs w:val="24"/>
              </w:rPr>
              <w:t xml:space="preserve">. Sehingga hasil desain lebih tepat dan dapat langsung diberikan </w:t>
            </w:r>
            <w:r w:rsidRPr="00A947A9">
              <w:rPr>
                <w:rFonts w:cs="Times New Roman"/>
                <w:szCs w:val="24"/>
              </w:rPr>
              <w:lastRenderedPageBreak/>
              <w:t xml:space="preserve">kepada </w:t>
            </w:r>
            <w:r w:rsidRPr="00AF635E">
              <w:rPr>
                <w:rFonts w:cs="Times New Roman"/>
                <w:i/>
                <w:iCs/>
                <w:szCs w:val="24"/>
              </w:rPr>
              <w:t>frontend developer</w:t>
            </w:r>
            <w:r w:rsidRPr="00A947A9">
              <w:rPr>
                <w:rFonts w:cs="Times New Roman"/>
                <w:szCs w:val="24"/>
              </w:rPr>
              <w:t xml:space="preserve"> untuk diaplikasikan ke program.</w:t>
            </w:r>
          </w:p>
          <w:p w14:paraId="088F9652" w14:textId="49E6C009" w:rsidR="00A947A9" w:rsidRPr="00A947A9" w:rsidRDefault="00A947A9" w:rsidP="006B50E7">
            <w:pPr>
              <w:jc w:val="left"/>
              <w:rPr>
                <w:rFonts w:cs="Times New Roman"/>
                <w:szCs w:val="24"/>
              </w:rPr>
            </w:pPr>
            <w:r w:rsidRPr="00A947A9">
              <w:rPr>
                <w:rFonts w:cs="Times New Roman"/>
                <w:szCs w:val="24"/>
              </w:rPr>
              <w:t xml:space="preserve">2. Dengan adanya fitur </w:t>
            </w:r>
            <w:r w:rsidRPr="00AF635E">
              <w:rPr>
                <w:rFonts w:cs="Times New Roman"/>
                <w:i/>
                <w:iCs/>
                <w:szCs w:val="24"/>
              </w:rPr>
              <w:t>point, ice breaking</w:t>
            </w:r>
            <w:r w:rsidRPr="00A947A9">
              <w:rPr>
                <w:rFonts w:cs="Times New Roman"/>
                <w:szCs w:val="24"/>
              </w:rPr>
              <w:t xml:space="preserve">, dan </w:t>
            </w:r>
            <w:r w:rsidRPr="00AF635E">
              <w:rPr>
                <w:rFonts w:cs="Times New Roman"/>
                <w:i/>
                <w:iCs/>
                <w:szCs w:val="24"/>
              </w:rPr>
              <w:t>leaderboard</w:t>
            </w:r>
            <w:r w:rsidRPr="00A947A9">
              <w:rPr>
                <w:rFonts w:cs="Times New Roman"/>
                <w:szCs w:val="24"/>
              </w:rPr>
              <w:t xml:space="preserve"> dapat memotivasi pengguna agar lebih semangat belajar.</w:t>
            </w:r>
          </w:p>
          <w:p w14:paraId="515F1CB1" w14:textId="07867C2B" w:rsidR="00C54659" w:rsidRPr="00C54659" w:rsidRDefault="00A947A9" w:rsidP="006B50E7">
            <w:pPr>
              <w:jc w:val="left"/>
              <w:rPr>
                <w:rFonts w:cs="Times New Roman"/>
                <w:szCs w:val="24"/>
              </w:rPr>
            </w:pPr>
            <w:r w:rsidRPr="00A947A9">
              <w:rPr>
                <w:rFonts w:cs="Times New Roman"/>
                <w:szCs w:val="24"/>
              </w:rPr>
              <w:t xml:space="preserve">3. Berdasarkan hasil </w:t>
            </w:r>
            <w:r w:rsidRPr="00AF635E">
              <w:rPr>
                <w:rFonts w:cs="Times New Roman"/>
                <w:i/>
                <w:iCs/>
                <w:szCs w:val="24"/>
              </w:rPr>
              <w:t>usability testing</w:t>
            </w:r>
            <w:r w:rsidRPr="00A947A9">
              <w:rPr>
                <w:rFonts w:cs="Times New Roman"/>
                <w:szCs w:val="24"/>
              </w:rPr>
              <w:t xml:space="preserve"> menggunakan penilaian </w:t>
            </w:r>
            <w:r w:rsidRPr="00AF635E">
              <w:rPr>
                <w:rFonts w:cs="Times New Roman"/>
                <w:i/>
                <w:iCs/>
                <w:szCs w:val="24"/>
              </w:rPr>
              <w:t>single ease question</w:t>
            </w:r>
            <w:r w:rsidRPr="00A947A9">
              <w:rPr>
                <w:rFonts w:cs="Times New Roman"/>
                <w:szCs w:val="24"/>
              </w:rPr>
              <w:t>, responden pertama memberikan nilai sebesar 7 dan responden kedua memberikan nilai 6</w:t>
            </w:r>
            <w:proofErr w:type="gramStart"/>
            <w:r w:rsidRPr="00A947A9">
              <w:rPr>
                <w:rFonts w:cs="Times New Roman"/>
                <w:szCs w:val="24"/>
              </w:rPr>
              <w:t>,5</w:t>
            </w:r>
            <w:proofErr w:type="gramEnd"/>
            <w:r w:rsidRPr="00A947A9">
              <w:rPr>
                <w:rFonts w:cs="Times New Roman"/>
                <w:szCs w:val="24"/>
              </w:rPr>
              <w:t xml:space="preserve">. Oleh karena itu, aplikasi </w:t>
            </w:r>
            <w:r w:rsidRPr="00AF635E">
              <w:rPr>
                <w:rFonts w:cs="Times New Roman"/>
                <w:i/>
                <w:iCs/>
                <w:szCs w:val="24"/>
              </w:rPr>
              <w:t>Learn App</w:t>
            </w:r>
            <w:r w:rsidRPr="00A947A9">
              <w:rPr>
                <w:rFonts w:cs="Times New Roman"/>
                <w:szCs w:val="24"/>
              </w:rPr>
              <w:t xml:space="preserve"> berhasil memberikan pengalaman pengguna dan desain yang baik untuk aplikasi pembelajaran </w:t>
            </w:r>
            <w:r w:rsidRPr="00AF635E">
              <w:rPr>
                <w:rFonts w:cs="Times New Roman"/>
                <w:i/>
                <w:iCs/>
                <w:szCs w:val="24"/>
              </w:rPr>
              <w:t>online</w:t>
            </w:r>
            <w:r w:rsidRPr="00A947A9">
              <w:rPr>
                <w:rFonts w:cs="Times New Roman"/>
                <w:szCs w:val="24"/>
              </w:rPr>
              <w:t>.</w:t>
            </w:r>
          </w:p>
        </w:tc>
      </w:tr>
      <w:tr w:rsidR="00C54659" w:rsidRPr="006A0F51" w14:paraId="7AAE93DE" w14:textId="77777777" w:rsidTr="00F837C9">
        <w:trPr>
          <w:trHeight w:val="1800"/>
        </w:trPr>
        <w:tc>
          <w:tcPr>
            <w:tcW w:w="709" w:type="dxa"/>
          </w:tcPr>
          <w:p w14:paraId="52043B36" w14:textId="020F60A0" w:rsidR="00C54659" w:rsidRPr="006A0F51" w:rsidRDefault="00B97FDF" w:rsidP="006B50E7">
            <w:pPr>
              <w:jc w:val="left"/>
              <w:rPr>
                <w:rFonts w:cs="Times New Roman"/>
                <w:szCs w:val="24"/>
              </w:rPr>
            </w:pPr>
            <w:r>
              <w:rPr>
                <w:rFonts w:cs="Times New Roman"/>
                <w:szCs w:val="24"/>
              </w:rPr>
              <w:t>7</w:t>
            </w:r>
            <w:r w:rsidR="00747E0D">
              <w:rPr>
                <w:rFonts w:cs="Times New Roman"/>
                <w:szCs w:val="24"/>
              </w:rPr>
              <w:t>.</w:t>
            </w:r>
          </w:p>
        </w:tc>
        <w:tc>
          <w:tcPr>
            <w:tcW w:w="1843" w:type="dxa"/>
          </w:tcPr>
          <w:p w14:paraId="0760713E" w14:textId="159DB00E" w:rsidR="00C54659" w:rsidRPr="006A0F51" w:rsidRDefault="00747E0D" w:rsidP="006B50E7">
            <w:pPr>
              <w:jc w:val="left"/>
              <w:rPr>
                <w:rFonts w:cs="Times New Roman"/>
                <w:szCs w:val="24"/>
              </w:rPr>
            </w:pPr>
            <w:r>
              <w:t xml:space="preserve">Perancangan UI/UX Menggunakan Metode </w:t>
            </w:r>
            <w:r w:rsidRPr="00B47508">
              <w:rPr>
                <w:i/>
                <w:iCs/>
              </w:rPr>
              <w:t>Design Thinking</w:t>
            </w:r>
            <w:r>
              <w:t xml:space="preserve"> Berbasis </w:t>
            </w:r>
            <w:r w:rsidRPr="00B47508">
              <w:rPr>
                <w:i/>
                <w:iCs/>
              </w:rPr>
              <w:t>Web</w:t>
            </w:r>
            <w:r>
              <w:t xml:space="preserve"> Pada </w:t>
            </w:r>
            <w:r w:rsidRPr="00B47508">
              <w:rPr>
                <w:i/>
                <w:iCs/>
              </w:rPr>
              <w:t>Laportea Company</w:t>
            </w:r>
          </w:p>
        </w:tc>
        <w:tc>
          <w:tcPr>
            <w:tcW w:w="2410" w:type="dxa"/>
          </w:tcPr>
          <w:p w14:paraId="19E51D36" w14:textId="3461F6B5" w:rsidR="00C54659" w:rsidRPr="006A0F51" w:rsidRDefault="00A947A9" w:rsidP="006B50E7">
            <w:pPr>
              <w:jc w:val="left"/>
              <w:rPr>
                <w:rFonts w:cs="Times New Roman"/>
                <w:szCs w:val="24"/>
              </w:rPr>
            </w:pPr>
            <w:r w:rsidRPr="00A947A9">
              <w:rPr>
                <w:rFonts w:cs="Times New Roman"/>
                <w:szCs w:val="24"/>
              </w:rPr>
              <w:t>B</w:t>
            </w:r>
            <w:r w:rsidR="007E0564">
              <w:rPr>
                <w:rFonts w:cs="Times New Roman"/>
                <w:szCs w:val="24"/>
              </w:rPr>
              <w:t>agaimana b</w:t>
            </w:r>
            <w:r w:rsidRPr="00A947A9">
              <w:rPr>
                <w:rFonts w:cs="Times New Roman"/>
                <w:szCs w:val="24"/>
              </w:rPr>
              <w:t xml:space="preserve">anyak </w:t>
            </w:r>
            <w:r w:rsidRPr="00AF635E">
              <w:rPr>
                <w:rFonts w:cs="Times New Roman"/>
                <w:i/>
                <w:iCs/>
                <w:szCs w:val="24"/>
              </w:rPr>
              <w:t>online shop</w:t>
            </w:r>
            <w:r w:rsidRPr="00A947A9">
              <w:rPr>
                <w:rFonts w:cs="Times New Roman"/>
                <w:szCs w:val="24"/>
              </w:rPr>
              <w:t xml:space="preserve"> yang menyediakan </w:t>
            </w:r>
            <w:r w:rsidRPr="00AF635E">
              <w:rPr>
                <w:rFonts w:cs="Times New Roman"/>
                <w:i/>
                <w:iCs/>
                <w:szCs w:val="24"/>
              </w:rPr>
              <w:t xml:space="preserve">platform </w:t>
            </w:r>
            <w:r w:rsidRPr="00A947A9">
              <w:rPr>
                <w:rFonts w:cs="Times New Roman"/>
                <w:szCs w:val="24"/>
              </w:rPr>
              <w:t>nya sendiri namun kebanyakan tidak memperhatikan visual, kenyamanan pengguna hingga pengalaman pengguna dalam setiap fitur yang digunakan</w:t>
            </w:r>
            <w:r w:rsidR="007E0564">
              <w:rPr>
                <w:rFonts w:cs="Times New Roman"/>
                <w:szCs w:val="24"/>
              </w:rPr>
              <w:t>?</w:t>
            </w:r>
          </w:p>
        </w:tc>
        <w:tc>
          <w:tcPr>
            <w:tcW w:w="1842" w:type="dxa"/>
          </w:tcPr>
          <w:p w14:paraId="059E5140" w14:textId="5A96126C" w:rsidR="00C54659" w:rsidRPr="006A0F51" w:rsidRDefault="000705B5" w:rsidP="006B50E7">
            <w:pPr>
              <w:jc w:val="left"/>
              <w:rPr>
                <w:rFonts w:cs="Times New Roman"/>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259FB34F" w14:textId="4104B146" w:rsidR="00C54659" w:rsidRPr="006A0F51" w:rsidRDefault="008065B3" w:rsidP="006B50E7">
            <w:pPr>
              <w:jc w:val="left"/>
              <w:rPr>
                <w:rFonts w:cs="Times New Roman"/>
                <w:szCs w:val="24"/>
              </w:rPr>
            </w:pPr>
            <w:r w:rsidRPr="008065B3">
              <w:rPr>
                <w:rFonts w:cs="Times New Roman"/>
                <w:szCs w:val="24"/>
              </w:rPr>
              <w:t xml:space="preserve">Berdasarkan hasil penelitian berupa perancangan, pembuatan dan pengujian dari Perancangan UI/UX Menggunakan Metode </w:t>
            </w:r>
            <w:r w:rsidRPr="00AF635E">
              <w:rPr>
                <w:rFonts w:cs="Times New Roman"/>
                <w:i/>
                <w:iCs/>
                <w:szCs w:val="24"/>
              </w:rPr>
              <w:t>Design Thinking</w:t>
            </w:r>
            <w:r w:rsidRPr="008065B3">
              <w:rPr>
                <w:rFonts w:cs="Times New Roman"/>
                <w:szCs w:val="24"/>
              </w:rPr>
              <w:t xml:space="preserve"> Berbasis </w:t>
            </w:r>
            <w:r w:rsidRPr="00AF635E">
              <w:rPr>
                <w:rFonts w:cs="Times New Roman"/>
                <w:i/>
                <w:iCs/>
                <w:szCs w:val="24"/>
              </w:rPr>
              <w:t>Web</w:t>
            </w:r>
            <w:r w:rsidRPr="008065B3">
              <w:rPr>
                <w:rFonts w:cs="Times New Roman"/>
                <w:szCs w:val="24"/>
              </w:rPr>
              <w:t xml:space="preserve"> Pada </w:t>
            </w:r>
            <w:r w:rsidRPr="00AF635E">
              <w:rPr>
                <w:rFonts w:cs="Times New Roman"/>
                <w:i/>
                <w:iCs/>
                <w:szCs w:val="24"/>
              </w:rPr>
              <w:t xml:space="preserve">Laportea Company </w:t>
            </w:r>
            <w:r w:rsidRPr="008065B3">
              <w:rPr>
                <w:rFonts w:cs="Times New Roman"/>
                <w:szCs w:val="24"/>
              </w:rPr>
              <w:t xml:space="preserve">diperoleh hasil tes </w:t>
            </w:r>
            <w:r w:rsidRPr="00AF635E">
              <w:rPr>
                <w:rFonts w:cs="Times New Roman"/>
                <w:i/>
                <w:iCs/>
                <w:szCs w:val="24"/>
              </w:rPr>
              <w:t>usability testing</w:t>
            </w:r>
            <w:r w:rsidRPr="008065B3">
              <w:rPr>
                <w:rFonts w:cs="Times New Roman"/>
                <w:szCs w:val="24"/>
              </w:rPr>
              <w:t xml:space="preserve"> sebesar 91,% dan hasil dari analisa data diperoleh nilai sebesar 86,1%. Maka metode dan pengujian yang digunakan dirasa </w:t>
            </w:r>
            <w:r w:rsidRPr="008065B3">
              <w:rPr>
                <w:rFonts w:cs="Times New Roman"/>
                <w:szCs w:val="24"/>
              </w:rPr>
              <w:lastRenderedPageBreak/>
              <w:t xml:space="preserve">dapat membantu dalam menghasilkan sebuah </w:t>
            </w:r>
            <w:r w:rsidRPr="00AF635E">
              <w:rPr>
                <w:rFonts w:cs="Times New Roman"/>
                <w:i/>
                <w:iCs/>
                <w:szCs w:val="24"/>
              </w:rPr>
              <w:t>prototype</w:t>
            </w:r>
            <w:r w:rsidRPr="008065B3">
              <w:rPr>
                <w:rFonts w:cs="Times New Roman"/>
                <w:szCs w:val="24"/>
              </w:rPr>
              <w:t xml:space="preserve"> produk yang sesuai oleh calon pengguna </w:t>
            </w:r>
            <w:r w:rsidRPr="00AF635E">
              <w:rPr>
                <w:rFonts w:cs="Times New Roman"/>
                <w:i/>
                <w:iCs/>
                <w:szCs w:val="24"/>
              </w:rPr>
              <w:t>website online shop</w:t>
            </w:r>
            <w:r w:rsidRPr="008065B3">
              <w:rPr>
                <w:rFonts w:cs="Times New Roman"/>
                <w:szCs w:val="24"/>
              </w:rPr>
              <w:t xml:space="preserve"> </w:t>
            </w:r>
            <w:r w:rsidRPr="00AF635E">
              <w:rPr>
                <w:rFonts w:cs="Times New Roman"/>
                <w:i/>
                <w:iCs/>
                <w:szCs w:val="24"/>
              </w:rPr>
              <w:t>laportea company</w:t>
            </w:r>
            <w:r w:rsidRPr="008065B3">
              <w:rPr>
                <w:rFonts w:cs="Times New Roman"/>
                <w:szCs w:val="24"/>
              </w:rPr>
              <w:t xml:space="preserve"> ketika ingin berbelanja.</w:t>
            </w:r>
          </w:p>
        </w:tc>
      </w:tr>
      <w:tr w:rsidR="008F1F79" w:rsidRPr="006A0F51" w14:paraId="50D26EDF" w14:textId="77777777" w:rsidTr="00F837C9">
        <w:trPr>
          <w:trHeight w:val="1800"/>
        </w:trPr>
        <w:tc>
          <w:tcPr>
            <w:tcW w:w="709" w:type="dxa"/>
          </w:tcPr>
          <w:p w14:paraId="3F234E23" w14:textId="74C246AB" w:rsidR="008F1F79" w:rsidRPr="006A0F51" w:rsidRDefault="008F1F79" w:rsidP="006B50E7">
            <w:pPr>
              <w:jc w:val="left"/>
              <w:rPr>
                <w:rFonts w:cs="Times New Roman"/>
                <w:szCs w:val="24"/>
              </w:rPr>
            </w:pPr>
            <w:r>
              <w:rPr>
                <w:rFonts w:cs="Times New Roman"/>
                <w:szCs w:val="24"/>
              </w:rPr>
              <w:t>8.</w:t>
            </w:r>
          </w:p>
        </w:tc>
        <w:tc>
          <w:tcPr>
            <w:tcW w:w="1843" w:type="dxa"/>
          </w:tcPr>
          <w:p w14:paraId="4879796B" w14:textId="20244661" w:rsidR="008F1F79" w:rsidRPr="006A0F51" w:rsidRDefault="008F1F79" w:rsidP="006B50E7">
            <w:pPr>
              <w:jc w:val="left"/>
              <w:rPr>
                <w:rFonts w:cs="Times New Roman"/>
                <w:szCs w:val="24"/>
              </w:rPr>
            </w:pPr>
            <w:r>
              <w:rPr>
                <w:rFonts w:cs="Times New Roman"/>
                <w:szCs w:val="24"/>
              </w:rPr>
              <w:t>Implementasi Pengolahan Sistem Penjualan Furniture Menggunakan Metode Design Thinking (Studi Kasus: Furniture Jati Sungu Bandar Lampung)</w:t>
            </w:r>
          </w:p>
        </w:tc>
        <w:tc>
          <w:tcPr>
            <w:tcW w:w="2410" w:type="dxa"/>
          </w:tcPr>
          <w:p w14:paraId="7733DC81" w14:textId="3BEF6910" w:rsidR="008F1F79" w:rsidRPr="006A0F51" w:rsidRDefault="008F1F79" w:rsidP="006B50E7">
            <w:pPr>
              <w:jc w:val="left"/>
              <w:rPr>
                <w:rFonts w:cs="Times New Roman"/>
                <w:szCs w:val="24"/>
              </w:rPr>
            </w:pPr>
            <w:r>
              <w:rPr>
                <w:rFonts w:cs="Times New Roman"/>
                <w:szCs w:val="24"/>
              </w:rPr>
              <w:t xml:space="preserve">Bagaimana staff dalam membuat laporan penjualan </w:t>
            </w:r>
            <w:proofErr w:type="gramStart"/>
            <w:r>
              <w:rPr>
                <w:rFonts w:cs="Times New Roman"/>
                <w:szCs w:val="24"/>
              </w:rPr>
              <w:t>perbulannya ?</w:t>
            </w:r>
            <w:proofErr w:type="gramEnd"/>
            <w:r>
              <w:rPr>
                <w:rFonts w:cs="Times New Roman"/>
                <w:szCs w:val="24"/>
              </w:rPr>
              <w:br/>
              <w:t>Bagaimana mengembangkan sistem informasi penjualan berbasis website?</w:t>
            </w:r>
          </w:p>
        </w:tc>
        <w:tc>
          <w:tcPr>
            <w:tcW w:w="1842" w:type="dxa"/>
          </w:tcPr>
          <w:p w14:paraId="1B9F2A84" w14:textId="2CA5152E" w:rsidR="008F1F79" w:rsidRPr="006A0F51" w:rsidRDefault="008F1F79" w:rsidP="006B50E7">
            <w:pPr>
              <w:jc w:val="left"/>
              <w:rPr>
                <w:rFonts w:cs="Times New Roman"/>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442EC1ED" w14:textId="3A2CB613" w:rsidR="008F1F79" w:rsidRPr="006A0F51" w:rsidRDefault="008F1F79" w:rsidP="006B50E7">
            <w:pPr>
              <w:jc w:val="left"/>
              <w:rPr>
                <w:rFonts w:cs="Times New Roman"/>
                <w:szCs w:val="24"/>
              </w:rPr>
            </w:pPr>
            <w:r w:rsidRPr="008F1F79">
              <w:rPr>
                <w:rFonts w:cs="Times New Roman"/>
                <w:szCs w:val="24"/>
              </w:rPr>
              <w:t xml:space="preserve">Sistem informasi penjualan berbasis website dapat membantu Furniture Jati Sungu Bandar Lampung dalam mencatat dan mengelola data transaksi penjualan lebih baik dari sistem sebelumnya, sehingga data yang sebelumnya kurang berkualitas menjadi informasi yang akurat dan relevan. </w:t>
            </w:r>
            <w:proofErr w:type="gramStart"/>
            <w:r w:rsidRPr="008F1F79">
              <w:rPr>
                <w:rFonts w:cs="Times New Roman"/>
                <w:szCs w:val="24"/>
              </w:rPr>
              <w:t>sistem</w:t>
            </w:r>
            <w:proofErr w:type="gramEnd"/>
            <w:r w:rsidRPr="008F1F79">
              <w:rPr>
                <w:rFonts w:cs="Times New Roman"/>
                <w:szCs w:val="24"/>
              </w:rPr>
              <w:t xml:space="preserve"> yang telah dikembangkan juga membantu dalam pembuatan laporan penjualan perbulannya dengan lebih mudah dan cepat, data juga sulit untuk dimanipulasi dikarenakan terdapat hak akses user dengan sistem login. </w:t>
            </w:r>
            <w:proofErr w:type="gramStart"/>
            <w:r w:rsidRPr="008F1F79">
              <w:rPr>
                <w:rFonts w:cs="Times New Roman"/>
                <w:szCs w:val="24"/>
              </w:rPr>
              <w:t>sistem</w:t>
            </w:r>
            <w:proofErr w:type="gramEnd"/>
            <w:r w:rsidRPr="008F1F79">
              <w:rPr>
                <w:rFonts w:cs="Times New Roman"/>
                <w:szCs w:val="24"/>
              </w:rPr>
              <w:t xml:space="preserve"> juga telah diuji dengan ISO 25010. Hasil pengujian ISO 25010 memiliki presentase nilai sebesar 92</w:t>
            </w:r>
            <w:proofErr w:type="gramStart"/>
            <w:r w:rsidRPr="008F1F79">
              <w:rPr>
                <w:rFonts w:cs="Times New Roman"/>
                <w:szCs w:val="24"/>
              </w:rPr>
              <w:t>,9</w:t>
            </w:r>
            <w:proofErr w:type="gramEnd"/>
            <w:r w:rsidRPr="008F1F79">
              <w:rPr>
                <w:rFonts w:cs="Times New Roman"/>
                <w:szCs w:val="24"/>
              </w:rPr>
              <w:t xml:space="preserve"> % dan sangat layak untuk diinplementasikan pada Furniture Jati </w:t>
            </w:r>
            <w:r w:rsidRPr="008F1F79">
              <w:rPr>
                <w:rFonts w:cs="Times New Roman"/>
                <w:szCs w:val="24"/>
              </w:rPr>
              <w:lastRenderedPageBreak/>
              <w:t>Sungu Bandar Lampung.</w:t>
            </w:r>
          </w:p>
        </w:tc>
      </w:tr>
      <w:tr w:rsidR="008F1F79" w:rsidRPr="006A0F51" w14:paraId="214546DE" w14:textId="77777777" w:rsidTr="00F837C9">
        <w:trPr>
          <w:trHeight w:val="1800"/>
        </w:trPr>
        <w:tc>
          <w:tcPr>
            <w:tcW w:w="709" w:type="dxa"/>
          </w:tcPr>
          <w:p w14:paraId="4AE730E4" w14:textId="3D7FBDAC" w:rsidR="008F1F79" w:rsidRPr="006A0F51" w:rsidRDefault="008F1F79" w:rsidP="006B50E7">
            <w:pPr>
              <w:jc w:val="left"/>
              <w:rPr>
                <w:rFonts w:cs="Times New Roman"/>
                <w:szCs w:val="24"/>
              </w:rPr>
            </w:pPr>
            <w:r>
              <w:rPr>
                <w:rFonts w:cs="Times New Roman"/>
                <w:szCs w:val="24"/>
              </w:rPr>
              <w:t>9.</w:t>
            </w:r>
          </w:p>
        </w:tc>
        <w:tc>
          <w:tcPr>
            <w:tcW w:w="1843" w:type="dxa"/>
          </w:tcPr>
          <w:p w14:paraId="224B7259" w14:textId="58BE9498" w:rsidR="008F1F79" w:rsidRPr="006A0F51" w:rsidRDefault="008F1F79" w:rsidP="006B50E7">
            <w:pPr>
              <w:jc w:val="left"/>
              <w:rPr>
                <w:rFonts w:cs="Times New Roman"/>
                <w:szCs w:val="24"/>
              </w:rPr>
            </w:pPr>
            <w:r>
              <w:rPr>
                <w:rFonts w:cs="Times New Roman"/>
                <w:szCs w:val="24"/>
              </w:rPr>
              <w:t>Perancangan Sistem Informasi Manajemen Futsal Pada Lapangan Futsal Corner Bekasi dengan Metode Design Thinking</w:t>
            </w:r>
          </w:p>
        </w:tc>
        <w:tc>
          <w:tcPr>
            <w:tcW w:w="2410" w:type="dxa"/>
          </w:tcPr>
          <w:p w14:paraId="436E79CD" w14:textId="28C9F60A" w:rsidR="008F1F79" w:rsidRPr="006A0F51" w:rsidRDefault="008F1F79" w:rsidP="006B50E7">
            <w:pPr>
              <w:jc w:val="left"/>
              <w:rPr>
                <w:rFonts w:cs="Times New Roman"/>
                <w:szCs w:val="24"/>
              </w:rPr>
            </w:pPr>
            <w:r>
              <w:rPr>
                <w:rFonts w:cs="Times New Roman"/>
                <w:szCs w:val="24"/>
              </w:rPr>
              <w:t>Bagaimana proses perancangan Solusi yang sesuai dengan pengguna lapangan Futsal?</w:t>
            </w:r>
          </w:p>
        </w:tc>
        <w:tc>
          <w:tcPr>
            <w:tcW w:w="1842" w:type="dxa"/>
          </w:tcPr>
          <w:p w14:paraId="00439387" w14:textId="636F5719" w:rsidR="008F1F79" w:rsidRPr="006A0F51" w:rsidRDefault="008F1F79" w:rsidP="006B50E7">
            <w:pPr>
              <w:jc w:val="left"/>
              <w:rPr>
                <w:rFonts w:cs="Times New Roman"/>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3B7F64A8" w14:textId="25BE55DE" w:rsidR="009E277F" w:rsidRPr="006A0F51" w:rsidRDefault="008F1F79" w:rsidP="006B50E7">
            <w:pPr>
              <w:jc w:val="left"/>
              <w:rPr>
                <w:rFonts w:cs="Times New Roman"/>
                <w:szCs w:val="24"/>
              </w:rPr>
            </w:pPr>
            <w:proofErr w:type="gramStart"/>
            <w:r w:rsidRPr="008F1F79">
              <w:rPr>
                <w:rFonts w:cs="Times New Roman"/>
                <w:szCs w:val="24"/>
              </w:rPr>
              <w:t>perancangan</w:t>
            </w:r>
            <w:proofErr w:type="gramEnd"/>
            <w:r w:rsidRPr="008F1F79">
              <w:rPr>
                <w:rFonts w:cs="Times New Roman"/>
                <w:szCs w:val="24"/>
              </w:rPr>
              <w:t xml:space="preserve"> aplikasi web yang dapat mempermudah pengguna yang hobi dengan futsal dalam menyelesaikan tujuannya dalam melaksanakan kegiatan olahraga futsal pada tempat penyewaan lapangan futsal baik mempermudah dalam booking lapangan secara online, melihat profil tim dan pemain serta membeli perlengkapan bermain futsal pada market yang tersedia.</w:t>
            </w:r>
          </w:p>
        </w:tc>
      </w:tr>
      <w:tr w:rsidR="00352839" w:rsidRPr="006A0F51" w14:paraId="680C7D85" w14:textId="77777777" w:rsidTr="00F837C9">
        <w:trPr>
          <w:trHeight w:val="1800"/>
        </w:trPr>
        <w:tc>
          <w:tcPr>
            <w:tcW w:w="709" w:type="dxa"/>
          </w:tcPr>
          <w:p w14:paraId="52836B1E" w14:textId="4C34C91C" w:rsidR="00352839" w:rsidRDefault="00352839" w:rsidP="006B50E7">
            <w:pPr>
              <w:jc w:val="left"/>
              <w:rPr>
                <w:rFonts w:cs="Times New Roman"/>
                <w:szCs w:val="24"/>
              </w:rPr>
            </w:pPr>
            <w:r>
              <w:rPr>
                <w:rFonts w:cs="Times New Roman"/>
                <w:szCs w:val="24"/>
              </w:rPr>
              <w:t>10.</w:t>
            </w:r>
          </w:p>
        </w:tc>
        <w:tc>
          <w:tcPr>
            <w:tcW w:w="1843" w:type="dxa"/>
          </w:tcPr>
          <w:p w14:paraId="16B13771" w14:textId="7D50E663" w:rsidR="00352839" w:rsidRDefault="00352839" w:rsidP="006B50E7">
            <w:pPr>
              <w:jc w:val="left"/>
              <w:rPr>
                <w:rFonts w:cs="Times New Roman"/>
                <w:szCs w:val="24"/>
              </w:rPr>
            </w:pPr>
            <w:r>
              <w:rPr>
                <w:rFonts w:cs="Times New Roman"/>
                <w:szCs w:val="24"/>
              </w:rPr>
              <w:t>Perancangan Sistem Informasi Platform Manajemen Rantai Pasok Dengan Metode Design Thinking Pada Usaha Mikro Kecil Dan Menengah (UMKM) Menggunakan Payment Gateway Midtrans</w:t>
            </w:r>
          </w:p>
        </w:tc>
        <w:tc>
          <w:tcPr>
            <w:tcW w:w="2410" w:type="dxa"/>
          </w:tcPr>
          <w:p w14:paraId="27A89FDA" w14:textId="3A8A439D" w:rsidR="00352839" w:rsidRDefault="00352839" w:rsidP="006B50E7">
            <w:pPr>
              <w:jc w:val="left"/>
              <w:rPr>
                <w:rFonts w:cs="Times New Roman"/>
                <w:szCs w:val="24"/>
              </w:rPr>
            </w:pPr>
            <w:r>
              <w:rPr>
                <w:rFonts w:cs="Times New Roman"/>
                <w:szCs w:val="24"/>
              </w:rPr>
              <w:t>Bagaimana pada sistem integrase payment gateway midtrans untuk memudahkan pembayaran pada proses transaksi?</w:t>
            </w:r>
          </w:p>
        </w:tc>
        <w:tc>
          <w:tcPr>
            <w:tcW w:w="1842" w:type="dxa"/>
          </w:tcPr>
          <w:p w14:paraId="0B0931B6" w14:textId="47C5406A" w:rsidR="00352839" w:rsidRDefault="00352839" w:rsidP="006B50E7">
            <w:pPr>
              <w:jc w:val="left"/>
              <w:rPr>
                <w:rFonts w:cs="Times New Roman"/>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7AC4B97A" w14:textId="6A6FFB71" w:rsidR="00352839" w:rsidRPr="008F1F79" w:rsidRDefault="00352839" w:rsidP="006B50E7">
            <w:pPr>
              <w:jc w:val="left"/>
              <w:rPr>
                <w:rFonts w:cs="Times New Roman"/>
                <w:szCs w:val="24"/>
              </w:rPr>
            </w:pPr>
            <w:r w:rsidRPr="00352839">
              <w:rPr>
                <w:rFonts w:cs="Times New Roman"/>
                <w:szCs w:val="24"/>
              </w:rPr>
              <w:t xml:space="preserve">Dilakukan pengujian usability testing menggunakan prototype untuk mengetahui apakah flow yang dibuat dapat di guanakan user dengan mudah, tampilan yang ada memudahkan user dalam mengakses, serta fitur yang disediakan telah menyelesaikan masalah yang dialami oleh user. Setelah dilakukannya testing sebanyak dua kali </w:t>
            </w:r>
            <w:r w:rsidRPr="00352839">
              <w:rPr>
                <w:rFonts w:cs="Times New Roman"/>
                <w:szCs w:val="24"/>
              </w:rPr>
              <w:lastRenderedPageBreak/>
              <w:t>maka mengalami beberapa perubahan terkait fitur maupun penambahan informasi.</w:t>
            </w:r>
          </w:p>
        </w:tc>
      </w:tr>
    </w:tbl>
    <w:p w14:paraId="5EC8F38E" w14:textId="77777777" w:rsidR="00972703" w:rsidRDefault="00972703" w:rsidP="00C54659"/>
    <w:p w14:paraId="5711EA65" w14:textId="77777777" w:rsidR="00546B8A" w:rsidRPr="00A90CF1" w:rsidRDefault="00546B8A" w:rsidP="00B233C3">
      <w:pPr>
        <w:ind w:firstLine="357"/>
      </w:pPr>
    </w:p>
    <w:p w14:paraId="477E4438" w14:textId="30BC66CD" w:rsidR="000F5DC9" w:rsidRDefault="007C005B" w:rsidP="00EF3D9E">
      <w:pPr>
        <w:pStyle w:val="Heading2"/>
        <w:spacing w:line="480" w:lineRule="auto"/>
      </w:pPr>
      <w:bookmarkStart w:id="18" w:name="_Toc191813278"/>
      <w:r w:rsidRPr="002B7BD2">
        <w:t>Landasan Teori</w:t>
      </w:r>
      <w:bookmarkEnd w:id="18"/>
    </w:p>
    <w:p w14:paraId="2CF70C74" w14:textId="0889689C" w:rsidR="00BF6D1D" w:rsidRDefault="00BF6D1D" w:rsidP="00EA24B5">
      <w:pPr>
        <w:spacing w:line="360" w:lineRule="auto"/>
        <w:ind w:firstLine="357"/>
      </w:pPr>
      <w:r>
        <w:t xml:space="preserve">Dalam rangka mendapatkan hasil penelitian ini, adapun dari landasan teori yang digunakan penelitian pada perancangan sistem manajemen informasi berbasis </w:t>
      </w:r>
      <w:r w:rsidRPr="008175F0">
        <w:rPr>
          <w:i/>
          <w:iCs/>
        </w:rPr>
        <w:t>website</w:t>
      </w:r>
      <w:r>
        <w:t xml:space="preserve"> pada Wisata Kolam Renang Tirta Arsel menggunakan metode </w:t>
      </w:r>
      <w:r w:rsidRPr="008175F0">
        <w:rPr>
          <w:i/>
          <w:iCs/>
        </w:rPr>
        <w:t>design thinking</w:t>
      </w:r>
      <w:r>
        <w:t xml:space="preserve"> antara lain yaitu:</w:t>
      </w:r>
    </w:p>
    <w:p w14:paraId="4C0AA842" w14:textId="77777777" w:rsidR="00BF6D1D" w:rsidRPr="00BF6D1D" w:rsidRDefault="00BF6D1D" w:rsidP="00BF6D1D"/>
    <w:p w14:paraId="43554D3E" w14:textId="71CC435F" w:rsidR="00635770" w:rsidRPr="00635770" w:rsidRDefault="00D04C43" w:rsidP="000F5DC9">
      <w:pPr>
        <w:pStyle w:val="Heading3"/>
        <w:spacing w:line="480" w:lineRule="auto"/>
      </w:pPr>
      <w:bookmarkStart w:id="19" w:name="_Toc191813279"/>
      <w:r w:rsidRPr="00D04C43">
        <w:t>Perancang</w:t>
      </w:r>
      <w:r w:rsidR="00762CCD">
        <w:t>an</w:t>
      </w:r>
      <w:bookmarkEnd w:id="19"/>
    </w:p>
    <w:p w14:paraId="5C36B69E" w14:textId="4593D578" w:rsidR="00EF3D9E" w:rsidRDefault="00081220" w:rsidP="00063A38">
      <w:pPr>
        <w:spacing w:line="360" w:lineRule="auto"/>
        <w:ind w:firstLine="567"/>
      </w:pPr>
      <w:r>
        <w:t>Menurut</w:t>
      </w:r>
      <w:r w:rsidR="00517797">
        <w:t xml:space="preserve"> </w:t>
      </w:r>
      <w:r w:rsidR="00517797">
        <w:fldChar w:fldCharType="begin"/>
      </w:r>
      <w:r w:rsidR="00517797">
        <w:instrText xml:space="preserve"> ADDIN ZOTERO_ITEM CSL_CITATION {"citationID":"3cTzdanh","properties":{"formattedCitation":"(Sayyid Jamal Al Din, 2022)","plainCitation":"(Sayyid Jamal Al Din, 2022)","noteIndex":0},"citationItems":[{"id":80,"uris":["http://zotero.org/users/local/8SeGTeuV/items/YCG57ML8"],"itemData":{"id":80,"type":"article-journal","container-title":"Jurnal Ismetek","ISSN":"2406-9841","issue":"2","language":"id","page":"144-150","title":"PERANCANGAN SISTEM INFORMASI MANAJEMEN FUTSAL PADA LAPANGAN FUTSAL CORNER BEKASI DENGAN METODE DESIGN THINKING","volume":"14","author":[{"literal":"Sayyid Jamal Al Din"}],"issued":{"date-parts":[["2022",12]]}}}],"schema":"https://github.com/citation-style-language/schema/raw/master/csl-citation.json"} </w:instrText>
      </w:r>
      <w:r w:rsidR="00517797">
        <w:fldChar w:fldCharType="separate"/>
      </w:r>
      <w:r w:rsidR="00517797" w:rsidRPr="00517797">
        <w:rPr>
          <w:rFonts w:cs="Times New Roman"/>
        </w:rPr>
        <w:t>(Sayyid Jamal Al Din, 2022)</w:t>
      </w:r>
      <w:r w:rsidR="00517797">
        <w:fldChar w:fldCharType="end"/>
      </w:r>
      <w:r>
        <w:t>. Perancangan ialah aktifitas yang</w:t>
      </w:r>
      <w:r w:rsidR="003374B4">
        <w:t xml:space="preserve"> </w:t>
      </w:r>
      <w:r>
        <w:t xml:space="preserve">berfungsi untuk mendesain suatu sistem yang baru dan bisa mengatasi permasalahan yang dialami, menjadikan proses perancangan sesuai dengan pengguna dalam mencapai tujuan, berdasarkan alternatif penentuan sistem yang kompeten. </w:t>
      </w:r>
      <w:r w:rsidR="005156EE">
        <w:t>Didasari pada kebutuhan baru, perkembangan usaha, perkembangan teknologi dan imbas dari luar yang mewajibkan adanya kegiatan pengembangan sistem informasi yang baru dalam hal mengimbangi dinamika usaha.</w:t>
      </w:r>
    </w:p>
    <w:p w14:paraId="27C1DB47" w14:textId="77777777" w:rsidR="00EF3D9E" w:rsidRPr="00081220" w:rsidRDefault="00EF3D9E" w:rsidP="00EF3D9E">
      <w:pPr>
        <w:spacing w:line="240" w:lineRule="auto"/>
      </w:pPr>
    </w:p>
    <w:p w14:paraId="04B53CF4" w14:textId="14FD8091" w:rsidR="00635770" w:rsidRPr="00635770" w:rsidRDefault="005156EE" w:rsidP="000F5DC9">
      <w:pPr>
        <w:pStyle w:val="Heading3"/>
        <w:spacing w:line="480" w:lineRule="auto"/>
      </w:pPr>
      <w:bookmarkStart w:id="20" w:name="_Toc191813280"/>
      <w:r>
        <w:t xml:space="preserve">Pengertian </w:t>
      </w:r>
      <w:r w:rsidR="001F17CA" w:rsidRPr="0082080C">
        <w:t>Sistem</w:t>
      </w:r>
      <w:bookmarkEnd w:id="20"/>
    </w:p>
    <w:p w14:paraId="7E2EB29B" w14:textId="22FAB990" w:rsidR="00004B79" w:rsidRDefault="003374B4" w:rsidP="00063A38">
      <w:pPr>
        <w:spacing w:line="360" w:lineRule="auto"/>
        <w:ind w:firstLine="567"/>
      </w:pPr>
      <w:r w:rsidRPr="003374B4">
        <w:t>Pengertian dan definisi sistem pada berbagai bidang berbeda-beda,</w:t>
      </w:r>
      <w:r w:rsidR="00324939">
        <w:t xml:space="preserve"> </w:t>
      </w:r>
      <w:r w:rsidRPr="003374B4">
        <w:t>tetapi meskipun istilah sistem yang digunakan bervariasi,semua sistem pada</w:t>
      </w:r>
      <w:r w:rsidR="00324939">
        <w:t xml:space="preserve"> </w:t>
      </w:r>
      <w:r w:rsidRPr="003374B4">
        <w:t>bidang-bidang tersebut mempunyai beberapa persyaratan umum, yaitu sistem</w:t>
      </w:r>
      <w:r w:rsidR="00324939">
        <w:t xml:space="preserve"> </w:t>
      </w:r>
      <w:r w:rsidRPr="003374B4">
        <w:t>harus mempunyai elemen, lingkungan, interaksi antar elemen, interaksi</w:t>
      </w:r>
      <w:r w:rsidR="00324939">
        <w:t xml:space="preserve"> </w:t>
      </w:r>
      <w:r w:rsidRPr="003374B4">
        <w:t xml:space="preserve">antara elemen </w:t>
      </w:r>
      <w:r w:rsidRPr="003374B4">
        <w:lastRenderedPageBreak/>
        <w:t>dengan lingkungannya, dan yang terpenting adalah sistem</w:t>
      </w:r>
      <w:r w:rsidR="00324939">
        <w:t xml:space="preserve"> </w:t>
      </w:r>
      <w:r w:rsidRPr="003374B4">
        <w:t xml:space="preserve">harus mempunyai tujuan yang akan dicapai. </w:t>
      </w:r>
    </w:p>
    <w:p w14:paraId="6057FCC9" w14:textId="004E57E2" w:rsidR="003374B4" w:rsidRDefault="003374B4" w:rsidP="00063A38">
      <w:pPr>
        <w:spacing w:line="360" w:lineRule="auto"/>
        <w:ind w:firstLine="567"/>
      </w:pPr>
      <w:r w:rsidRPr="003374B4">
        <w:t>Berdasarkan persyaratan ini, sistem dapat didefinisikan sebagai</w:t>
      </w:r>
      <w:r w:rsidR="00324939">
        <w:t xml:space="preserve"> </w:t>
      </w:r>
      <w:r w:rsidRPr="003374B4">
        <w:t>seperangkat elemen yang digabungkan satu dengan lainnya untuk suatu</w:t>
      </w:r>
      <w:r w:rsidR="00324939">
        <w:t xml:space="preserve"> </w:t>
      </w:r>
      <w:r w:rsidRPr="003374B4">
        <w:t>tujuan bersama.Kumpulan elemen terdiri dari manusia, mesin, prosedur,</w:t>
      </w:r>
      <w:r w:rsidR="00324939">
        <w:t xml:space="preserve"> </w:t>
      </w:r>
      <w:r w:rsidRPr="003374B4">
        <w:t>dokumen, data atau elemen lain yang terorganisir dari elemen-elemen</w:t>
      </w:r>
      <w:r w:rsidR="00324939">
        <w:t xml:space="preserve"> </w:t>
      </w:r>
      <w:r w:rsidRPr="003374B4">
        <w:t xml:space="preserve">tersebut. Elemen sistem disamping berhubungan satu </w:t>
      </w:r>
      <w:proofErr w:type="gramStart"/>
      <w:r w:rsidRPr="003374B4">
        <w:t>sama</w:t>
      </w:r>
      <w:proofErr w:type="gramEnd"/>
      <w:r w:rsidRPr="003374B4">
        <w:t xml:space="preserve"> lain, juga</w:t>
      </w:r>
      <w:r w:rsidR="00324939">
        <w:t xml:space="preserve"> </w:t>
      </w:r>
      <w:r w:rsidRPr="003374B4">
        <w:t>berhubungan dengan lingkungannya untuk mencapai tujuan yang telah</w:t>
      </w:r>
      <w:r w:rsidR="00324939">
        <w:t xml:space="preserve"> </w:t>
      </w:r>
      <w:r w:rsidRPr="003374B4">
        <w:t>ditentukan sebelumnya.</w:t>
      </w:r>
    </w:p>
    <w:p w14:paraId="7E9A11E8" w14:textId="292014EB" w:rsidR="00004B79" w:rsidRDefault="00004B79" w:rsidP="00063A38">
      <w:pPr>
        <w:spacing w:line="360" w:lineRule="auto"/>
        <w:ind w:firstLine="567"/>
      </w:pPr>
      <w:r>
        <w:t xml:space="preserve">Menurut  </w:t>
      </w:r>
      <w:r>
        <w:fldChar w:fldCharType="begin"/>
      </w:r>
      <w:r w:rsidR="00B87C73">
        <w:instrText xml:space="preserve"> ADDIN ZOTERO_ITEM CSL_CITATION {"citationID":"eIOok1y4","properties":{"formattedCitation":"(Hayati et al., 2022)","plainCitation":"(Hayati et al., 2022)","noteIndex":0},"citationItems":[{"id":51,"uris":["http://zotero.org/users/local/8SeGTeuV/items/ZKQDUCI2"],"itemData":{"id":51,"type":"article-journal","abstract":"With respect to the development of information technology and would force the people in those who use the technology maximally life of all terms. Certainly, various information, one is for the students who will undergo tour study or undergo college them in the far from their homes. It made students were to will find temporary shelter as domicile them for study done. It is therefore needed a system by which can help students to do rented room without coming directly to tenants. Building these systems in a design thinking from empathize, define, ideate, and test prototype. Of writing code php, used the program and use database MySQL framework Codeigniter 3. With the rental system the rooming house it is to simplify prospective tenants to do the booking the rooming house without having to come to the rooming house providers.","container-title":"METHOMIKA Jurnal Manajemen Informatika dan Komputerisasi Akuntansi","DOI":"10.46880/jmika.Vol6No1.pp29-33","ISSN":"25988565, 26204339","issue":"1","journalAbbreviation":"jmika","language":"id","page":"29-33","source":"DOI.org (Crossref)","title":"PERANCANGAN SISTEM INFORMASI PEMESANAN KAMAR KOST PADA RUKOST AYAH BUNDA MENGGUNAKAN METODE DESIGN THINKING","volume":"6","author":[{"family":"Hayati","given":"Nurul Fitrah"},{"family":"Dewi","given":"Arie Rafika"},{"family":"Lubis","given":"Fachrul Rozi"}],"issued":{"date-parts":[["2022",4,30]]}}}],"schema":"https://github.com/citation-style-language/schema/raw/master/csl-citation.json"} </w:instrText>
      </w:r>
      <w:r>
        <w:fldChar w:fldCharType="separate"/>
      </w:r>
      <w:r w:rsidR="00B87C73" w:rsidRPr="00B87C73">
        <w:rPr>
          <w:rFonts w:cs="Times New Roman"/>
        </w:rPr>
        <w:t>(Hayati et al., 2022)</w:t>
      </w:r>
      <w:r>
        <w:fldChar w:fldCharType="end"/>
      </w:r>
      <w:r>
        <w:t xml:space="preserve">. Sistem ialah </w:t>
      </w:r>
      <w:r w:rsidRPr="00004B79">
        <w:t>sekumpulan unsur, komponen, atau variabel yang terorganisir, saling berinteraksi, dan terpadu untuk mencapai suatu tujuan</w:t>
      </w:r>
      <w:r w:rsidR="00771673">
        <w:t>, dimana sistem dapat membantu mencapai tujuan bersama</w:t>
      </w:r>
      <w:r w:rsidRPr="00004B79">
        <w:t>.</w:t>
      </w:r>
    </w:p>
    <w:p w14:paraId="7F512AAE" w14:textId="77777777" w:rsidR="00771673" w:rsidRPr="003374B4" w:rsidRDefault="00771673" w:rsidP="00EF3D9E">
      <w:pPr>
        <w:spacing w:line="240" w:lineRule="auto"/>
      </w:pPr>
    </w:p>
    <w:p w14:paraId="336835F9" w14:textId="1B23BC70" w:rsidR="00635770" w:rsidRPr="00635770" w:rsidRDefault="001F17CA" w:rsidP="000F5DC9">
      <w:pPr>
        <w:pStyle w:val="Heading3"/>
        <w:spacing w:line="480" w:lineRule="auto"/>
      </w:pPr>
      <w:bookmarkStart w:id="21" w:name="_Toc191813281"/>
      <w:r w:rsidRPr="0082080C">
        <w:t>Manajemen Informasi</w:t>
      </w:r>
      <w:bookmarkEnd w:id="21"/>
    </w:p>
    <w:p w14:paraId="54FF756E" w14:textId="627002E4" w:rsidR="00771673" w:rsidRDefault="00702A4D" w:rsidP="00980CCD">
      <w:pPr>
        <w:spacing w:line="360" w:lineRule="auto"/>
        <w:ind w:firstLine="567"/>
      </w:pPr>
      <w:r>
        <w:t xml:space="preserve">Menurut </w:t>
      </w:r>
      <w:r>
        <w:fldChar w:fldCharType="begin"/>
      </w:r>
      <w:r>
        <w:instrText xml:space="preserve"> ADDIN ZOTERO_ITEM CSL_CITATION {"citationID":"NL296eav","properties":{"formattedCitation":"(Baslini, 2022)","plainCitation":"(Baslini, 2022)","noteIndex":0},"citationItems":[{"id":85,"uris":["http://zotero.org/users/local/8SeGTeuV/items/PFMK5UV6"],"itemData":{"id":85,"type":"article-journal","abstract":"The purpose of this study was to determine the duties, functions, and responsibilities of education management. This study elaborates the theoretical and practical basis on the importance of the principal's role in managing education both in terms of duties, functions, and responsibilities. The methodology or approach used in this paper uses a library research method or approach, while data collection is carried out by reviewing and exploring several journals, books, and documents (both printed and electronic) as well as sources of data and or other information. deemed relevant to the study. The data analysis technique used is content analysis. To maintain the accuracy of the assessment and prevent misinformation in data analysis, inter-library checking and rereading of the literature are carried out.","container-title":"Journal of Innovation in Teaching and Instructional Media","DOI":"10.52690/jitim.v2i2.276","ISSN":"2746-3583, 2775-4537","issue":"2","journalAbbreviation":"JITIM","language":"id","license":"https://creativecommons.org/licenses/by-sa/4.0","page":"109-115","source":"DOI.org (Crossref)","title":"Peran, Tugas dan Tanggung Jawab Manajemen Pendidikan","volume":"2","author":[{"family":"Baslini","given":"Baslini"}],"issued":{"date-parts":[["2022",1,20]]}}}],"schema":"https://github.com/citation-style-language/schema/raw/master/csl-citation.json"} </w:instrText>
      </w:r>
      <w:r>
        <w:fldChar w:fldCharType="separate"/>
      </w:r>
      <w:r w:rsidRPr="00702A4D">
        <w:rPr>
          <w:rFonts w:cs="Times New Roman"/>
        </w:rPr>
        <w:t>(Baslini, 2022)</w:t>
      </w:r>
      <w:r>
        <w:fldChar w:fldCharType="end"/>
      </w:r>
      <w:r>
        <w:t xml:space="preserve">, </w:t>
      </w:r>
      <w:r w:rsidRPr="00DE2B91">
        <w:t>Manajemen ialah suatu proses berkelanjutan yang terdiri dari kemampuan dan keteramilan spesial yang dimiliki seseorang dalam melaksanakan kegiatan baik dalam hal perorangan maupun kelompok atau melalui orang lain dalam mengelola dan menggunakan segala sumber untuk mencapai tujuan organisasi secara efektif, produktif &amp; efisien. Manajemen dapat diartikan sebuah kemampuan untuk mengorganisir segala sesuatu agar menjadi efisie</w:t>
      </w:r>
      <w:r>
        <w:t xml:space="preserve">n. Menurut Martin Halomoan Lumbangaol dalam </w:t>
      </w:r>
      <w:r w:rsidR="009A5F04">
        <w:fldChar w:fldCharType="begin"/>
      </w:r>
      <w:r w:rsidR="009A5F04">
        <w:instrText xml:space="preserve"> ADDIN ZOTERO_ITEM CSL_CITATION {"citationID":"fWNFYbFO","properties":{"formattedCitation":"(Risti, 2023)","plainCitation":"(Risti, 2023)","noteIndex":0},"citationItems":[{"id":73,"uris":["http://zotero.org/users/local/8SeGTeuV/items/F2HKD4KL"],"itemData":{"id":73,"type":"article-journal","abstract":"Teak Sungu furniture in the process of processing sales transactions is still manual so that it produces inaccurate and irrelevant information. Staff also have difficulty in making monthly sales reports, because reports are recapitulated based on daily sales transactions, through sales notes, if left continuously it will take up data storage space and time only for notes and sales reports. Manual data processing is also vulnerable to data manipulation, so that the data or sales reports produced are not necessarily reliable. From these problems, the researchers developed a websitebased sales information system. The sales information system was developed using the system development method, namely design thinking. A website-based sales information system can help Jati Sungu Furniture Bandar Lampung in recording and managing sales transaction data better than the previous system, so that previously poor quality data becomes accurate and relevant information. the system that has been developed also helps in making monthly sales reports more easily and quickly, the data is also difficult to manipulate because there are user access rights with a login system. the system has also been tested with ISO 25010. The test results of ISO 25010 have a percentage value of 92.9% and are very feasible to be implemented on Teak Sungu Furniture Bandar Lampung.","container-title":"Jurnal Informatika dan Rekayasa Perangkat Lunak","DOI":"10.33365/jatika.v3i4.2448","ISSN":"2723-3367, 2797-3492","issue":"4","journalAbbreviation":"JATIKA","language":"id","license":"https://creativecommons.org/licenses/by-sa/4.0","page":"435-445","source":"DOI.org (Crossref)","title":"IMPLEMENTASI PENGOLAHAN SISTEM PENJUALAN FURNITURE MENGGUNAKAN METODE DESIGN THINKING (STUDI KASUS : FURNITURE JATI SUNGU BANDAR LAMPUNG)","title-short":"IMPLEMENTASI PENGOLAHAN SISTEM PENJUALAN FURNITURE MENGGUNAKAN METODE DESIGN THINKING (STUDI KASUS","volume":"3","author":[{"family":"Risti","given":"Eci Astria"}],"issued":{"date-parts":[["2023",2,19]]}}}],"schema":"https://github.com/citation-style-language/schema/raw/master/csl-citation.json"} </w:instrText>
      </w:r>
      <w:r w:rsidR="009A5F04">
        <w:fldChar w:fldCharType="separate"/>
      </w:r>
      <w:r w:rsidR="009A5F04" w:rsidRPr="009A5F04">
        <w:rPr>
          <w:rFonts w:cs="Times New Roman"/>
        </w:rPr>
        <w:t>(Risti, 2023)</w:t>
      </w:r>
      <w:r w:rsidR="009A5F04">
        <w:fldChar w:fldCharType="end"/>
      </w:r>
      <w:r w:rsidR="009A5F04">
        <w:t xml:space="preserve">. </w:t>
      </w:r>
      <w:r w:rsidR="009A5F04" w:rsidRPr="00DE2B91">
        <w:t xml:space="preserve">Informasi merupakan sebuah hasil dari pemrosesan data yang relevan dan mempunyai manfaat bagi penggunanya. Dengan demikian, </w:t>
      </w:r>
      <w:r w:rsidR="009A5F04">
        <w:t>m</w:t>
      </w:r>
      <w:r w:rsidR="009A5F04" w:rsidRPr="00DE2B91">
        <w:t xml:space="preserve">anajemen informasi merupakan kegiatan yang berkelanjutan dalam pengelolaan data yang telah diproses menjadi informasi yang akurat </w:t>
      </w:r>
      <w:r w:rsidR="009A5F04" w:rsidRPr="004904A4">
        <w:t>guna mencapai tujuan pribadi maupun kelompok secara efektif dan ef</w:t>
      </w:r>
      <w:r w:rsidR="009A5F04" w:rsidRPr="00DE2B91">
        <w:t>isien.</w:t>
      </w:r>
    </w:p>
    <w:p w14:paraId="6F0D99FD" w14:textId="77777777" w:rsidR="00EF3D9E" w:rsidRPr="00771673" w:rsidRDefault="00EF3D9E" w:rsidP="00EF3D9E">
      <w:pPr>
        <w:spacing w:line="240" w:lineRule="auto"/>
      </w:pPr>
    </w:p>
    <w:p w14:paraId="11A9A96D" w14:textId="6E5213B7" w:rsidR="00635770" w:rsidRPr="00635770" w:rsidRDefault="009A5F04" w:rsidP="000F5DC9">
      <w:pPr>
        <w:pStyle w:val="Heading3"/>
        <w:spacing w:line="480" w:lineRule="auto"/>
      </w:pPr>
      <w:bookmarkStart w:id="22" w:name="_Toc191813282"/>
      <w:r>
        <w:t xml:space="preserve">Pengertian </w:t>
      </w:r>
      <w:r w:rsidR="001F17CA" w:rsidRPr="0082080C">
        <w:t>Wisata</w:t>
      </w:r>
      <w:bookmarkEnd w:id="22"/>
    </w:p>
    <w:p w14:paraId="0366067D" w14:textId="7C6E9138" w:rsidR="00DE7443" w:rsidRDefault="009A5F04" w:rsidP="00063A38">
      <w:pPr>
        <w:spacing w:line="360" w:lineRule="auto"/>
        <w:ind w:firstLine="567"/>
      </w:pPr>
      <w:r>
        <w:t xml:space="preserve">Menurut </w:t>
      </w:r>
      <w:r w:rsidR="000B4B9F">
        <w:fldChar w:fldCharType="begin"/>
      </w:r>
      <w:r w:rsidR="000B4B9F">
        <w:instrText xml:space="preserve"> ADDIN ZOTERO_ITEM CSL_CITATION {"citationID":"AnmvSFYl","properties":{"formattedCitation":"(Putri et al., 2023)","plainCitation":"(Putri et al., 2023)","noteIndex":0},"citationItems":[{"id":90,"uris":["http://zotero.org/users/local/8SeGTeuV/items/K95D3H3F"],"itemData":{"id":90,"type":"article-journal","abstract":"The Tirta Plamboyan swimming pool tourist attraction which is located in Talang Dry Village, Air Napal District, North Bengkulu Regency is very likely to be developed with adequate resources, but this tourist attraction is not widely known to the outside community and is still lacking in terms of existing facilities. Therefore, the author takes the title \"Strategy for the Development of the Tirta Plamboyan Swimming Pool Tourism Object, Talang Dry Village, Air Napal District, North Bengkulu Regency\" the aim is to be able to find out what kind of development strategy is suitable for the Tirta Plamboyan swimming pool tourist attraction. The purpose of this study was to determine the strategy of developing a tourism object for the Tirta Plamboyan swimming pool, Talang Dry Village, Air Napal District, North Bengkulu Regency with SWOT analysis. The method used is descriptive qualitative with data collection techniques distributing questionnaires to respondents. The analytical method used is SWOT, namely Strengths , Weaknesses , Opportunities and Threats . The results of this study indicate that the Tirta Plamboyan swimming pool tourism object, Talang Dry Village, Air Napal District, North Bengkulu Regency is in quadrant II position. This shows that the strategy used is a diversification strategy . In addition, the results of the SWOT diagram using the ST strategy explain that the Tirta Plamboyan swimming pool tourist attraction is can maintain a cheap swimming pool ticket price from others, keep the swimming pool clean and create comfort in the swimming pool area, and approach the public not to think badly about the Tirta Plamboyan swimming pool.","container-title":"EKOMBIS REVIEW: Jurnal Ilmiah Ekonomi dan Bisnis","DOI":"10.37676/ekombis.v11i1.3231","ISSN":"2338-8412, 2716-4411","issue":"1","journalAbbreviation":"Ecombis. Rev. J. Ilm. Eco. and Bussines.","language":"id","license":"http://creativecommons.org/licenses/by-sa/4.0","source":"DOI.org (Crossref)","title":"Strategi Pengembangan Objek Wisata Kolam Renang Tirta Plamboyan Desa Talang Kering Kecamatan Air Napal Kabupaten Bengkulu Utara","URL":"https://jurnal.unived.ac.id/index.php/er/article/view/3231","volume":"11","author":[{"family":"Putri","given":"Dita Winastia"},{"family":"Hanila","given":"Siti"},{"family":"Prawitasari","given":"Andriyani"}],"accessed":{"date-parts":[["2024",9,12]]},"issued":{"date-parts":[["2023",1,20]]}}}],"schema":"https://github.com/citation-style-language/schema/raw/master/csl-citation.json"} </w:instrText>
      </w:r>
      <w:r w:rsidR="000B4B9F">
        <w:fldChar w:fldCharType="separate"/>
      </w:r>
      <w:r w:rsidR="000B4B9F" w:rsidRPr="000B4B9F">
        <w:rPr>
          <w:rFonts w:cs="Times New Roman"/>
        </w:rPr>
        <w:t>(Putri et al., 2023)</w:t>
      </w:r>
      <w:r w:rsidR="000B4B9F">
        <w:fldChar w:fldCharType="end"/>
      </w:r>
      <w:r w:rsidR="000B4B9F">
        <w:t xml:space="preserve">. </w:t>
      </w:r>
      <w:r w:rsidR="000B4B9F" w:rsidRPr="000B4B9F">
        <w:t xml:space="preserve">Tempat wisata atau objek wisata adalah segala sesuatu yang ada di daerah tujuan wisata yang merupakan daya tarik agar orang-orang mau datang berkunjung ke tempat tersebut. Seperti yang kita ketahui di </w:t>
      </w:r>
      <w:r w:rsidR="000B4B9F" w:rsidRPr="000B4B9F">
        <w:lastRenderedPageBreak/>
        <w:t>Indonesia banyak sekali tempat wisata yang bisa kita kunjungi dari Sabang sampai Merauke kita bisa menemukan banyak sekali tempat wisata, seperti wisata pegunungan sampai lautan. Kita sebagai masyarakat Indonesia sudah sepatutnya bangga terhadap negara kita ini karena disini bisa kita bilang Indonesia adalah Surga Pariwisata. Dengan adanya sektor wisata dapat mempercepat pertumbuhan ekonomi dan penciptaan lapangan kerja dengan mempromosikan wisata-wisata yang ada di setiap masing-masing daerah di Indonesia.</w:t>
      </w:r>
    </w:p>
    <w:p w14:paraId="7482DE6E" w14:textId="77777777" w:rsidR="000F5DC9" w:rsidRPr="000B4B9F" w:rsidRDefault="000F5DC9" w:rsidP="00EF3D9E">
      <w:pPr>
        <w:spacing w:line="240" w:lineRule="auto"/>
      </w:pPr>
    </w:p>
    <w:p w14:paraId="591CABD0" w14:textId="7DF8A355" w:rsidR="00A3466D" w:rsidRPr="000373E0" w:rsidRDefault="001F17CA" w:rsidP="000F5DC9">
      <w:pPr>
        <w:pStyle w:val="Heading3"/>
        <w:spacing w:line="480" w:lineRule="auto"/>
        <w:rPr>
          <w:i/>
          <w:iCs/>
        </w:rPr>
      </w:pPr>
      <w:bookmarkStart w:id="23" w:name="_Toc191813283"/>
      <w:r w:rsidRPr="0082080C">
        <w:rPr>
          <w:i/>
          <w:iCs/>
        </w:rPr>
        <w:t>Website</w:t>
      </w:r>
      <w:bookmarkEnd w:id="23"/>
    </w:p>
    <w:p w14:paraId="69316E8F" w14:textId="32EEEB7F" w:rsidR="00DE7443" w:rsidRDefault="00DE7443" w:rsidP="00063A38">
      <w:pPr>
        <w:tabs>
          <w:tab w:val="left" w:pos="1276"/>
        </w:tabs>
        <w:spacing w:line="360" w:lineRule="auto"/>
        <w:ind w:firstLine="567"/>
        <w:rPr>
          <w:i/>
        </w:rPr>
      </w:pPr>
      <w:r w:rsidRPr="00160E14">
        <w:t>Menurut</w:t>
      </w:r>
      <w:r w:rsidR="00E113B9">
        <w:t xml:space="preserve"> </w:t>
      </w:r>
      <w:r w:rsidR="00E113B9">
        <w:fldChar w:fldCharType="begin"/>
      </w:r>
      <w:r w:rsidR="00E113B9">
        <w:instrText xml:space="preserve"> ADDIN ZOTERO_ITEM CSL_CITATION {"citationID":"ZlqeGKJ0","properties":{"formattedCitation":"(Budikusuma &amp; Susanto, 2022)","plainCitation":"(Budikusuma &amp; Susanto, 2022)","noteIndex":0},"citationItems":[{"id":93,"uris":["http://zotero.org/users/local/8SeGTeuV/items/YZ7Y2GWZ"],"itemData":{"id":93,"type":"article-journal","issue":"1","language":"id","source":"Zotero","title":"PENGEMBANGAN APLIKASI TOEFL PRACTICE EXAM BERBASIS WEBSITE PADA UNIVERSITAS TEKNOLOGI SUMBAWA","volume":"6","author":[{"family":"Budikusuma","given":"Iqbal"},{"family":"Susanto","given":"Eri Sasmita"}],"issued":{"date-parts":[["2022"]]}}}],"schema":"https://github.com/citation-style-language/schema/raw/master/csl-citation.json"} </w:instrText>
      </w:r>
      <w:r w:rsidR="00E113B9">
        <w:fldChar w:fldCharType="separate"/>
      </w:r>
      <w:r w:rsidR="00E113B9" w:rsidRPr="00E113B9">
        <w:rPr>
          <w:rFonts w:cs="Times New Roman"/>
        </w:rPr>
        <w:t>(Budikusuma &amp; Susanto, 2022)</w:t>
      </w:r>
      <w:r w:rsidR="00E113B9">
        <w:fldChar w:fldCharType="end"/>
      </w:r>
      <w:r w:rsidRPr="00160E14">
        <w:t xml:space="preserve">. </w:t>
      </w:r>
      <w:r w:rsidRPr="00160E14">
        <w:rPr>
          <w:i/>
          <w:iCs/>
        </w:rPr>
        <w:t xml:space="preserve">Website </w:t>
      </w:r>
      <w:r w:rsidRPr="00160E14">
        <w:t xml:space="preserve">adalah sekumpulan halaman situs yang terdapat pada domain maupun sub domain yang lokasinya berada pada </w:t>
      </w:r>
      <w:r w:rsidRPr="00160E14">
        <w:rPr>
          <w:i/>
        </w:rPr>
        <w:t>worldwide</w:t>
      </w:r>
      <w:r w:rsidRPr="00160E14">
        <w:t xml:space="preserve"> didalam sebuah internet. </w:t>
      </w:r>
      <w:r w:rsidRPr="00160E14">
        <w:rPr>
          <w:i/>
        </w:rPr>
        <w:t>Website</w:t>
      </w:r>
      <w:r w:rsidRPr="00160E14">
        <w:t xml:space="preserve"> merupakan software yang meliputi laman-laman situs yang dapat mempresentasikan konten audio, teks, maupun video kepada </w:t>
      </w:r>
      <w:r w:rsidRPr="00160E14">
        <w:rPr>
          <w:i/>
        </w:rPr>
        <w:t>user</w:t>
      </w:r>
      <w:r w:rsidRPr="00160E14">
        <w:t xml:space="preserve"> yang mana laman-laman situs tersebut mempunyai akses domain </w:t>
      </w:r>
      <w:r w:rsidRPr="00160E14">
        <w:rPr>
          <w:i/>
        </w:rPr>
        <w:t>worldwide</w:t>
      </w:r>
      <w:r w:rsidRPr="00160E14">
        <w:t xml:space="preserve"> ke dalam internet. Sehingga dapat dikatakan </w:t>
      </w:r>
      <w:r w:rsidRPr="00160E14">
        <w:rPr>
          <w:i/>
        </w:rPr>
        <w:t>website</w:t>
      </w:r>
      <w:r w:rsidRPr="00160E14">
        <w:t xml:space="preserve"> ialah aplikasi konten yang memakai </w:t>
      </w:r>
      <w:r w:rsidRPr="00160E14">
        <w:rPr>
          <w:i/>
        </w:rPr>
        <w:t>protocol</w:t>
      </w:r>
      <w:r w:rsidR="004904A4" w:rsidRPr="00160E14">
        <w:t xml:space="preserve"> </w:t>
      </w:r>
      <w:r w:rsidRPr="00160E14">
        <w:rPr>
          <w:i/>
        </w:rPr>
        <w:t>HTTP (Hyper Text Transfer)</w:t>
      </w:r>
      <w:r w:rsidRPr="00160E14">
        <w:t xml:space="preserve"> dimana dalam mengaksesnya diperlukan sebuah </w:t>
      </w:r>
      <w:r w:rsidRPr="00160E14">
        <w:rPr>
          <w:i/>
        </w:rPr>
        <w:t>browser.</w:t>
      </w:r>
    </w:p>
    <w:p w14:paraId="04395C5B" w14:textId="77777777" w:rsidR="00F837C9" w:rsidRPr="00DE7443" w:rsidRDefault="00F837C9" w:rsidP="00EF3D9E">
      <w:pPr>
        <w:spacing w:line="240" w:lineRule="auto"/>
      </w:pPr>
    </w:p>
    <w:p w14:paraId="3C7EF3B9" w14:textId="5B9C265C" w:rsidR="00A3466D" w:rsidRPr="00C95183" w:rsidRDefault="001F17CA" w:rsidP="000F5DC9">
      <w:pPr>
        <w:pStyle w:val="Heading3"/>
        <w:spacing w:line="480" w:lineRule="auto"/>
        <w:rPr>
          <w:i/>
          <w:iCs/>
          <w:color w:val="FF0000"/>
        </w:rPr>
      </w:pPr>
      <w:bookmarkStart w:id="24" w:name="_Toc191813284"/>
      <w:r w:rsidRPr="00C95183">
        <w:rPr>
          <w:color w:val="FF0000"/>
        </w:rPr>
        <w:t xml:space="preserve">Metode </w:t>
      </w:r>
      <w:r w:rsidRPr="00C95183">
        <w:rPr>
          <w:i/>
          <w:iCs/>
          <w:color w:val="FF0000"/>
        </w:rPr>
        <w:t>Design Thinking</w:t>
      </w:r>
      <w:bookmarkEnd w:id="24"/>
    </w:p>
    <w:p w14:paraId="4C9C7509" w14:textId="6F181BB0" w:rsidR="0021652A" w:rsidRPr="0027560D" w:rsidRDefault="0021652A" w:rsidP="00063A38">
      <w:pPr>
        <w:spacing w:line="360" w:lineRule="auto"/>
        <w:ind w:firstLine="567"/>
        <w:rPr>
          <w:lang w:val="fi-FI"/>
        </w:rPr>
      </w:pPr>
      <w:r>
        <w:t xml:space="preserve">Menurut </w:t>
      </w:r>
      <w:r>
        <w:fldChar w:fldCharType="begin"/>
      </w:r>
      <w:r>
        <w:instrText xml:space="preserve"> ADDIN ZOTERO_ITEM CSL_CITATION {"citationID":"5Gnp2Yz1","properties":{"formattedCitation":"(Sayyid Jamal Al Din, 2022)","plainCitation":"(Sayyid Jamal Al Din, 2022)","noteIndex":0},"citationItems":[{"id":80,"uris":["http://zotero.org/users/local/8SeGTeuV/items/YCG57ML8"],"itemData":{"id":80,"type":"article-journal","container-title":"Jurnal Ismetek","ISSN":"2406-9841","issue":"2","language":"id","page":"144-150","title":"PERANCANGAN SISTEM INFORMASI MANAJEMEN FUTSAL PADA LAPANGAN FUTSAL CORNER BEKASI DENGAN METODE DESIGN THINKING","volume":"14","author":[{"literal":"Sayyid Jamal Al Din"}],"issued":{"date-parts":[["2022",12]]}}}],"schema":"https://github.com/citation-style-language/schema/raw/master/csl-citation.json"} </w:instrText>
      </w:r>
      <w:r>
        <w:fldChar w:fldCharType="separate"/>
      </w:r>
      <w:r w:rsidRPr="0021652A">
        <w:rPr>
          <w:rFonts w:cs="Times New Roman"/>
        </w:rPr>
        <w:t>(Sayyid Jamal Al Din, 2022)</w:t>
      </w:r>
      <w:r>
        <w:fldChar w:fldCharType="end"/>
      </w:r>
      <w:r>
        <w:t xml:space="preserve">. </w:t>
      </w:r>
      <w:r w:rsidRPr="00A3466D">
        <w:rPr>
          <w:i/>
          <w:iCs/>
        </w:rPr>
        <w:t>Design thinking</w:t>
      </w:r>
      <w:r w:rsidRPr="0021652A">
        <w:t xml:space="preserve"> adalah metode untuk menciptakan nilai bagi calon pengguna dan peluang pasar secara keseluruhan, bukan hanya berdasarkan penampilan dan fungsi saja. </w:t>
      </w:r>
      <w:r w:rsidRPr="0027560D">
        <w:rPr>
          <w:lang w:val="fi-FI"/>
        </w:rPr>
        <w:t xml:space="preserve">Seluruh sistem didasarkan pada korespondensi antara keinginan, kelayakan teknologi dan kelangsungan hidup strategi bisnis. Dalam prosesnya, </w:t>
      </w:r>
      <w:r w:rsidRPr="0027560D">
        <w:rPr>
          <w:i/>
          <w:iCs/>
          <w:lang w:val="fi-FI"/>
        </w:rPr>
        <w:t>design thinking</w:t>
      </w:r>
      <w:r w:rsidRPr="0027560D">
        <w:rPr>
          <w:lang w:val="fi-FI"/>
        </w:rPr>
        <w:t xml:space="preserve"> menggunakan </w:t>
      </w:r>
      <w:r w:rsidRPr="0027560D">
        <w:rPr>
          <w:i/>
          <w:iCs/>
          <w:lang w:val="fi-FI"/>
        </w:rPr>
        <w:t>humancentered approach</w:t>
      </w:r>
      <w:r w:rsidRPr="0027560D">
        <w:rPr>
          <w:lang w:val="fi-FI"/>
        </w:rPr>
        <w:t xml:space="preserve"> yang ditujukan untuk dapat memahami permasalahan ataupun kebutuhan yang dimiliki oleh pengguna.</w:t>
      </w:r>
    </w:p>
    <w:p w14:paraId="2B3D8150" w14:textId="77777777" w:rsidR="006A43B2" w:rsidRDefault="0021795B" w:rsidP="006A43B2">
      <w:pPr>
        <w:keepNext/>
        <w:spacing w:line="360" w:lineRule="auto"/>
      </w:pPr>
      <w:r w:rsidRPr="0021795B">
        <w:rPr>
          <w:noProof/>
          <w:lang w:val="en-US"/>
        </w:rPr>
        <w:lastRenderedPageBreak/>
        <w:drawing>
          <wp:inline distT="0" distB="0" distL="0" distR="0" wp14:anchorId="69F91E0F" wp14:editId="30DA369B">
            <wp:extent cx="5039428" cy="2000529"/>
            <wp:effectExtent l="0" t="0" r="8890" b="0"/>
            <wp:docPr id="158694651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946513" name="Picture 1" descr="A diagram of a process&#10;&#10;Description automatically generated"/>
                    <pic:cNvPicPr/>
                  </pic:nvPicPr>
                  <pic:blipFill>
                    <a:blip r:embed="rId15"/>
                    <a:stretch>
                      <a:fillRect/>
                    </a:stretch>
                  </pic:blipFill>
                  <pic:spPr>
                    <a:xfrm>
                      <a:off x="0" y="0"/>
                      <a:ext cx="5039428" cy="2000529"/>
                    </a:xfrm>
                    <a:prstGeom prst="rect">
                      <a:avLst/>
                    </a:prstGeom>
                  </pic:spPr>
                </pic:pic>
              </a:graphicData>
            </a:graphic>
          </wp:inline>
        </w:drawing>
      </w:r>
    </w:p>
    <w:p w14:paraId="39539FEA" w14:textId="346156C9" w:rsidR="0021795B" w:rsidRPr="004904A4" w:rsidRDefault="00ED2120" w:rsidP="00ED2120">
      <w:pPr>
        <w:pStyle w:val="Caption"/>
        <w:rPr>
          <w:color w:val="auto"/>
          <w:szCs w:val="24"/>
        </w:rPr>
      </w:pPr>
      <w:bookmarkStart w:id="25" w:name="_Toc178340017"/>
      <w:r w:rsidRPr="009C6BB1">
        <w:rPr>
          <w:b/>
          <w:bCs/>
        </w:rPr>
        <w:t xml:space="preserve">Gambar </w:t>
      </w:r>
      <w:r w:rsidR="00197F0E" w:rsidRPr="009C6BB1">
        <w:rPr>
          <w:b/>
          <w:bCs/>
        </w:rPr>
        <w:fldChar w:fldCharType="begin"/>
      </w:r>
      <w:r w:rsidR="00197F0E" w:rsidRPr="009C6BB1">
        <w:rPr>
          <w:b/>
          <w:bCs/>
        </w:rPr>
        <w:instrText xml:space="preserve"> STYLEREF 1 \s </w:instrText>
      </w:r>
      <w:r w:rsidR="00197F0E" w:rsidRPr="009C6BB1">
        <w:rPr>
          <w:b/>
          <w:bCs/>
        </w:rPr>
        <w:fldChar w:fldCharType="separate"/>
      </w:r>
      <w:r w:rsidR="00A129F6">
        <w:rPr>
          <w:b/>
          <w:bCs/>
          <w:noProof/>
        </w:rPr>
        <w:t>2</w:t>
      </w:r>
      <w:r w:rsidR="00197F0E" w:rsidRPr="009C6BB1">
        <w:rPr>
          <w:b/>
          <w:bCs/>
        </w:rPr>
        <w:fldChar w:fldCharType="end"/>
      </w:r>
      <w:r w:rsidR="00197F0E" w:rsidRPr="009C6BB1">
        <w:rPr>
          <w:b/>
          <w:bCs/>
        </w:rPr>
        <w:t>.</w:t>
      </w:r>
      <w:r w:rsidR="00197F0E" w:rsidRPr="009C6BB1">
        <w:rPr>
          <w:b/>
          <w:bCs/>
        </w:rPr>
        <w:fldChar w:fldCharType="begin"/>
      </w:r>
      <w:r w:rsidR="00197F0E" w:rsidRPr="009C6BB1">
        <w:rPr>
          <w:b/>
          <w:bCs/>
        </w:rPr>
        <w:instrText xml:space="preserve"> SEQ Gambar \* ARABIC \s 1 </w:instrText>
      </w:r>
      <w:r w:rsidR="00197F0E" w:rsidRPr="009C6BB1">
        <w:rPr>
          <w:b/>
          <w:bCs/>
        </w:rPr>
        <w:fldChar w:fldCharType="separate"/>
      </w:r>
      <w:r w:rsidR="00A129F6">
        <w:rPr>
          <w:b/>
          <w:bCs/>
          <w:noProof/>
        </w:rPr>
        <w:t>1</w:t>
      </w:r>
      <w:r w:rsidR="00197F0E" w:rsidRPr="009C6BB1">
        <w:rPr>
          <w:b/>
          <w:bCs/>
        </w:rPr>
        <w:fldChar w:fldCharType="end"/>
      </w:r>
      <w:r w:rsidRPr="004904A4">
        <w:rPr>
          <w:color w:val="auto"/>
          <w:szCs w:val="24"/>
        </w:rPr>
        <w:t xml:space="preserve"> Metode Design Thinking</w:t>
      </w:r>
      <w:bookmarkEnd w:id="25"/>
    </w:p>
    <w:p w14:paraId="0EF6C8E6" w14:textId="495DB4B7" w:rsidR="0021795B" w:rsidRDefault="00ED1BA2" w:rsidP="00F909B5">
      <w:pPr>
        <w:spacing w:line="360" w:lineRule="auto"/>
        <w:ind w:firstLine="426"/>
      </w:pPr>
      <w:r>
        <w:t>Terdapat 5 tahapan dalam metode design thinking seperti yang ditampilakan pada gambar yaitu:</w:t>
      </w:r>
    </w:p>
    <w:p w14:paraId="097AA79C" w14:textId="07DA109B" w:rsidR="00ED1BA2" w:rsidRPr="003B2E8B" w:rsidRDefault="00ED1BA2">
      <w:pPr>
        <w:pStyle w:val="ListParagraph"/>
        <w:numPr>
          <w:ilvl w:val="7"/>
          <w:numId w:val="10"/>
        </w:numPr>
        <w:spacing w:line="360" w:lineRule="auto"/>
        <w:ind w:left="426"/>
        <w:rPr>
          <w:i/>
          <w:iCs/>
        </w:rPr>
      </w:pPr>
      <w:r w:rsidRPr="003B2E8B">
        <w:rPr>
          <w:i/>
          <w:iCs/>
        </w:rPr>
        <w:t>Empathize</w:t>
      </w:r>
    </w:p>
    <w:p w14:paraId="46C7F5A4" w14:textId="68F24631" w:rsidR="00ED1BA2" w:rsidRDefault="00ED1BA2" w:rsidP="00063A38">
      <w:pPr>
        <w:spacing w:line="360" w:lineRule="auto"/>
        <w:ind w:firstLine="426"/>
      </w:pPr>
      <w:r>
        <w:t xml:space="preserve">Empathize adalah tahap pertama dalam </w:t>
      </w:r>
      <w:r>
        <w:rPr>
          <w:i/>
          <w:iCs/>
        </w:rPr>
        <w:t xml:space="preserve">design thinking, </w:t>
      </w:r>
      <w:r>
        <w:t>tahapan ini bermaksud untuk mendapatkan pemahaman yang lebih baik tentang masalah yang sedang dihadapi, biasanya pada tahapanini dilakukan dengan melakukan wawancara, observasi, dan juga cara lainnya yang memungkinkan kita untuk mendapatkan data yang akurat dari calon pengguna.</w:t>
      </w:r>
    </w:p>
    <w:p w14:paraId="71852745" w14:textId="4681F508" w:rsidR="00ED1BA2" w:rsidRPr="003B2E8B" w:rsidRDefault="00ED1BA2">
      <w:pPr>
        <w:pStyle w:val="ListParagraph"/>
        <w:numPr>
          <w:ilvl w:val="7"/>
          <w:numId w:val="10"/>
        </w:numPr>
        <w:spacing w:line="360" w:lineRule="auto"/>
        <w:ind w:left="426"/>
        <w:rPr>
          <w:i/>
          <w:iCs/>
        </w:rPr>
      </w:pPr>
      <w:r w:rsidRPr="003B2E8B">
        <w:rPr>
          <w:i/>
          <w:iCs/>
        </w:rPr>
        <w:t>Define</w:t>
      </w:r>
    </w:p>
    <w:p w14:paraId="1E8303B9" w14:textId="686FE4F6" w:rsidR="00ED1BA2" w:rsidRPr="0027560D" w:rsidRDefault="00980CCD" w:rsidP="00063A38">
      <w:pPr>
        <w:spacing w:line="360" w:lineRule="auto"/>
        <w:ind w:firstLine="426"/>
        <w:rPr>
          <w:lang w:val="fi-FI"/>
        </w:rPr>
      </w:pPr>
      <w:r w:rsidRPr="0027560D">
        <w:rPr>
          <w:i/>
          <w:iCs/>
          <w:lang w:val="fi-FI"/>
        </w:rPr>
        <w:t>Define</w:t>
      </w:r>
      <w:r w:rsidRPr="0027560D">
        <w:rPr>
          <w:lang w:val="fi-FI"/>
        </w:rPr>
        <w:t xml:space="preserve"> merupakan tahap kedua, pada tahapan akan digunakan untuk mengumpulkan semua informasi yang didapat pada tahap </w:t>
      </w:r>
      <w:r w:rsidRPr="0027560D">
        <w:rPr>
          <w:i/>
          <w:iCs/>
          <w:lang w:val="fi-FI"/>
        </w:rPr>
        <w:t>empathize</w:t>
      </w:r>
      <w:r w:rsidRPr="0027560D">
        <w:rPr>
          <w:lang w:val="fi-FI"/>
        </w:rPr>
        <w:t>. Setelah mengumpulkan informasi tersebut kemudian menggolongkan masalah dan juga menganalisis data tersebut untuk menjadikan sebuah sudut pandang (</w:t>
      </w:r>
      <w:r w:rsidRPr="0027560D">
        <w:rPr>
          <w:i/>
          <w:iCs/>
          <w:lang w:val="fi-FI"/>
        </w:rPr>
        <w:t>Point Of View</w:t>
      </w:r>
      <w:r w:rsidRPr="0027560D">
        <w:rPr>
          <w:lang w:val="fi-FI"/>
        </w:rPr>
        <w:t>). Proses menganalisa masalah akan membantu mengumpulkan ide-ide yang akan di gunakan untuk memecahkan masalah secara efektif.</w:t>
      </w:r>
      <w:r w:rsidR="00ED1BA2" w:rsidRPr="0027560D">
        <w:rPr>
          <w:lang w:val="fi-FI"/>
        </w:rPr>
        <w:t xml:space="preserve"> </w:t>
      </w:r>
    </w:p>
    <w:p w14:paraId="073F66C4" w14:textId="26562C38" w:rsidR="003B2E8B" w:rsidRPr="003B2E8B" w:rsidRDefault="003B2E8B">
      <w:pPr>
        <w:pStyle w:val="ListParagraph"/>
        <w:numPr>
          <w:ilvl w:val="7"/>
          <w:numId w:val="10"/>
        </w:numPr>
        <w:spacing w:line="360" w:lineRule="auto"/>
        <w:ind w:left="426"/>
        <w:rPr>
          <w:i/>
          <w:iCs/>
        </w:rPr>
      </w:pPr>
      <w:r w:rsidRPr="003B2E8B">
        <w:rPr>
          <w:i/>
          <w:iCs/>
        </w:rPr>
        <w:t>Ideate</w:t>
      </w:r>
    </w:p>
    <w:p w14:paraId="23C25EA8" w14:textId="0CE03DC3" w:rsidR="003B2E8B" w:rsidRDefault="003B2E8B" w:rsidP="00063A38">
      <w:pPr>
        <w:spacing w:line="360" w:lineRule="auto"/>
        <w:ind w:firstLine="426"/>
      </w:pPr>
      <w:r w:rsidRPr="003B2E8B">
        <w:t xml:space="preserve">Pada tahapan ini </w:t>
      </w:r>
      <w:proofErr w:type="gramStart"/>
      <w:r w:rsidRPr="003B2E8B">
        <w:t>akan</w:t>
      </w:r>
      <w:proofErr w:type="gramEnd"/>
      <w:r w:rsidRPr="003B2E8B">
        <w:t xml:space="preserve"> menggunakan informasi dari tahapan sebelumnya untuk menghasilkan ide-ide, pada </w:t>
      </w:r>
      <w:r w:rsidRPr="00532A8D">
        <w:rPr>
          <w:i/>
          <w:iCs/>
        </w:rPr>
        <w:t>fase</w:t>
      </w:r>
      <w:r w:rsidRPr="003B2E8B">
        <w:t xml:space="preserve"> brainstorming ide-ide yang muncul akan ditampung untuk mencari solusi permasalahan yang sedang dihadapi calon pengguna. Setelah terkumpul kemudian ide-ide tersebut di uji untuk menemukan </w:t>
      </w:r>
      <w:r w:rsidRPr="003B2E8B">
        <w:lastRenderedPageBreak/>
        <w:t>mana ide yang terbaik yang dapat digunakan untuk menyelesaikan masalah tersebut.</w:t>
      </w:r>
    </w:p>
    <w:p w14:paraId="5DCAFDBA" w14:textId="6B759057" w:rsidR="003B2E8B" w:rsidRPr="003B2E8B" w:rsidRDefault="003B2E8B">
      <w:pPr>
        <w:pStyle w:val="ListParagraph"/>
        <w:numPr>
          <w:ilvl w:val="7"/>
          <w:numId w:val="10"/>
        </w:numPr>
        <w:spacing w:line="360" w:lineRule="auto"/>
        <w:ind w:left="426"/>
        <w:rPr>
          <w:i/>
          <w:iCs/>
        </w:rPr>
      </w:pPr>
      <w:r w:rsidRPr="003B2E8B">
        <w:rPr>
          <w:i/>
          <w:iCs/>
        </w:rPr>
        <w:t>Prototype</w:t>
      </w:r>
    </w:p>
    <w:p w14:paraId="6B3C0FE1" w14:textId="3905B732" w:rsidR="003B2E8B" w:rsidRPr="00980CCD" w:rsidRDefault="003B2E8B" w:rsidP="00063A38">
      <w:pPr>
        <w:spacing w:line="360" w:lineRule="auto"/>
        <w:ind w:firstLine="426"/>
      </w:pPr>
      <w:r w:rsidRPr="003B2E8B">
        <w:t xml:space="preserve">Tahap </w:t>
      </w:r>
      <w:r w:rsidRPr="00532A8D">
        <w:rPr>
          <w:i/>
          <w:iCs/>
        </w:rPr>
        <w:t>prototype</w:t>
      </w:r>
      <w:r w:rsidRPr="003B2E8B">
        <w:t xml:space="preserve"> ini berguna untuk mengimplementasikan ide yang sudah didapat dalam tahap sebelumnya menjadi sebuah aplikasi/produk uji coba. </w:t>
      </w:r>
      <w:r w:rsidRPr="00532A8D">
        <w:rPr>
          <w:i/>
          <w:iCs/>
        </w:rPr>
        <w:t>Prototype</w:t>
      </w:r>
      <w:r w:rsidRPr="003B2E8B">
        <w:t xml:space="preserve"> dapat juga digunakan untuk pengujian yang dilakukan oleh anggota </w:t>
      </w:r>
      <w:proofErr w:type="gramStart"/>
      <w:r w:rsidRPr="003B2E8B">
        <w:t>tim</w:t>
      </w:r>
      <w:proofErr w:type="gramEnd"/>
      <w:r w:rsidRPr="003B2E8B">
        <w:t xml:space="preserve"> sehingga bisa memperbaiki dan juga mengevaluasi ide-ide baru. Pada tahapan ini juga memungkinkan </w:t>
      </w:r>
      <w:proofErr w:type="gramStart"/>
      <w:r w:rsidRPr="003B2E8B">
        <w:t>tim</w:t>
      </w:r>
      <w:proofErr w:type="gramEnd"/>
      <w:r w:rsidRPr="003B2E8B">
        <w:t xml:space="preserve"> menemukan masalah dari masingmasing </w:t>
      </w:r>
      <w:r w:rsidRPr="00532A8D">
        <w:rPr>
          <w:i/>
          <w:iCs/>
        </w:rPr>
        <w:t xml:space="preserve">prototype </w:t>
      </w:r>
      <w:r w:rsidRPr="003B2E8B">
        <w:t>sehingga dapat di lakukan perbaikan sehingga mampu menghasilkan produk yang lebih baik</w:t>
      </w:r>
    </w:p>
    <w:p w14:paraId="5F846B8F" w14:textId="4FA7174D" w:rsidR="0021652A" w:rsidRPr="003B2E8B" w:rsidRDefault="003B2E8B">
      <w:pPr>
        <w:pStyle w:val="ListParagraph"/>
        <w:numPr>
          <w:ilvl w:val="7"/>
          <w:numId w:val="10"/>
        </w:numPr>
        <w:spacing w:line="360" w:lineRule="auto"/>
        <w:ind w:left="426"/>
        <w:rPr>
          <w:i/>
          <w:iCs/>
        </w:rPr>
      </w:pPr>
      <w:r w:rsidRPr="003B2E8B">
        <w:rPr>
          <w:i/>
          <w:iCs/>
        </w:rPr>
        <w:t>Test</w:t>
      </w:r>
    </w:p>
    <w:p w14:paraId="238984D8" w14:textId="37F58C8F" w:rsidR="003B2E8B" w:rsidRDefault="003B2E8B" w:rsidP="00063A38">
      <w:pPr>
        <w:spacing w:line="360" w:lineRule="auto"/>
        <w:ind w:firstLine="426"/>
      </w:pPr>
      <w:r w:rsidRPr="00160E14">
        <w:t xml:space="preserve">Pada tahapan ini </w:t>
      </w:r>
      <w:r w:rsidRPr="00160E14">
        <w:rPr>
          <w:i/>
          <w:iCs/>
        </w:rPr>
        <w:t>prototype</w:t>
      </w:r>
      <w:r w:rsidRPr="00160E14">
        <w:t xml:space="preserve"> yang dibuat pada tahap sebelumnya </w:t>
      </w:r>
      <w:proofErr w:type="gramStart"/>
      <w:r w:rsidRPr="00160E14">
        <w:t>akan</w:t>
      </w:r>
      <w:proofErr w:type="gramEnd"/>
      <w:r w:rsidRPr="00160E14">
        <w:t xml:space="preserve"> diujicoba untuk melihat seberapa baik </w:t>
      </w:r>
      <w:r w:rsidRPr="00160E14">
        <w:rPr>
          <w:i/>
          <w:iCs/>
        </w:rPr>
        <w:t>prototype</w:t>
      </w:r>
      <w:r w:rsidRPr="00160E14">
        <w:t xml:space="preserve"> tersebut menyelesaikan/</w:t>
      </w:r>
      <w:r w:rsidR="00F837C9" w:rsidRPr="00160E14">
        <w:t xml:space="preserve"> </w:t>
      </w:r>
      <w:r w:rsidRPr="00160E14">
        <w:t>menangani masalah yang sudah dianalisis pada</w:t>
      </w:r>
      <w:r w:rsidRPr="003B2E8B">
        <w:t xml:space="preserve"> tahap satu dan juga dua. Setelah </w:t>
      </w:r>
      <w:r w:rsidRPr="00532A8D">
        <w:rPr>
          <w:i/>
          <w:iCs/>
        </w:rPr>
        <w:t xml:space="preserve">prototype </w:t>
      </w:r>
      <w:r w:rsidRPr="003B2E8B">
        <w:t xml:space="preserve">yang merupakan contoh produk tersebut diujicobakan kepada calon pengguna kita mendapat </w:t>
      </w:r>
      <w:r w:rsidRPr="00532A8D">
        <w:rPr>
          <w:i/>
          <w:iCs/>
        </w:rPr>
        <w:t xml:space="preserve">feedback </w:t>
      </w:r>
      <w:r w:rsidRPr="003B2E8B">
        <w:t>sehingga memungkinkan untuk membuat perubahan dan juga penyempuranaan produk untuk memenuhi kebutuhan mereka.</w:t>
      </w:r>
    </w:p>
    <w:p w14:paraId="04D1C2F4" w14:textId="77777777" w:rsidR="003B2E8B" w:rsidRPr="0021652A" w:rsidRDefault="003B2E8B" w:rsidP="00EF3D9E">
      <w:pPr>
        <w:spacing w:line="240" w:lineRule="auto"/>
      </w:pPr>
    </w:p>
    <w:p w14:paraId="3A99CAEC" w14:textId="78AFBA27" w:rsidR="001F17CA" w:rsidRDefault="001F17CA" w:rsidP="000F5DC9">
      <w:pPr>
        <w:pStyle w:val="Heading3"/>
        <w:spacing w:line="480" w:lineRule="auto"/>
        <w:rPr>
          <w:i/>
          <w:iCs/>
        </w:rPr>
      </w:pPr>
      <w:bookmarkStart w:id="26" w:name="_Toc191813285"/>
      <w:r w:rsidRPr="0082080C">
        <w:rPr>
          <w:i/>
          <w:iCs/>
        </w:rPr>
        <w:t>Flowchart</w:t>
      </w:r>
      <w:bookmarkEnd w:id="26"/>
    </w:p>
    <w:p w14:paraId="057F2E71" w14:textId="04B56268" w:rsidR="00532A8D" w:rsidRPr="00532A8D" w:rsidRDefault="00062D47" w:rsidP="00063A38">
      <w:pPr>
        <w:spacing w:line="360" w:lineRule="auto"/>
        <w:ind w:firstLine="567"/>
      </w:pPr>
      <w:r>
        <w:t xml:space="preserve">Menurut </w:t>
      </w:r>
      <w:r>
        <w:fldChar w:fldCharType="begin"/>
      </w:r>
      <w:r>
        <w:instrText xml:space="preserve"> ADDIN ZOTERO_ITEM CSL_CITATION {"citationID":"68JyA0S8","properties":{"formattedCitation":"(Gilang Chumbara et al., 2024)","plainCitation":"(Gilang Chumbara et al., 2024)","noteIndex":0},"citationItems":[{"id":96,"uris":["http://zotero.org/users/local/8SeGTeuV/items/WJ3M58IV"],"itemData":{"id":96,"type":"article-journal","abstract":"This research aims to develop Android-based learning media for students at SMK Negeri 1 Prabumulih, especially in the TKR (Light Vehicle Engineering) department, and this research can also motivate students to have higher quality learning in the future. The learning system used is very minimal and still does not use Android-based learning media, therefore the author is very interested in creating automotive learning applications and introducing components in Android-based car engines, so that the application can later help and make it easier for students in the learning process. This research was created using the Multimedia Development Life Cycle (MDLC) system development method with stages in the form of concept, material collection, preparation and creation, testing and dissemination. The material in this automotive learning media is the components of a car engine and this application was also created using the Dart programming language using the Flutter Framework. Therefore, the author designed an Android-based application at SMK Negeri 1 Prabumulih with the title \"Design and Build an Automotive Learning Application and Introduction to Android-Based Car Engine Components\". The results of the research conducted as a reference for future researchers if they want to develop better learning media applications.","container-title":"Jurnal RESTIKOM : Riset Teknik Informatika dan Komputer","DOI":"10.52005/restikom.v6i1.181","ISSN":"2686-4797, 2686-4800","issue":"1","journalAbbreviation":"Restikom","language":"id","page":"1-14","source":"DOI.org (Crossref)","title":"Rancang Bangun Aplikasi Pembelajaran Otomotif dan Pengenalan Komponen-komponen Pada Mesin Mobil Berbasis Android","volume":"6","author":[{"literal":"Gilang Chumbara"},{"literal":"Iwan Setiawan"},{"literal":"Fajriyah"}],"issued":{"date-parts":[["2024",4,28]]}}}],"schema":"https://github.com/citation-style-language/schema/raw/master/csl-citation.json"} </w:instrText>
      </w:r>
      <w:r>
        <w:fldChar w:fldCharType="separate"/>
      </w:r>
      <w:r w:rsidRPr="00062D47">
        <w:rPr>
          <w:rFonts w:cs="Times New Roman"/>
        </w:rPr>
        <w:t>(Gilang Chumbara et al., 2024)</w:t>
      </w:r>
      <w:r>
        <w:fldChar w:fldCharType="end"/>
      </w:r>
      <w:r>
        <w:t xml:space="preserve">. </w:t>
      </w:r>
      <w:r w:rsidRPr="00532A8D">
        <w:rPr>
          <w:i/>
          <w:iCs/>
        </w:rPr>
        <w:t>Flowchart</w:t>
      </w:r>
      <w:r w:rsidRPr="00062D47">
        <w:t xml:space="preserve"> adalah sebuah bagan yang mengalir pada suatu prosedur atau program sistem menurut logika. Flowchart merupakan langkah-langkah untuk menjabatkan tahap-tahap suatu permasalahan dengan memvisualisasikan simbol-simbol tertentu yang mudah untuk digunakan, dipahami &amp; standar. Dapat disimpulkan, flowchart adalah bagan alir untuk menggambarkan langkah-langkah penyelesaian masalah secara terurai, hierarki &amp; sederhana dengan menggunakan simbol-simbol yang nantinya mudah dipahami oleh seorang programmer namun harus digaris bawahi bahwasanya tahapan yang ada harus disajikan secara sederhana, jelas &amp; tepat.</w:t>
      </w:r>
    </w:p>
    <w:p w14:paraId="25A09295" w14:textId="2B474C91" w:rsidR="00062D47" w:rsidRPr="00062D47" w:rsidRDefault="00160E14" w:rsidP="00160E14">
      <w:pPr>
        <w:pStyle w:val="Caption"/>
      </w:pPr>
      <w:bookmarkStart w:id="27" w:name="_Toc177238817"/>
      <w:bookmarkStart w:id="28" w:name="_Toc178340020"/>
      <w:r w:rsidRPr="00E218F0">
        <w:rPr>
          <w:b/>
          <w:bCs/>
        </w:rPr>
        <w:lastRenderedPageBreak/>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2</w:t>
      </w:r>
      <w:r w:rsidR="00E218F0">
        <w:rPr>
          <w:b/>
          <w:bCs/>
        </w:rPr>
        <w:fldChar w:fldCharType="end"/>
      </w:r>
      <w:r>
        <w:t xml:space="preserve"> </w:t>
      </w:r>
      <w:r w:rsidR="00670FBA">
        <w:t xml:space="preserve">Simbol </w:t>
      </w:r>
      <w:r w:rsidR="00670FBA" w:rsidRPr="00670FBA">
        <w:rPr>
          <w:i/>
          <w:iCs w:val="0"/>
        </w:rPr>
        <w:t>Flowchart</w:t>
      </w:r>
      <w:bookmarkEnd w:id="27"/>
      <w:bookmarkEnd w:id="28"/>
    </w:p>
    <w:tbl>
      <w:tblPr>
        <w:tblStyle w:val="TableGrid"/>
        <w:tblW w:w="5000" w:type="pct"/>
        <w:tblLook w:val="04A0" w:firstRow="1" w:lastRow="0" w:firstColumn="1" w:lastColumn="0" w:noHBand="0" w:noVBand="1"/>
      </w:tblPr>
      <w:tblGrid>
        <w:gridCol w:w="809"/>
        <w:gridCol w:w="2228"/>
        <w:gridCol w:w="1928"/>
        <w:gridCol w:w="2963"/>
      </w:tblGrid>
      <w:tr w:rsidR="00062D47" w14:paraId="418DE190" w14:textId="77777777" w:rsidTr="002072BB">
        <w:trPr>
          <w:trHeight w:val="567"/>
          <w:tblHeader/>
        </w:trPr>
        <w:tc>
          <w:tcPr>
            <w:tcW w:w="510" w:type="pct"/>
            <w:vAlign w:val="center"/>
          </w:tcPr>
          <w:p w14:paraId="30F0000D" w14:textId="77777777" w:rsidR="00062D47" w:rsidRPr="00CF53BD" w:rsidRDefault="00062D47" w:rsidP="002072BB">
            <w:pPr>
              <w:pStyle w:val="ListParagraph"/>
              <w:ind w:left="0"/>
              <w:jc w:val="center"/>
              <w:rPr>
                <w:b/>
                <w:bCs/>
              </w:rPr>
            </w:pPr>
            <w:r w:rsidRPr="00CF53BD">
              <w:rPr>
                <w:b/>
                <w:bCs/>
              </w:rPr>
              <w:t>NO</w:t>
            </w:r>
          </w:p>
        </w:tc>
        <w:tc>
          <w:tcPr>
            <w:tcW w:w="1405" w:type="pct"/>
            <w:vAlign w:val="center"/>
          </w:tcPr>
          <w:p w14:paraId="023EBAE2" w14:textId="77777777" w:rsidR="00062D47" w:rsidRPr="00CF53BD" w:rsidRDefault="00062D47" w:rsidP="002072BB">
            <w:pPr>
              <w:pStyle w:val="ListParagraph"/>
              <w:ind w:left="0"/>
              <w:jc w:val="center"/>
              <w:rPr>
                <w:b/>
                <w:bCs/>
              </w:rPr>
            </w:pPr>
            <w:r w:rsidRPr="00CF53BD">
              <w:rPr>
                <w:b/>
                <w:bCs/>
              </w:rPr>
              <w:t>SIMBOL</w:t>
            </w:r>
          </w:p>
        </w:tc>
        <w:tc>
          <w:tcPr>
            <w:tcW w:w="1216" w:type="pct"/>
            <w:vAlign w:val="center"/>
          </w:tcPr>
          <w:p w14:paraId="3B942081" w14:textId="77777777" w:rsidR="00062D47" w:rsidRPr="00CF53BD" w:rsidRDefault="00062D47" w:rsidP="002072BB">
            <w:pPr>
              <w:pStyle w:val="ListParagraph"/>
              <w:ind w:left="0"/>
              <w:jc w:val="center"/>
              <w:rPr>
                <w:b/>
                <w:bCs/>
              </w:rPr>
            </w:pPr>
            <w:r w:rsidRPr="00CF53BD">
              <w:rPr>
                <w:b/>
                <w:bCs/>
              </w:rPr>
              <w:t>NAMA</w:t>
            </w:r>
          </w:p>
        </w:tc>
        <w:tc>
          <w:tcPr>
            <w:tcW w:w="1869" w:type="pct"/>
            <w:vAlign w:val="center"/>
          </w:tcPr>
          <w:p w14:paraId="3CAFDBBE" w14:textId="77777777" w:rsidR="00062D47" w:rsidRPr="00CF53BD" w:rsidRDefault="00062D47" w:rsidP="002072BB">
            <w:pPr>
              <w:pStyle w:val="ListParagraph"/>
              <w:ind w:left="0"/>
              <w:jc w:val="center"/>
              <w:rPr>
                <w:b/>
                <w:bCs/>
              </w:rPr>
            </w:pPr>
            <w:r w:rsidRPr="00CF53BD">
              <w:rPr>
                <w:b/>
                <w:bCs/>
              </w:rPr>
              <w:t>KETERANGAN</w:t>
            </w:r>
          </w:p>
        </w:tc>
      </w:tr>
      <w:tr w:rsidR="00062D47" w14:paraId="2D77B8DE" w14:textId="77777777" w:rsidTr="002072BB">
        <w:trPr>
          <w:trHeight w:val="1134"/>
        </w:trPr>
        <w:tc>
          <w:tcPr>
            <w:tcW w:w="510" w:type="pct"/>
            <w:vAlign w:val="center"/>
          </w:tcPr>
          <w:p w14:paraId="7B132D79" w14:textId="77777777" w:rsidR="00062D47" w:rsidRDefault="00062D47" w:rsidP="002072BB">
            <w:pPr>
              <w:pStyle w:val="ListParagraph"/>
              <w:ind w:left="0"/>
              <w:jc w:val="center"/>
            </w:pPr>
            <w:r>
              <w:t>1</w:t>
            </w:r>
          </w:p>
        </w:tc>
        <w:tc>
          <w:tcPr>
            <w:tcW w:w="1405" w:type="pct"/>
            <w:vAlign w:val="center"/>
          </w:tcPr>
          <w:p w14:paraId="29C464D5"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59264" behindDoc="0" locked="0" layoutInCell="1" allowOverlap="1" wp14:anchorId="499B2278" wp14:editId="5F862850">
                      <wp:simplePos x="0" y="0"/>
                      <wp:positionH relativeFrom="column">
                        <wp:posOffset>132715</wp:posOffset>
                      </wp:positionH>
                      <wp:positionV relativeFrom="paragraph">
                        <wp:posOffset>6985</wp:posOffset>
                      </wp:positionV>
                      <wp:extent cx="914400" cy="301625"/>
                      <wp:effectExtent l="0" t="0" r="0" b="3175"/>
                      <wp:wrapNone/>
                      <wp:docPr id="185" name="Flowchart: Terminator 1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301625"/>
                              </a:xfrm>
                              <a:prstGeom prst="flowChartTermina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F095C02" id="_x0000_t116" coordsize="21600,21600" o:spt="116" path="m3475,qx,10800,3475,21600l18125,21600qx21600,10800,18125,xe">
                      <v:stroke joinstyle="miter"/>
                      <v:path gradientshapeok="t" o:connecttype="rect" textboxrect="1018,3163,20582,18437"/>
                    </v:shapetype>
                    <v:shape id="Flowchart: Terminator 185" o:spid="_x0000_s1026" type="#_x0000_t116" style="position:absolute;margin-left:10.45pt;margin-top:.55pt;width:1in;height:2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" fillcolor="white [3212]" strokecolor="black [3213]" strokeweight="1.5pt">
                      <v:path arrowok="t"/>
                    </v:shape>
                  </w:pict>
                </mc:Fallback>
              </mc:AlternateContent>
            </w:r>
          </w:p>
        </w:tc>
        <w:tc>
          <w:tcPr>
            <w:tcW w:w="1216" w:type="pct"/>
            <w:vAlign w:val="center"/>
          </w:tcPr>
          <w:p w14:paraId="6E5D0C2E" w14:textId="77777777" w:rsidR="00062D47" w:rsidRPr="0008358A" w:rsidRDefault="00062D47" w:rsidP="002072BB">
            <w:pPr>
              <w:pStyle w:val="ListParagraph"/>
              <w:ind w:left="0"/>
              <w:jc w:val="center"/>
              <w:rPr>
                <w:i/>
                <w:iCs/>
              </w:rPr>
            </w:pPr>
            <w:r w:rsidRPr="0008358A">
              <w:rPr>
                <w:i/>
                <w:iCs/>
              </w:rPr>
              <w:t>Terminator</w:t>
            </w:r>
          </w:p>
        </w:tc>
        <w:tc>
          <w:tcPr>
            <w:tcW w:w="1869" w:type="pct"/>
            <w:vAlign w:val="center"/>
          </w:tcPr>
          <w:p w14:paraId="02A92186" w14:textId="77777777" w:rsidR="00062D47" w:rsidRDefault="00062D47" w:rsidP="002072BB">
            <w:pPr>
              <w:pStyle w:val="ListParagraph"/>
              <w:ind w:left="0"/>
              <w:jc w:val="center"/>
            </w:pPr>
            <w:r w:rsidRPr="00FD32F2">
              <w:t>Start/End</w:t>
            </w:r>
          </w:p>
        </w:tc>
      </w:tr>
      <w:tr w:rsidR="00062D47" w14:paraId="26382CA1" w14:textId="77777777" w:rsidTr="002072BB">
        <w:trPr>
          <w:trHeight w:val="1134"/>
        </w:trPr>
        <w:tc>
          <w:tcPr>
            <w:tcW w:w="510" w:type="pct"/>
            <w:vAlign w:val="center"/>
          </w:tcPr>
          <w:p w14:paraId="64FBF66A" w14:textId="77777777" w:rsidR="00062D47" w:rsidRDefault="00062D47" w:rsidP="002072BB">
            <w:pPr>
              <w:pStyle w:val="ListParagraph"/>
              <w:ind w:left="0"/>
              <w:jc w:val="center"/>
            </w:pPr>
            <w:r>
              <w:t>2</w:t>
            </w:r>
          </w:p>
        </w:tc>
        <w:tc>
          <w:tcPr>
            <w:tcW w:w="1405" w:type="pct"/>
            <w:vAlign w:val="center"/>
          </w:tcPr>
          <w:p w14:paraId="31292237" w14:textId="77777777" w:rsidR="00062D47" w:rsidRDefault="00062D47" w:rsidP="002072BB">
            <w:pPr>
              <w:pStyle w:val="ListParagraph"/>
              <w:ind w:left="0"/>
              <w:jc w:val="center"/>
            </w:pPr>
            <w:r>
              <w:rPr>
                <w:noProof/>
                <w:lang w:val="en-US"/>
              </w:rPr>
              <mc:AlternateContent>
                <mc:Choice Requires="wps">
                  <w:drawing>
                    <wp:anchor distT="4294967295" distB="4294967295" distL="114300" distR="114300" simplePos="0" relativeHeight="251660288" behindDoc="0" locked="0" layoutInCell="1" allowOverlap="1" wp14:anchorId="38C57348" wp14:editId="09E4726B">
                      <wp:simplePos x="0" y="0"/>
                      <wp:positionH relativeFrom="column">
                        <wp:posOffset>107315</wp:posOffset>
                      </wp:positionH>
                      <wp:positionV relativeFrom="paragraph">
                        <wp:posOffset>102869</wp:posOffset>
                      </wp:positionV>
                      <wp:extent cx="946150" cy="0"/>
                      <wp:effectExtent l="0" t="76200" r="6350" b="76200"/>
                      <wp:wrapNone/>
                      <wp:docPr id="162" name="Straight Arrow Connector 1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461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EAD8A42" id="_x0000_t32" coordsize="21600,21600" o:spt="32" o:oned="t" path="m,l21600,21600e" filled="f">
                      <v:path arrowok="t" fillok="f" o:connecttype="none"/>
                      <o:lock v:ext="edit" shapetype="t"/>
                    </v:shapetype>
                    <v:shape id="Straight Arrow Connector 162" o:spid="_x0000_s1026" type="#_x0000_t32" style="position:absolute;margin-left:8.45pt;margin-top:8.1pt;width:74.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" strokecolor="black [3213]" strokeweight="1.5pt">
                      <v:stroke endarrow="block" joinstyle="miter"/>
                      <o:lock v:ext="edit" shapetype="f"/>
                    </v:shape>
                  </w:pict>
                </mc:Fallback>
              </mc:AlternateContent>
            </w:r>
          </w:p>
        </w:tc>
        <w:tc>
          <w:tcPr>
            <w:tcW w:w="1216" w:type="pct"/>
            <w:vAlign w:val="center"/>
          </w:tcPr>
          <w:p w14:paraId="12126C6E" w14:textId="77777777" w:rsidR="00062D47" w:rsidRPr="0008358A" w:rsidRDefault="00062D47" w:rsidP="002072BB">
            <w:pPr>
              <w:pStyle w:val="ListParagraph"/>
              <w:ind w:left="0"/>
              <w:jc w:val="center"/>
              <w:rPr>
                <w:i/>
                <w:iCs/>
              </w:rPr>
            </w:pPr>
            <w:r w:rsidRPr="0008358A">
              <w:rPr>
                <w:i/>
                <w:iCs/>
              </w:rPr>
              <w:t>Flowline</w:t>
            </w:r>
          </w:p>
        </w:tc>
        <w:tc>
          <w:tcPr>
            <w:tcW w:w="1869" w:type="pct"/>
            <w:vAlign w:val="center"/>
          </w:tcPr>
          <w:p w14:paraId="67D66045" w14:textId="77777777" w:rsidR="00062D47" w:rsidRDefault="00062D47" w:rsidP="002072BB">
            <w:pPr>
              <w:pStyle w:val="ListParagraph"/>
              <w:ind w:left="0"/>
              <w:jc w:val="center"/>
            </w:pPr>
            <w:r w:rsidRPr="00FD32F2">
              <w:t>Arah aliran program atau representasi alur kerja</w:t>
            </w:r>
          </w:p>
        </w:tc>
      </w:tr>
      <w:tr w:rsidR="00062D47" w14:paraId="752AAF3E" w14:textId="77777777" w:rsidTr="002072BB">
        <w:trPr>
          <w:trHeight w:val="1134"/>
        </w:trPr>
        <w:tc>
          <w:tcPr>
            <w:tcW w:w="510" w:type="pct"/>
            <w:vAlign w:val="center"/>
          </w:tcPr>
          <w:p w14:paraId="5414F61A" w14:textId="77777777" w:rsidR="00062D47" w:rsidRDefault="00062D47" w:rsidP="002072BB">
            <w:pPr>
              <w:pStyle w:val="ListParagraph"/>
              <w:ind w:left="0"/>
              <w:jc w:val="center"/>
            </w:pPr>
            <w:r>
              <w:t>3</w:t>
            </w:r>
          </w:p>
        </w:tc>
        <w:tc>
          <w:tcPr>
            <w:tcW w:w="1405" w:type="pct"/>
            <w:vAlign w:val="center"/>
          </w:tcPr>
          <w:p w14:paraId="43322693"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1312" behindDoc="0" locked="0" layoutInCell="1" allowOverlap="1" wp14:anchorId="1C061D82" wp14:editId="31A6C544">
                      <wp:simplePos x="0" y="0"/>
                      <wp:positionH relativeFrom="column">
                        <wp:posOffset>112395</wp:posOffset>
                      </wp:positionH>
                      <wp:positionV relativeFrom="paragraph">
                        <wp:posOffset>43815</wp:posOffset>
                      </wp:positionV>
                      <wp:extent cx="1003300" cy="450850"/>
                      <wp:effectExtent l="0" t="0" r="6350" b="6350"/>
                      <wp:wrapNone/>
                      <wp:docPr id="161" name="Flowchart: Process 1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3300" cy="450850"/>
                              </a:xfrm>
                              <a:prstGeom prst="flowChartProcess">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C36A565" id="_x0000_t109" coordsize="21600,21600" o:spt="109" path="m,l,21600r21600,l21600,xe">
                      <v:stroke joinstyle="miter"/>
                      <v:path gradientshapeok="t" o:connecttype="rect"/>
                    </v:shapetype>
                    <v:shape id="Flowchart: Process 161" o:spid="_x0000_s1026" type="#_x0000_t109" style="position:absolute;margin-left:8.85pt;margin-top:3.45pt;width:79pt;height: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" fillcolor="white [3212]" strokecolor="black [3213]" strokeweight="1.5pt">
                      <v:path arrowok="t"/>
                    </v:shape>
                  </w:pict>
                </mc:Fallback>
              </mc:AlternateContent>
            </w:r>
          </w:p>
        </w:tc>
        <w:tc>
          <w:tcPr>
            <w:tcW w:w="1216" w:type="pct"/>
            <w:vAlign w:val="center"/>
          </w:tcPr>
          <w:p w14:paraId="75FEBB27" w14:textId="77777777" w:rsidR="00062D47" w:rsidRPr="0008358A" w:rsidRDefault="00062D47" w:rsidP="002072BB">
            <w:pPr>
              <w:pStyle w:val="ListParagraph"/>
              <w:ind w:left="0"/>
              <w:jc w:val="center"/>
              <w:rPr>
                <w:i/>
                <w:iCs/>
              </w:rPr>
            </w:pPr>
            <w:r w:rsidRPr="0008358A">
              <w:rPr>
                <w:i/>
                <w:iCs/>
              </w:rPr>
              <w:t>Process</w:t>
            </w:r>
          </w:p>
        </w:tc>
        <w:tc>
          <w:tcPr>
            <w:tcW w:w="1869" w:type="pct"/>
            <w:vAlign w:val="center"/>
          </w:tcPr>
          <w:p w14:paraId="485EBAA2" w14:textId="77777777" w:rsidR="00062D47" w:rsidRDefault="00062D47" w:rsidP="002072BB">
            <w:pPr>
              <w:pStyle w:val="ListParagraph"/>
              <w:ind w:left="0"/>
              <w:jc w:val="center"/>
            </w:pPr>
            <w:r w:rsidRPr="00FD32F2">
              <w:t>Proses pengolahan atau perhitungan data</w:t>
            </w:r>
          </w:p>
        </w:tc>
      </w:tr>
      <w:tr w:rsidR="00062D47" w14:paraId="15C3258A" w14:textId="77777777" w:rsidTr="002072BB">
        <w:trPr>
          <w:trHeight w:val="1134"/>
        </w:trPr>
        <w:tc>
          <w:tcPr>
            <w:tcW w:w="510" w:type="pct"/>
            <w:vAlign w:val="center"/>
          </w:tcPr>
          <w:p w14:paraId="0191C7ED" w14:textId="77777777" w:rsidR="00062D47" w:rsidRDefault="00062D47" w:rsidP="002072BB">
            <w:pPr>
              <w:pStyle w:val="ListParagraph"/>
              <w:ind w:left="0"/>
              <w:jc w:val="center"/>
            </w:pPr>
            <w:r>
              <w:t>4</w:t>
            </w:r>
          </w:p>
        </w:tc>
        <w:tc>
          <w:tcPr>
            <w:tcW w:w="1405" w:type="pct"/>
            <w:vAlign w:val="center"/>
          </w:tcPr>
          <w:p w14:paraId="50AF7FE0"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2336" behindDoc="0" locked="0" layoutInCell="1" allowOverlap="1" wp14:anchorId="65EA8EA7" wp14:editId="726F8B69">
                      <wp:simplePos x="0" y="0"/>
                      <wp:positionH relativeFrom="column">
                        <wp:posOffset>195580</wp:posOffset>
                      </wp:positionH>
                      <wp:positionV relativeFrom="paragraph">
                        <wp:posOffset>6985</wp:posOffset>
                      </wp:positionV>
                      <wp:extent cx="800100" cy="412750"/>
                      <wp:effectExtent l="19050" t="0" r="19050" b="6350"/>
                      <wp:wrapNone/>
                      <wp:docPr id="160" name="Flowchart: Data 1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0100" cy="412750"/>
                              </a:xfrm>
                              <a:prstGeom prst="flowChartInputOutpu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608AE8F" id="_x0000_t111" coordsize="21600,21600" o:spt="111" path="m4321,l21600,,17204,21600,,21600xe">
                      <v:stroke joinstyle="miter"/>
                      <v:path gradientshapeok="t" o:connecttype="custom" o:connectlocs="12961,0;10800,0;2161,10800;8602,21600;10800,21600;19402,10800" textboxrect="4321,0,17204,21600"/>
                    </v:shapetype>
                    <v:shape id="Flowchart: Data 160" o:spid="_x0000_s1026" type="#_x0000_t111" style="position:absolute;margin-left:15.4pt;margin-top:.55pt;width:63pt;height: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" fillcolor="white [3212]" strokecolor="black [3213]" strokeweight="1.5pt">
                      <v:path arrowok="t"/>
                    </v:shape>
                  </w:pict>
                </mc:Fallback>
              </mc:AlternateContent>
            </w:r>
          </w:p>
        </w:tc>
        <w:tc>
          <w:tcPr>
            <w:tcW w:w="1216" w:type="pct"/>
            <w:vAlign w:val="center"/>
          </w:tcPr>
          <w:p w14:paraId="77C997BA" w14:textId="77777777" w:rsidR="00062D47" w:rsidRPr="0008358A" w:rsidRDefault="00062D47" w:rsidP="002072BB">
            <w:pPr>
              <w:pStyle w:val="ListParagraph"/>
              <w:ind w:left="0"/>
              <w:jc w:val="center"/>
              <w:rPr>
                <w:i/>
                <w:iCs/>
              </w:rPr>
            </w:pPr>
            <w:r w:rsidRPr="0008358A">
              <w:rPr>
                <w:i/>
                <w:iCs/>
              </w:rPr>
              <w:t>Input dan output</w:t>
            </w:r>
          </w:p>
        </w:tc>
        <w:tc>
          <w:tcPr>
            <w:tcW w:w="1869" w:type="pct"/>
            <w:vAlign w:val="center"/>
          </w:tcPr>
          <w:p w14:paraId="0BCEC0B2" w14:textId="77777777" w:rsidR="00062D47" w:rsidRDefault="00062D47" w:rsidP="002072BB">
            <w:pPr>
              <w:pStyle w:val="ListParagraph"/>
              <w:ind w:left="0"/>
              <w:jc w:val="center"/>
            </w:pPr>
            <w:r w:rsidRPr="00FD32F2">
              <w:t>Proses masukan/keluaran data atau informasi</w:t>
            </w:r>
          </w:p>
        </w:tc>
      </w:tr>
      <w:tr w:rsidR="00062D47" w14:paraId="161C617D" w14:textId="77777777" w:rsidTr="002072BB">
        <w:trPr>
          <w:trHeight w:val="1134"/>
        </w:trPr>
        <w:tc>
          <w:tcPr>
            <w:tcW w:w="510" w:type="pct"/>
            <w:vAlign w:val="center"/>
          </w:tcPr>
          <w:p w14:paraId="7A83CD6F" w14:textId="77777777" w:rsidR="00062D47" w:rsidRDefault="00062D47" w:rsidP="002072BB">
            <w:pPr>
              <w:pStyle w:val="ListParagraph"/>
              <w:ind w:left="0"/>
              <w:jc w:val="center"/>
            </w:pPr>
            <w:r>
              <w:t>5</w:t>
            </w:r>
          </w:p>
        </w:tc>
        <w:tc>
          <w:tcPr>
            <w:tcW w:w="1405" w:type="pct"/>
            <w:vAlign w:val="center"/>
          </w:tcPr>
          <w:p w14:paraId="2D6D2545"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3360" behindDoc="0" locked="0" layoutInCell="1" allowOverlap="1" wp14:anchorId="3C4426D1" wp14:editId="1D91FA84">
                      <wp:simplePos x="0" y="0"/>
                      <wp:positionH relativeFrom="column">
                        <wp:posOffset>139065</wp:posOffset>
                      </wp:positionH>
                      <wp:positionV relativeFrom="paragraph">
                        <wp:posOffset>31750</wp:posOffset>
                      </wp:positionV>
                      <wp:extent cx="984250" cy="527050"/>
                      <wp:effectExtent l="0" t="0" r="6350" b="6350"/>
                      <wp:wrapNone/>
                      <wp:docPr id="157" name="Flowchart: Predefined Process 1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4250" cy="527050"/>
                              </a:xfrm>
                              <a:prstGeom prst="flowChartPredefinedProcess">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E482987" id="_x0000_t112" coordsize="21600,21600" o:spt="112" path="m,l,21600r21600,l21600,xem2610,nfl2610,21600em18990,nfl18990,21600e">
                      <v:stroke joinstyle="miter"/>
                      <v:path o:extrusionok="f" gradientshapeok="t" o:connecttype="rect" textboxrect="2610,0,18990,21600"/>
                    </v:shapetype>
                    <v:shape id="Flowchart: Predefined Process 157" o:spid="_x0000_s1026" type="#_x0000_t112" style="position:absolute;margin-left:10.95pt;margin-top:2.5pt;width:77.5pt;height:4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" fillcolor="white [3212]" strokecolor="black [3213]" strokeweight="1.5pt">
                      <v:path arrowok="t"/>
                    </v:shape>
                  </w:pict>
                </mc:Fallback>
              </mc:AlternateContent>
            </w:r>
          </w:p>
        </w:tc>
        <w:tc>
          <w:tcPr>
            <w:tcW w:w="1216" w:type="pct"/>
            <w:vAlign w:val="center"/>
          </w:tcPr>
          <w:p w14:paraId="4F3B8AFA" w14:textId="77777777" w:rsidR="00062D47" w:rsidRPr="0008358A" w:rsidRDefault="00062D47" w:rsidP="002072BB">
            <w:pPr>
              <w:pStyle w:val="ListParagraph"/>
              <w:ind w:left="0"/>
              <w:jc w:val="center"/>
              <w:rPr>
                <w:i/>
                <w:iCs/>
              </w:rPr>
            </w:pPr>
            <w:r w:rsidRPr="0008358A">
              <w:rPr>
                <w:i/>
                <w:iCs/>
              </w:rPr>
              <w:t>Predefined Process</w:t>
            </w:r>
          </w:p>
        </w:tc>
        <w:tc>
          <w:tcPr>
            <w:tcW w:w="1869" w:type="pct"/>
            <w:vAlign w:val="center"/>
          </w:tcPr>
          <w:p w14:paraId="3A4F7A87" w14:textId="77777777" w:rsidR="00062D47" w:rsidRDefault="00062D47" w:rsidP="002072BB">
            <w:pPr>
              <w:pStyle w:val="ListParagraph"/>
              <w:ind w:left="0"/>
              <w:jc w:val="center"/>
            </w:pPr>
            <w:r w:rsidRPr="00FD32F2">
              <w:t>Memulai cabang program atau menjalankannya</w:t>
            </w:r>
          </w:p>
        </w:tc>
      </w:tr>
      <w:tr w:rsidR="00062D47" w:rsidRPr="00373F66" w14:paraId="240E5B0B" w14:textId="77777777" w:rsidTr="002072BB">
        <w:trPr>
          <w:trHeight w:val="1134"/>
        </w:trPr>
        <w:tc>
          <w:tcPr>
            <w:tcW w:w="510" w:type="pct"/>
            <w:vAlign w:val="center"/>
          </w:tcPr>
          <w:p w14:paraId="59D4C715" w14:textId="77777777" w:rsidR="00062D47" w:rsidRDefault="00062D47" w:rsidP="002072BB">
            <w:pPr>
              <w:pStyle w:val="ListParagraph"/>
              <w:ind w:left="0"/>
              <w:jc w:val="center"/>
            </w:pPr>
            <w:r>
              <w:t>6</w:t>
            </w:r>
          </w:p>
        </w:tc>
        <w:tc>
          <w:tcPr>
            <w:tcW w:w="1405" w:type="pct"/>
            <w:vAlign w:val="center"/>
          </w:tcPr>
          <w:p w14:paraId="52E66631"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4384" behindDoc="0" locked="0" layoutInCell="1" allowOverlap="1" wp14:anchorId="04446496" wp14:editId="4ED37EAC">
                      <wp:simplePos x="0" y="0"/>
                      <wp:positionH relativeFrom="column">
                        <wp:posOffset>259080</wp:posOffset>
                      </wp:positionH>
                      <wp:positionV relativeFrom="paragraph">
                        <wp:posOffset>62230</wp:posOffset>
                      </wp:positionV>
                      <wp:extent cx="666750" cy="520700"/>
                      <wp:effectExtent l="19050" t="19050" r="19050" b="12700"/>
                      <wp:wrapNone/>
                      <wp:docPr id="156" name="Flowchart: Decision 1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6750" cy="520700"/>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FDF6006" id="_x0000_t110" coordsize="21600,21600" o:spt="110" path="m10800,l,10800,10800,21600,21600,10800xe">
                      <v:stroke joinstyle="miter"/>
                      <v:path gradientshapeok="t" o:connecttype="rect" textboxrect="5400,5400,16200,16200"/>
                    </v:shapetype>
                    <v:shape id="Flowchart: Decision 156" o:spid="_x0000_s1026" type="#_x0000_t110" style="position:absolute;margin-left:20.4pt;margin-top:4.9pt;width:52.5pt;height:4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" fillcolor="white [3212]" strokecolor="black [3213]" strokeweight="1.5pt">
                      <v:path arrowok="t"/>
                    </v:shape>
                  </w:pict>
                </mc:Fallback>
              </mc:AlternateContent>
            </w:r>
          </w:p>
        </w:tc>
        <w:tc>
          <w:tcPr>
            <w:tcW w:w="1216" w:type="pct"/>
            <w:vAlign w:val="center"/>
          </w:tcPr>
          <w:p w14:paraId="6BEB3F6A" w14:textId="77777777" w:rsidR="00062D47" w:rsidRPr="0008358A" w:rsidRDefault="00062D47" w:rsidP="002072BB">
            <w:pPr>
              <w:pStyle w:val="ListParagraph"/>
              <w:ind w:left="0"/>
              <w:jc w:val="center"/>
              <w:rPr>
                <w:i/>
                <w:iCs/>
              </w:rPr>
            </w:pPr>
            <w:r w:rsidRPr="0008358A">
              <w:rPr>
                <w:i/>
                <w:iCs/>
              </w:rPr>
              <w:t>Decision</w:t>
            </w:r>
          </w:p>
        </w:tc>
        <w:tc>
          <w:tcPr>
            <w:tcW w:w="1869" w:type="pct"/>
            <w:vAlign w:val="center"/>
          </w:tcPr>
          <w:p w14:paraId="3AECA8A3" w14:textId="77777777" w:rsidR="00062D47" w:rsidRPr="0027560D" w:rsidRDefault="00062D47" w:rsidP="002072BB">
            <w:pPr>
              <w:pStyle w:val="ListParagraph"/>
              <w:ind w:left="0"/>
              <w:jc w:val="center"/>
              <w:rPr>
                <w:lang w:val="fi-FI"/>
              </w:rPr>
            </w:pPr>
            <w:r w:rsidRPr="0027560D">
              <w:rPr>
                <w:lang w:val="fi-FI"/>
              </w:rPr>
              <w:t>Analogi deklarasi pilihan untuk kedepannya</w:t>
            </w:r>
          </w:p>
        </w:tc>
      </w:tr>
      <w:tr w:rsidR="00062D47" w14:paraId="4A173DFF" w14:textId="77777777" w:rsidTr="002072BB">
        <w:trPr>
          <w:trHeight w:val="1134"/>
        </w:trPr>
        <w:tc>
          <w:tcPr>
            <w:tcW w:w="510" w:type="pct"/>
            <w:vAlign w:val="center"/>
          </w:tcPr>
          <w:p w14:paraId="55C78911" w14:textId="77777777" w:rsidR="00062D47" w:rsidRDefault="00062D47" w:rsidP="002072BB">
            <w:pPr>
              <w:pStyle w:val="ListParagraph"/>
              <w:ind w:left="0"/>
              <w:jc w:val="center"/>
            </w:pPr>
            <w:r>
              <w:t>7</w:t>
            </w:r>
          </w:p>
        </w:tc>
        <w:tc>
          <w:tcPr>
            <w:tcW w:w="1405" w:type="pct"/>
            <w:vAlign w:val="center"/>
          </w:tcPr>
          <w:p w14:paraId="62E2235F"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5408" behindDoc="0" locked="0" layoutInCell="1" allowOverlap="1" wp14:anchorId="22AF5E75" wp14:editId="3CC77D67">
                      <wp:simplePos x="0" y="0"/>
                      <wp:positionH relativeFrom="column">
                        <wp:posOffset>329565</wp:posOffset>
                      </wp:positionH>
                      <wp:positionV relativeFrom="paragraph">
                        <wp:posOffset>13335</wp:posOffset>
                      </wp:positionV>
                      <wp:extent cx="514350" cy="463550"/>
                      <wp:effectExtent l="0" t="0" r="0" b="0"/>
                      <wp:wrapNone/>
                      <wp:docPr id="155" name="Flowchart: Connector 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 cy="463550"/>
                              </a:xfrm>
                              <a:prstGeom prst="flowChartConnec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75A3CB7"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55" o:spid="_x0000_s1026" type="#_x0000_t120" style="position:absolute;margin-left:25.95pt;margin-top:1.05pt;width:40.5pt;height:3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" fillcolor="white [3212]" strokecolor="black [3213]" strokeweight="1.5pt">
                      <v:stroke joinstyle="miter"/>
                      <v:path arrowok="t"/>
                    </v:shape>
                  </w:pict>
                </mc:Fallback>
              </mc:AlternateContent>
            </w:r>
          </w:p>
        </w:tc>
        <w:tc>
          <w:tcPr>
            <w:tcW w:w="1216" w:type="pct"/>
            <w:vAlign w:val="center"/>
          </w:tcPr>
          <w:p w14:paraId="1873D752" w14:textId="77777777" w:rsidR="00062D47" w:rsidRPr="0008358A" w:rsidRDefault="00062D47" w:rsidP="002072BB">
            <w:pPr>
              <w:pStyle w:val="ListParagraph"/>
              <w:ind w:left="0"/>
              <w:jc w:val="center"/>
              <w:rPr>
                <w:i/>
                <w:iCs/>
              </w:rPr>
            </w:pPr>
            <w:r w:rsidRPr="0008358A">
              <w:rPr>
                <w:i/>
                <w:iCs/>
              </w:rPr>
              <w:t>On-page Connector</w:t>
            </w:r>
          </w:p>
        </w:tc>
        <w:tc>
          <w:tcPr>
            <w:tcW w:w="1869" w:type="pct"/>
            <w:vAlign w:val="center"/>
          </w:tcPr>
          <w:p w14:paraId="2F18162B" w14:textId="77777777" w:rsidR="00062D47" w:rsidRDefault="00062D47" w:rsidP="002072BB">
            <w:pPr>
              <w:pStyle w:val="ListParagraph"/>
              <w:ind w:left="0"/>
              <w:jc w:val="center"/>
            </w:pPr>
            <w:r w:rsidRPr="00FD32F2">
              <w:t>Penyambung bagian flowchart di satu laman</w:t>
            </w:r>
          </w:p>
        </w:tc>
      </w:tr>
      <w:tr w:rsidR="00062D47" w14:paraId="2DF3A290" w14:textId="77777777" w:rsidTr="002072BB">
        <w:trPr>
          <w:trHeight w:val="1134"/>
        </w:trPr>
        <w:tc>
          <w:tcPr>
            <w:tcW w:w="510" w:type="pct"/>
            <w:vAlign w:val="center"/>
          </w:tcPr>
          <w:p w14:paraId="78B23953" w14:textId="77777777" w:rsidR="00062D47" w:rsidRDefault="00062D47" w:rsidP="002072BB">
            <w:pPr>
              <w:pStyle w:val="ListParagraph"/>
              <w:ind w:left="0"/>
              <w:jc w:val="center"/>
            </w:pPr>
            <w:r>
              <w:t>8</w:t>
            </w:r>
          </w:p>
        </w:tc>
        <w:tc>
          <w:tcPr>
            <w:tcW w:w="1405" w:type="pct"/>
            <w:vAlign w:val="center"/>
          </w:tcPr>
          <w:p w14:paraId="684E0F40"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6432" behindDoc="0" locked="0" layoutInCell="1" allowOverlap="1" wp14:anchorId="4C22BC86" wp14:editId="6BA72DEE">
                      <wp:simplePos x="0" y="0"/>
                      <wp:positionH relativeFrom="column">
                        <wp:posOffset>335915</wp:posOffset>
                      </wp:positionH>
                      <wp:positionV relativeFrom="paragraph">
                        <wp:posOffset>29845</wp:posOffset>
                      </wp:positionV>
                      <wp:extent cx="514350" cy="527050"/>
                      <wp:effectExtent l="0" t="0" r="0" b="25400"/>
                      <wp:wrapNone/>
                      <wp:docPr id="154" name="Flowchart: Off-page Connector 1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 cy="527050"/>
                              </a:xfrm>
                              <a:prstGeom prst="flowChartOffpageConnec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F5A9E32" id="_x0000_t177" coordsize="21600,21600" o:spt="177" path="m,l21600,r,17255l10800,21600,,17255xe">
                      <v:stroke joinstyle="miter"/>
                      <v:path gradientshapeok="t" o:connecttype="rect" textboxrect="0,0,21600,17255"/>
                    </v:shapetype>
                    <v:shape id="Flowchart: Off-page Connector 154" o:spid="_x0000_s1026" type="#_x0000_t177" style="position:absolute;margin-left:26.45pt;margin-top:2.35pt;width:40.5pt;height: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" fillcolor="white [3212]" strokecolor="black [3213]" strokeweight="1.5pt">
                      <v:path arrowok="t"/>
                    </v:shape>
                  </w:pict>
                </mc:Fallback>
              </mc:AlternateContent>
            </w:r>
          </w:p>
        </w:tc>
        <w:tc>
          <w:tcPr>
            <w:tcW w:w="1216" w:type="pct"/>
            <w:vAlign w:val="center"/>
          </w:tcPr>
          <w:p w14:paraId="15ABEBE2" w14:textId="77777777" w:rsidR="00062D47" w:rsidRPr="0008358A" w:rsidRDefault="00062D47" w:rsidP="002072BB">
            <w:pPr>
              <w:pStyle w:val="ListParagraph"/>
              <w:ind w:left="0"/>
              <w:jc w:val="center"/>
              <w:rPr>
                <w:i/>
                <w:iCs/>
              </w:rPr>
            </w:pPr>
            <w:r w:rsidRPr="0008358A">
              <w:rPr>
                <w:i/>
                <w:iCs/>
              </w:rPr>
              <w:t>Off-page Connector</w:t>
            </w:r>
          </w:p>
        </w:tc>
        <w:tc>
          <w:tcPr>
            <w:tcW w:w="1869" w:type="pct"/>
            <w:vAlign w:val="center"/>
          </w:tcPr>
          <w:p w14:paraId="7F850A93" w14:textId="77777777" w:rsidR="00062D47" w:rsidRDefault="00062D47" w:rsidP="002072BB">
            <w:pPr>
              <w:pStyle w:val="ListParagraph"/>
              <w:ind w:left="0"/>
              <w:jc w:val="center"/>
            </w:pPr>
            <w:r w:rsidRPr="00FD32F2">
              <w:t>Penyambung bagian flowchart di beda laman</w:t>
            </w:r>
          </w:p>
        </w:tc>
      </w:tr>
      <w:tr w:rsidR="00062D47" w:rsidRPr="00373F66" w14:paraId="6BEC13A9" w14:textId="77777777" w:rsidTr="002072BB">
        <w:trPr>
          <w:trHeight w:val="1134"/>
        </w:trPr>
        <w:tc>
          <w:tcPr>
            <w:tcW w:w="510" w:type="pct"/>
            <w:vAlign w:val="center"/>
          </w:tcPr>
          <w:p w14:paraId="76B03D35" w14:textId="77777777" w:rsidR="00062D47" w:rsidRDefault="00062D47" w:rsidP="002072BB">
            <w:pPr>
              <w:pStyle w:val="ListParagraph"/>
              <w:ind w:left="0"/>
              <w:jc w:val="center"/>
            </w:pPr>
            <w:r>
              <w:t>9</w:t>
            </w:r>
          </w:p>
        </w:tc>
        <w:tc>
          <w:tcPr>
            <w:tcW w:w="1405" w:type="pct"/>
            <w:vAlign w:val="center"/>
          </w:tcPr>
          <w:p w14:paraId="622924B8"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7456" behindDoc="0" locked="0" layoutInCell="1" allowOverlap="1" wp14:anchorId="0799E7B8" wp14:editId="365B32D2">
                      <wp:simplePos x="0" y="0"/>
                      <wp:positionH relativeFrom="column">
                        <wp:posOffset>120015</wp:posOffset>
                      </wp:positionH>
                      <wp:positionV relativeFrom="paragraph">
                        <wp:posOffset>80645</wp:posOffset>
                      </wp:positionV>
                      <wp:extent cx="958850" cy="533400"/>
                      <wp:effectExtent l="0" t="0" r="0" b="0"/>
                      <wp:wrapNone/>
                      <wp:docPr id="153" name="Flowchart: Document 1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8850" cy="533400"/>
                              </a:xfrm>
                              <a:prstGeom prst="flowChartDocumen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5EC2888"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53" o:spid="_x0000_s1026" type="#_x0000_t114" style="position:absolute;margin-left:9.45pt;margin-top:6.35pt;width:75.5pt;height:4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" fillcolor="white [3212]" strokecolor="black [3213]" strokeweight="1.5pt">
                      <v:path arrowok="t"/>
                    </v:shape>
                  </w:pict>
                </mc:Fallback>
              </mc:AlternateContent>
            </w:r>
          </w:p>
        </w:tc>
        <w:tc>
          <w:tcPr>
            <w:tcW w:w="1216" w:type="pct"/>
            <w:vAlign w:val="center"/>
          </w:tcPr>
          <w:p w14:paraId="5F729A75" w14:textId="77777777" w:rsidR="00062D47" w:rsidRPr="0008358A" w:rsidRDefault="00062D47" w:rsidP="002072BB">
            <w:pPr>
              <w:pStyle w:val="ListParagraph"/>
              <w:ind w:left="0"/>
              <w:jc w:val="center"/>
              <w:rPr>
                <w:i/>
                <w:iCs/>
              </w:rPr>
            </w:pPr>
            <w:r w:rsidRPr="0008358A">
              <w:rPr>
                <w:i/>
                <w:iCs/>
              </w:rPr>
              <w:t>Document</w:t>
            </w:r>
          </w:p>
        </w:tc>
        <w:tc>
          <w:tcPr>
            <w:tcW w:w="1869" w:type="pct"/>
            <w:vAlign w:val="center"/>
          </w:tcPr>
          <w:p w14:paraId="4A9C5EC2" w14:textId="77777777" w:rsidR="00062D47" w:rsidRPr="0027560D" w:rsidRDefault="00062D47" w:rsidP="002072BB">
            <w:pPr>
              <w:pStyle w:val="ListParagraph"/>
              <w:ind w:left="0"/>
              <w:jc w:val="center"/>
              <w:rPr>
                <w:lang w:val="fi-FI"/>
              </w:rPr>
            </w:pPr>
            <w:r w:rsidRPr="0027560D">
              <w:rPr>
                <w:lang w:val="fi-FI"/>
              </w:rPr>
              <w:t>Representasi suatu dokumen/kegiatan mencetak informasi</w:t>
            </w:r>
          </w:p>
        </w:tc>
      </w:tr>
      <w:tr w:rsidR="00062D47" w14:paraId="3F9B1A50" w14:textId="77777777" w:rsidTr="002072BB">
        <w:trPr>
          <w:trHeight w:val="1134"/>
        </w:trPr>
        <w:tc>
          <w:tcPr>
            <w:tcW w:w="510" w:type="pct"/>
            <w:vAlign w:val="center"/>
          </w:tcPr>
          <w:p w14:paraId="5ABB3CC5" w14:textId="77777777" w:rsidR="00062D47" w:rsidRDefault="00062D47" w:rsidP="002072BB">
            <w:pPr>
              <w:pStyle w:val="ListParagraph"/>
              <w:ind w:left="0"/>
              <w:jc w:val="center"/>
            </w:pPr>
            <w:r>
              <w:t>10</w:t>
            </w:r>
          </w:p>
        </w:tc>
        <w:tc>
          <w:tcPr>
            <w:tcW w:w="1405" w:type="pct"/>
            <w:vAlign w:val="center"/>
          </w:tcPr>
          <w:p w14:paraId="5C172D81"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8480" behindDoc="0" locked="0" layoutInCell="1" allowOverlap="1" wp14:anchorId="63B965DF" wp14:editId="5A861612">
                      <wp:simplePos x="0" y="0"/>
                      <wp:positionH relativeFrom="column">
                        <wp:posOffset>272415</wp:posOffset>
                      </wp:positionH>
                      <wp:positionV relativeFrom="paragraph">
                        <wp:posOffset>23495</wp:posOffset>
                      </wp:positionV>
                      <wp:extent cx="698500" cy="527050"/>
                      <wp:effectExtent l="0" t="0" r="6350" b="6350"/>
                      <wp:wrapNone/>
                      <wp:docPr id="152" name="Flowchart: Magnetic Disk 1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0" cy="527050"/>
                              </a:xfrm>
                              <a:prstGeom prst="flowChartMagneticDisk">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5816B5C"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52" o:spid="_x0000_s1026" type="#_x0000_t132" style="position:absolute;margin-left:21.45pt;margin-top:1.85pt;width:55pt;height:4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" fillcolor="white [3212]" strokecolor="black [3213]" strokeweight="1.5pt">
                      <v:stroke joinstyle="miter"/>
                      <v:path arrowok="t"/>
                    </v:shape>
                  </w:pict>
                </mc:Fallback>
              </mc:AlternateContent>
            </w:r>
          </w:p>
        </w:tc>
        <w:tc>
          <w:tcPr>
            <w:tcW w:w="1216" w:type="pct"/>
            <w:vAlign w:val="center"/>
          </w:tcPr>
          <w:p w14:paraId="003982D6" w14:textId="77777777" w:rsidR="00062D47" w:rsidRPr="0008358A" w:rsidRDefault="00062D47" w:rsidP="002072BB">
            <w:pPr>
              <w:pStyle w:val="ListParagraph"/>
              <w:ind w:left="0"/>
              <w:jc w:val="center"/>
              <w:rPr>
                <w:i/>
                <w:iCs/>
              </w:rPr>
            </w:pPr>
            <w:r w:rsidRPr="0008358A">
              <w:rPr>
                <w:i/>
                <w:iCs/>
              </w:rPr>
              <w:t>Magnetic Disk</w:t>
            </w:r>
          </w:p>
        </w:tc>
        <w:tc>
          <w:tcPr>
            <w:tcW w:w="1869" w:type="pct"/>
            <w:vAlign w:val="center"/>
          </w:tcPr>
          <w:p w14:paraId="395CFE78" w14:textId="77777777" w:rsidR="00062D47" w:rsidRDefault="00062D47" w:rsidP="002072BB">
            <w:pPr>
              <w:pStyle w:val="ListParagraph"/>
              <w:ind w:left="0"/>
              <w:jc w:val="center"/>
            </w:pPr>
            <w:r w:rsidRPr="00FD32F2">
              <w:t>Input/output using magnetic disk</w:t>
            </w:r>
          </w:p>
        </w:tc>
      </w:tr>
      <w:tr w:rsidR="00062D47" w14:paraId="373259E3" w14:textId="77777777" w:rsidTr="002072BB">
        <w:trPr>
          <w:trHeight w:val="1134"/>
        </w:trPr>
        <w:tc>
          <w:tcPr>
            <w:tcW w:w="510" w:type="pct"/>
            <w:vAlign w:val="center"/>
          </w:tcPr>
          <w:p w14:paraId="3C4D3353" w14:textId="77777777" w:rsidR="00062D47" w:rsidRDefault="00062D47" w:rsidP="002072BB">
            <w:pPr>
              <w:pStyle w:val="ListParagraph"/>
              <w:ind w:left="0"/>
              <w:jc w:val="center"/>
            </w:pPr>
            <w:r>
              <w:lastRenderedPageBreak/>
              <w:t>11</w:t>
            </w:r>
          </w:p>
        </w:tc>
        <w:tc>
          <w:tcPr>
            <w:tcW w:w="1405" w:type="pct"/>
            <w:vAlign w:val="center"/>
          </w:tcPr>
          <w:p w14:paraId="78B6BCD5"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9504" behindDoc="0" locked="0" layoutInCell="1" allowOverlap="1" wp14:anchorId="65098641" wp14:editId="39706406">
                      <wp:simplePos x="0" y="0"/>
                      <wp:positionH relativeFrom="column">
                        <wp:posOffset>221615</wp:posOffset>
                      </wp:positionH>
                      <wp:positionV relativeFrom="paragraph">
                        <wp:posOffset>31750</wp:posOffset>
                      </wp:positionV>
                      <wp:extent cx="806450" cy="450850"/>
                      <wp:effectExtent l="0" t="0" r="0" b="6350"/>
                      <wp:wrapNone/>
                      <wp:docPr id="151" name="Flowchart: Direct Access Storage 1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6450" cy="450850"/>
                              </a:xfrm>
                              <a:prstGeom prst="flowChartMagneticDrum">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B8481A5"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Flowchart: Direct Access Storage 151" o:spid="_x0000_s1026" type="#_x0000_t133" style="position:absolute;margin-left:17.45pt;margin-top:2.5pt;width:63.5pt;height:3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" fillcolor="white [3212]" strokecolor="black [3213]" strokeweight="1.5pt">
                      <v:stroke joinstyle="miter"/>
                      <v:path arrowok="t"/>
                    </v:shape>
                  </w:pict>
                </mc:Fallback>
              </mc:AlternateContent>
            </w:r>
          </w:p>
        </w:tc>
        <w:tc>
          <w:tcPr>
            <w:tcW w:w="1216" w:type="pct"/>
            <w:vAlign w:val="center"/>
          </w:tcPr>
          <w:p w14:paraId="157734BD" w14:textId="77777777" w:rsidR="00062D47" w:rsidRPr="0008358A" w:rsidRDefault="00062D47" w:rsidP="002072BB">
            <w:pPr>
              <w:pStyle w:val="ListParagraph"/>
              <w:ind w:left="0"/>
              <w:jc w:val="center"/>
              <w:rPr>
                <w:i/>
                <w:iCs/>
              </w:rPr>
            </w:pPr>
            <w:r w:rsidRPr="0008358A">
              <w:rPr>
                <w:i/>
                <w:iCs/>
              </w:rPr>
              <w:t>Magnetic Drum</w:t>
            </w:r>
          </w:p>
        </w:tc>
        <w:tc>
          <w:tcPr>
            <w:tcW w:w="1869" w:type="pct"/>
            <w:vAlign w:val="center"/>
          </w:tcPr>
          <w:p w14:paraId="192EE5CB" w14:textId="77777777" w:rsidR="00062D47" w:rsidRDefault="00062D47" w:rsidP="002072BB">
            <w:pPr>
              <w:pStyle w:val="ListParagraph"/>
              <w:ind w:left="0"/>
              <w:jc w:val="center"/>
            </w:pPr>
            <w:r w:rsidRPr="00FD32F2">
              <w:t>Input/output using magnetic drum</w:t>
            </w:r>
          </w:p>
        </w:tc>
      </w:tr>
      <w:tr w:rsidR="00062D47" w14:paraId="651FCCB4" w14:textId="77777777" w:rsidTr="002072BB">
        <w:trPr>
          <w:trHeight w:val="1134"/>
        </w:trPr>
        <w:tc>
          <w:tcPr>
            <w:tcW w:w="510" w:type="pct"/>
            <w:vAlign w:val="center"/>
          </w:tcPr>
          <w:p w14:paraId="21AF3BB3" w14:textId="77777777" w:rsidR="00062D47" w:rsidRDefault="00062D47" w:rsidP="002072BB">
            <w:pPr>
              <w:pStyle w:val="ListParagraph"/>
              <w:ind w:left="0"/>
              <w:jc w:val="center"/>
            </w:pPr>
            <w:r>
              <w:t>12</w:t>
            </w:r>
          </w:p>
        </w:tc>
        <w:tc>
          <w:tcPr>
            <w:tcW w:w="1405" w:type="pct"/>
            <w:vAlign w:val="center"/>
          </w:tcPr>
          <w:p w14:paraId="5A91FA86"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0528" behindDoc="0" locked="0" layoutInCell="1" allowOverlap="1" wp14:anchorId="27BA100D" wp14:editId="28067C58">
                      <wp:simplePos x="0" y="0"/>
                      <wp:positionH relativeFrom="column">
                        <wp:posOffset>278765</wp:posOffset>
                      </wp:positionH>
                      <wp:positionV relativeFrom="paragraph">
                        <wp:posOffset>15875</wp:posOffset>
                      </wp:positionV>
                      <wp:extent cx="565150" cy="533400"/>
                      <wp:effectExtent l="0" t="0" r="6350" b="0"/>
                      <wp:wrapNone/>
                      <wp:docPr id="141" name="Flowchart: Sequential Access Storage 1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5150" cy="533400"/>
                              </a:xfrm>
                              <a:prstGeom prst="flowChartMagneticTap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9AF721D" id="_x0000_t131" coordsize="21600,21600" o:spt="131" path="ar,,21600,21600,18685,18165,10677,21597l20990,21597r,-3432xe">
                      <v:stroke joinstyle="miter"/>
                      <v:path o:connecttype="rect" textboxrect="3163,3163,18437,18437"/>
                    </v:shapetype>
                    <v:shape id="Flowchart: Sequential Access Storage 141" o:spid="_x0000_s1026" type="#_x0000_t131" style="position:absolute;margin-left:21.95pt;margin-top:1.25pt;width:44.5pt;height:4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" fillcolor="white [3212]" strokecolor="black [3213]" strokeweight="1.5pt">
                      <v:path arrowok="t"/>
                    </v:shape>
                  </w:pict>
                </mc:Fallback>
              </mc:AlternateContent>
            </w:r>
          </w:p>
        </w:tc>
        <w:tc>
          <w:tcPr>
            <w:tcW w:w="1216" w:type="pct"/>
            <w:vAlign w:val="center"/>
          </w:tcPr>
          <w:p w14:paraId="2D44BEDF" w14:textId="77777777" w:rsidR="00062D47" w:rsidRPr="0008358A" w:rsidRDefault="00062D47" w:rsidP="002072BB">
            <w:pPr>
              <w:pStyle w:val="ListParagraph"/>
              <w:ind w:left="0"/>
              <w:jc w:val="center"/>
              <w:rPr>
                <w:i/>
                <w:iCs/>
              </w:rPr>
            </w:pPr>
            <w:r w:rsidRPr="0008358A">
              <w:rPr>
                <w:i/>
                <w:iCs/>
              </w:rPr>
              <w:t>Magnetic Tape</w:t>
            </w:r>
          </w:p>
        </w:tc>
        <w:tc>
          <w:tcPr>
            <w:tcW w:w="1869" w:type="pct"/>
            <w:vAlign w:val="center"/>
          </w:tcPr>
          <w:p w14:paraId="415B42D5" w14:textId="77777777" w:rsidR="00062D47" w:rsidRDefault="00062D47" w:rsidP="002072BB">
            <w:pPr>
              <w:pStyle w:val="ListParagraph"/>
              <w:ind w:left="0"/>
              <w:jc w:val="center"/>
            </w:pPr>
            <w:r w:rsidRPr="00FD32F2">
              <w:t>Input/output using magnetic tape</w:t>
            </w:r>
          </w:p>
        </w:tc>
      </w:tr>
      <w:tr w:rsidR="00062D47" w14:paraId="64242701" w14:textId="77777777" w:rsidTr="002072BB">
        <w:trPr>
          <w:trHeight w:val="1134"/>
        </w:trPr>
        <w:tc>
          <w:tcPr>
            <w:tcW w:w="510" w:type="pct"/>
            <w:vAlign w:val="center"/>
          </w:tcPr>
          <w:p w14:paraId="0FFD01BD" w14:textId="77777777" w:rsidR="00062D47" w:rsidRDefault="00062D47" w:rsidP="002072BB">
            <w:pPr>
              <w:pStyle w:val="ListParagraph"/>
              <w:ind w:left="0"/>
              <w:jc w:val="center"/>
            </w:pPr>
            <w:r>
              <w:t>13</w:t>
            </w:r>
          </w:p>
        </w:tc>
        <w:tc>
          <w:tcPr>
            <w:tcW w:w="1405" w:type="pct"/>
            <w:vAlign w:val="center"/>
          </w:tcPr>
          <w:p w14:paraId="78387C29"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1552" behindDoc="0" locked="0" layoutInCell="1" allowOverlap="1" wp14:anchorId="1BDD0999" wp14:editId="09C5ECF4">
                      <wp:simplePos x="0" y="0"/>
                      <wp:positionH relativeFrom="column">
                        <wp:posOffset>316865</wp:posOffset>
                      </wp:positionH>
                      <wp:positionV relativeFrom="paragraph">
                        <wp:posOffset>46990</wp:posOffset>
                      </wp:positionV>
                      <wp:extent cx="660400" cy="488950"/>
                      <wp:effectExtent l="0" t="0" r="6350" b="6350"/>
                      <wp:wrapNone/>
                      <wp:docPr id="138" name="Flowchart: Stored Data 1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0400" cy="488950"/>
                              </a:xfrm>
                              <a:prstGeom prst="flowChartOnlineStorag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9918383"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138" o:spid="_x0000_s1026" type="#_x0000_t130" style="position:absolute;margin-left:24.95pt;margin-top:3.7pt;width:52pt;height:3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" fillcolor="white [3212]" strokecolor="black [3213]" strokeweight="1.5pt">
                      <v:path arrowok="t"/>
                    </v:shape>
                  </w:pict>
                </mc:Fallback>
              </mc:AlternateContent>
            </w:r>
          </w:p>
        </w:tc>
        <w:tc>
          <w:tcPr>
            <w:tcW w:w="1216" w:type="pct"/>
            <w:vAlign w:val="center"/>
          </w:tcPr>
          <w:p w14:paraId="2A001C32" w14:textId="77777777" w:rsidR="00062D47" w:rsidRPr="0008358A" w:rsidRDefault="00062D47" w:rsidP="002072BB">
            <w:pPr>
              <w:pStyle w:val="ListParagraph"/>
              <w:ind w:left="0"/>
              <w:jc w:val="center"/>
              <w:rPr>
                <w:i/>
                <w:iCs/>
              </w:rPr>
            </w:pPr>
            <w:r w:rsidRPr="0008358A">
              <w:rPr>
                <w:i/>
                <w:iCs/>
              </w:rPr>
              <w:t>Storage Data</w:t>
            </w:r>
          </w:p>
        </w:tc>
        <w:tc>
          <w:tcPr>
            <w:tcW w:w="1869" w:type="pct"/>
            <w:vAlign w:val="center"/>
          </w:tcPr>
          <w:p w14:paraId="614661D6" w14:textId="77777777" w:rsidR="00062D47" w:rsidRDefault="00062D47" w:rsidP="002072BB">
            <w:pPr>
              <w:pStyle w:val="ListParagraph"/>
              <w:ind w:left="0"/>
              <w:jc w:val="center"/>
            </w:pPr>
            <w:r w:rsidRPr="00FD32F2">
              <w:t>Input/output using direct storage data</w:t>
            </w:r>
          </w:p>
        </w:tc>
      </w:tr>
      <w:tr w:rsidR="00062D47" w14:paraId="1A8575EA" w14:textId="77777777" w:rsidTr="002072BB">
        <w:trPr>
          <w:trHeight w:val="1134"/>
        </w:trPr>
        <w:tc>
          <w:tcPr>
            <w:tcW w:w="510" w:type="pct"/>
            <w:vAlign w:val="center"/>
          </w:tcPr>
          <w:p w14:paraId="59F95084" w14:textId="77777777" w:rsidR="00062D47" w:rsidRDefault="00062D47" w:rsidP="002072BB">
            <w:pPr>
              <w:pStyle w:val="ListParagraph"/>
              <w:ind w:left="0"/>
              <w:jc w:val="center"/>
            </w:pPr>
            <w:r>
              <w:t>14</w:t>
            </w:r>
          </w:p>
        </w:tc>
        <w:tc>
          <w:tcPr>
            <w:tcW w:w="1405" w:type="pct"/>
            <w:vAlign w:val="center"/>
          </w:tcPr>
          <w:p w14:paraId="4C92BB28"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2576" behindDoc="0" locked="0" layoutInCell="1" allowOverlap="1" wp14:anchorId="0920133A" wp14:editId="2E8E4F98">
                      <wp:simplePos x="0" y="0"/>
                      <wp:positionH relativeFrom="column">
                        <wp:posOffset>145415</wp:posOffset>
                      </wp:positionH>
                      <wp:positionV relativeFrom="paragraph">
                        <wp:posOffset>-8890</wp:posOffset>
                      </wp:positionV>
                      <wp:extent cx="844550" cy="482600"/>
                      <wp:effectExtent l="19050" t="0" r="12700" b="0"/>
                      <wp:wrapNone/>
                      <wp:docPr id="137" name="Flowchart: Preparation 1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4550" cy="482600"/>
                              </a:xfrm>
                              <a:prstGeom prst="flowChartPreparat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53FC33E" id="_x0000_t117" coordsize="21600,21600" o:spt="117" path="m4353,l17214,r4386,10800l17214,21600r-12861,l,10800xe">
                      <v:stroke joinstyle="miter"/>
                      <v:path gradientshapeok="t" o:connecttype="rect" textboxrect="4353,0,17214,21600"/>
                    </v:shapetype>
                    <v:shape id="Flowchart: Preparation 137" o:spid="_x0000_s1026" type="#_x0000_t117" style="position:absolute;margin-left:11.45pt;margin-top:-.7pt;width:66.5pt;height: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" fillcolor="white [3212]" strokecolor="black [3213]" strokeweight="1.5pt">
                      <v:path arrowok="t"/>
                    </v:shape>
                  </w:pict>
                </mc:Fallback>
              </mc:AlternateContent>
            </w:r>
          </w:p>
        </w:tc>
        <w:tc>
          <w:tcPr>
            <w:tcW w:w="1216" w:type="pct"/>
            <w:vAlign w:val="center"/>
          </w:tcPr>
          <w:p w14:paraId="3422DA41" w14:textId="77777777" w:rsidR="00062D47" w:rsidRPr="0008358A" w:rsidRDefault="00062D47" w:rsidP="002072BB">
            <w:pPr>
              <w:pStyle w:val="ListParagraph"/>
              <w:ind w:left="0"/>
              <w:jc w:val="center"/>
              <w:rPr>
                <w:i/>
                <w:iCs/>
              </w:rPr>
            </w:pPr>
            <w:r w:rsidRPr="0008358A">
              <w:rPr>
                <w:i/>
                <w:iCs/>
              </w:rPr>
              <w:t>Preparation</w:t>
            </w:r>
          </w:p>
        </w:tc>
        <w:tc>
          <w:tcPr>
            <w:tcW w:w="1869" w:type="pct"/>
            <w:vAlign w:val="center"/>
          </w:tcPr>
          <w:p w14:paraId="381BB898" w14:textId="77777777" w:rsidR="00062D47" w:rsidRDefault="00062D47" w:rsidP="002072BB">
            <w:pPr>
              <w:pStyle w:val="ListParagraph"/>
              <w:ind w:left="0"/>
              <w:jc w:val="center"/>
            </w:pPr>
            <w:r w:rsidRPr="00FD32F2">
              <w:t>Proses inisialisasi atau pembelian harga diawal</w:t>
            </w:r>
          </w:p>
        </w:tc>
      </w:tr>
      <w:tr w:rsidR="00062D47" w14:paraId="263F11D3" w14:textId="77777777" w:rsidTr="002072BB">
        <w:trPr>
          <w:trHeight w:val="1134"/>
        </w:trPr>
        <w:tc>
          <w:tcPr>
            <w:tcW w:w="510" w:type="pct"/>
            <w:vAlign w:val="center"/>
          </w:tcPr>
          <w:p w14:paraId="0D094B8E" w14:textId="77777777" w:rsidR="00062D47" w:rsidRDefault="00062D47" w:rsidP="002072BB">
            <w:pPr>
              <w:pStyle w:val="ListParagraph"/>
              <w:ind w:left="0"/>
              <w:jc w:val="center"/>
            </w:pPr>
            <w:r>
              <w:t>15</w:t>
            </w:r>
          </w:p>
        </w:tc>
        <w:tc>
          <w:tcPr>
            <w:tcW w:w="1405" w:type="pct"/>
            <w:vAlign w:val="center"/>
          </w:tcPr>
          <w:p w14:paraId="38A44D3E"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3600" behindDoc="0" locked="0" layoutInCell="1" allowOverlap="1" wp14:anchorId="2490448D" wp14:editId="4DA28FE4">
                      <wp:simplePos x="0" y="0"/>
                      <wp:positionH relativeFrom="column">
                        <wp:posOffset>227965</wp:posOffset>
                      </wp:positionH>
                      <wp:positionV relativeFrom="paragraph">
                        <wp:posOffset>22860</wp:posOffset>
                      </wp:positionV>
                      <wp:extent cx="755650" cy="476250"/>
                      <wp:effectExtent l="0" t="0" r="6350" b="0"/>
                      <wp:wrapNone/>
                      <wp:docPr id="136" name="Flowchart: Punched Tape 1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650" cy="476250"/>
                              </a:xfrm>
                              <a:prstGeom prst="flowChartPunchedTap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FC14D9F"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136" o:spid="_x0000_s1026" type="#_x0000_t122" style="position:absolute;margin-left:17.95pt;margin-top:1.8pt;width:59.5pt;height:3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" fillcolor="white [3212]" strokecolor="black [3213]" strokeweight="1.5pt">
                      <v:path arrowok="t"/>
                    </v:shape>
                  </w:pict>
                </mc:Fallback>
              </mc:AlternateContent>
            </w:r>
          </w:p>
        </w:tc>
        <w:tc>
          <w:tcPr>
            <w:tcW w:w="1216" w:type="pct"/>
            <w:vAlign w:val="center"/>
          </w:tcPr>
          <w:p w14:paraId="12342861" w14:textId="77777777" w:rsidR="00062D47" w:rsidRPr="0008358A" w:rsidRDefault="00062D47" w:rsidP="002072BB">
            <w:pPr>
              <w:pStyle w:val="ListParagraph"/>
              <w:ind w:left="0"/>
              <w:jc w:val="center"/>
              <w:rPr>
                <w:i/>
                <w:iCs/>
              </w:rPr>
            </w:pPr>
            <w:r w:rsidRPr="0008358A">
              <w:rPr>
                <w:i/>
                <w:iCs/>
              </w:rPr>
              <w:t>Punched Tape</w:t>
            </w:r>
          </w:p>
        </w:tc>
        <w:tc>
          <w:tcPr>
            <w:tcW w:w="1869" w:type="pct"/>
            <w:vAlign w:val="center"/>
          </w:tcPr>
          <w:p w14:paraId="75FDD771" w14:textId="77777777" w:rsidR="00062D47" w:rsidRDefault="00062D47" w:rsidP="002072BB">
            <w:pPr>
              <w:pStyle w:val="ListParagraph"/>
              <w:ind w:left="0"/>
              <w:jc w:val="center"/>
            </w:pPr>
            <w:r w:rsidRPr="00FD32F2">
              <w:t>Input/output using punched tape</w:t>
            </w:r>
          </w:p>
        </w:tc>
      </w:tr>
      <w:tr w:rsidR="00062D47" w14:paraId="1AC694BC" w14:textId="77777777" w:rsidTr="002072BB">
        <w:trPr>
          <w:trHeight w:val="1134"/>
        </w:trPr>
        <w:tc>
          <w:tcPr>
            <w:tcW w:w="510" w:type="pct"/>
            <w:vAlign w:val="center"/>
          </w:tcPr>
          <w:p w14:paraId="5C9B8439" w14:textId="77777777" w:rsidR="00062D47" w:rsidRDefault="00062D47" w:rsidP="002072BB">
            <w:pPr>
              <w:pStyle w:val="ListParagraph"/>
              <w:ind w:left="0"/>
              <w:jc w:val="center"/>
            </w:pPr>
            <w:r>
              <w:t>16</w:t>
            </w:r>
          </w:p>
        </w:tc>
        <w:tc>
          <w:tcPr>
            <w:tcW w:w="1405" w:type="pct"/>
            <w:vAlign w:val="center"/>
          </w:tcPr>
          <w:p w14:paraId="552C5DDD"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4624" behindDoc="0" locked="0" layoutInCell="1" allowOverlap="1" wp14:anchorId="70770048" wp14:editId="2052BDEC">
                      <wp:simplePos x="0" y="0"/>
                      <wp:positionH relativeFrom="column">
                        <wp:posOffset>189865</wp:posOffset>
                      </wp:positionH>
                      <wp:positionV relativeFrom="paragraph">
                        <wp:posOffset>82550</wp:posOffset>
                      </wp:positionV>
                      <wp:extent cx="844550" cy="495300"/>
                      <wp:effectExtent l="0" t="19050" r="0" b="0"/>
                      <wp:wrapNone/>
                      <wp:docPr id="135" name="Flowchart: Manual Input 1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4550" cy="495300"/>
                              </a:xfrm>
                              <a:prstGeom prst="flowChartManualInpu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D205488" id="_x0000_t118" coordsize="21600,21600" o:spt="118" path="m,4292l21600,r,21600l,21600xe">
                      <v:stroke joinstyle="miter"/>
                      <v:path gradientshapeok="t" o:connecttype="custom" o:connectlocs="10800,2146;0,10800;10800,21600;21600,10800" textboxrect="0,4291,21600,21600"/>
                    </v:shapetype>
                    <v:shape id="Flowchart: Manual Input 135" o:spid="_x0000_s1026" type="#_x0000_t118" style="position:absolute;margin-left:14.95pt;margin-top:6.5pt;width:66.5pt;height:3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" fillcolor="white [3212]" strokecolor="black [3213]" strokeweight="1.5pt">
                      <v:path arrowok="t"/>
                    </v:shape>
                  </w:pict>
                </mc:Fallback>
              </mc:AlternateContent>
            </w:r>
          </w:p>
        </w:tc>
        <w:tc>
          <w:tcPr>
            <w:tcW w:w="1216" w:type="pct"/>
            <w:vAlign w:val="center"/>
          </w:tcPr>
          <w:p w14:paraId="2219DB5A" w14:textId="77777777" w:rsidR="00062D47" w:rsidRPr="0008358A" w:rsidRDefault="00062D47" w:rsidP="002072BB">
            <w:pPr>
              <w:pStyle w:val="ListParagraph"/>
              <w:ind w:left="0"/>
              <w:jc w:val="center"/>
              <w:rPr>
                <w:i/>
                <w:iCs/>
              </w:rPr>
            </w:pPr>
            <w:r w:rsidRPr="0008358A">
              <w:rPr>
                <w:i/>
                <w:iCs/>
              </w:rPr>
              <w:t>Manual Input</w:t>
            </w:r>
          </w:p>
        </w:tc>
        <w:tc>
          <w:tcPr>
            <w:tcW w:w="1869" w:type="pct"/>
            <w:vAlign w:val="center"/>
          </w:tcPr>
          <w:p w14:paraId="5500CD08" w14:textId="77777777" w:rsidR="00062D47" w:rsidRDefault="00062D47" w:rsidP="002072BB">
            <w:pPr>
              <w:pStyle w:val="ListParagraph"/>
              <w:ind w:left="0"/>
              <w:jc w:val="center"/>
            </w:pPr>
            <w:r w:rsidRPr="00FD32F2">
              <w:t>Input manual berdasarkan keyboard</w:t>
            </w:r>
          </w:p>
        </w:tc>
      </w:tr>
      <w:tr w:rsidR="00062D47" w:rsidRPr="00373F66" w14:paraId="6814501D" w14:textId="77777777" w:rsidTr="002072BB">
        <w:trPr>
          <w:trHeight w:val="1134"/>
        </w:trPr>
        <w:tc>
          <w:tcPr>
            <w:tcW w:w="510" w:type="pct"/>
            <w:vAlign w:val="center"/>
          </w:tcPr>
          <w:p w14:paraId="4F44A831" w14:textId="77777777" w:rsidR="00062D47" w:rsidRDefault="00062D47" w:rsidP="002072BB">
            <w:pPr>
              <w:pStyle w:val="ListParagraph"/>
              <w:ind w:left="0"/>
              <w:jc w:val="center"/>
            </w:pPr>
            <w:r>
              <w:t>17</w:t>
            </w:r>
          </w:p>
        </w:tc>
        <w:tc>
          <w:tcPr>
            <w:tcW w:w="1405" w:type="pct"/>
            <w:vAlign w:val="center"/>
          </w:tcPr>
          <w:p w14:paraId="17F54CF9"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5648" behindDoc="0" locked="0" layoutInCell="1" allowOverlap="1" wp14:anchorId="214CD2A4" wp14:editId="1B399122">
                      <wp:simplePos x="0" y="0"/>
                      <wp:positionH relativeFrom="column">
                        <wp:posOffset>234315</wp:posOffset>
                      </wp:positionH>
                      <wp:positionV relativeFrom="paragraph">
                        <wp:posOffset>74295</wp:posOffset>
                      </wp:positionV>
                      <wp:extent cx="666750" cy="482600"/>
                      <wp:effectExtent l="19050" t="0" r="0" b="0"/>
                      <wp:wrapNone/>
                      <wp:docPr id="134" name="Flowchart: Display 1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6750" cy="482600"/>
                              </a:xfrm>
                              <a:prstGeom prst="flowChartDisplay">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4E9C417"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34" o:spid="_x0000_s1026" type="#_x0000_t134" style="position:absolute;margin-left:18.45pt;margin-top:5.85pt;width:52.5pt;height:3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" fillcolor="white [3212]" strokecolor="black [3213]" strokeweight="1.5pt">
                      <v:path arrowok="t"/>
                    </v:shape>
                  </w:pict>
                </mc:Fallback>
              </mc:AlternateContent>
            </w:r>
          </w:p>
        </w:tc>
        <w:tc>
          <w:tcPr>
            <w:tcW w:w="1216" w:type="pct"/>
            <w:vAlign w:val="center"/>
          </w:tcPr>
          <w:p w14:paraId="3896B8E2" w14:textId="77777777" w:rsidR="00062D47" w:rsidRPr="0008358A" w:rsidRDefault="00062D47" w:rsidP="002072BB">
            <w:pPr>
              <w:pStyle w:val="ListParagraph"/>
              <w:ind w:left="0"/>
              <w:jc w:val="center"/>
              <w:rPr>
                <w:i/>
                <w:iCs/>
              </w:rPr>
            </w:pPr>
            <w:r w:rsidRPr="0008358A">
              <w:rPr>
                <w:i/>
                <w:iCs/>
              </w:rPr>
              <w:t>Display</w:t>
            </w:r>
          </w:p>
        </w:tc>
        <w:tc>
          <w:tcPr>
            <w:tcW w:w="1869" w:type="pct"/>
            <w:vAlign w:val="center"/>
          </w:tcPr>
          <w:p w14:paraId="093F9A6F" w14:textId="77777777" w:rsidR="00062D47" w:rsidRPr="0027560D" w:rsidRDefault="00062D47" w:rsidP="002072BB">
            <w:pPr>
              <w:pStyle w:val="ListParagraph"/>
              <w:ind w:left="0"/>
              <w:jc w:val="center"/>
              <w:rPr>
                <w:lang w:val="fi-FI"/>
              </w:rPr>
            </w:pPr>
            <w:r w:rsidRPr="0027560D">
              <w:rPr>
                <w:lang w:val="fi-FI"/>
              </w:rPr>
              <w:t>Output yang ditampilakan berdasarkan terminal</w:t>
            </w:r>
          </w:p>
        </w:tc>
      </w:tr>
      <w:tr w:rsidR="00062D47" w14:paraId="5B89FC8E" w14:textId="77777777" w:rsidTr="002072BB">
        <w:trPr>
          <w:trHeight w:val="1134"/>
        </w:trPr>
        <w:tc>
          <w:tcPr>
            <w:tcW w:w="510" w:type="pct"/>
            <w:vAlign w:val="center"/>
          </w:tcPr>
          <w:p w14:paraId="6E5266C9" w14:textId="77777777" w:rsidR="00062D47" w:rsidRDefault="00062D47" w:rsidP="002072BB">
            <w:pPr>
              <w:pStyle w:val="ListParagraph"/>
              <w:ind w:left="0"/>
              <w:jc w:val="center"/>
            </w:pPr>
            <w:r>
              <w:t>18</w:t>
            </w:r>
          </w:p>
        </w:tc>
        <w:tc>
          <w:tcPr>
            <w:tcW w:w="1405" w:type="pct"/>
            <w:vAlign w:val="center"/>
          </w:tcPr>
          <w:p w14:paraId="6A3E2FB1"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6672" behindDoc="0" locked="0" layoutInCell="1" allowOverlap="1" wp14:anchorId="0A8177A2" wp14:editId="23D730C2">
                      <wp:simplePos x="0" y="0"/>
                      <wp:positionH relativeFrom="column">
                        <wp:posOffset>196215</wp:posOffset>
                      </wp:positionH>
                      <wp:positionV relativeFrom="paragraph">
                        <wp:posOffset>21590</wp:posOffset>
                      </wp:positionV>
                      <wp:extent cx="781050" cy="508000"/>
                      <wp:effectExtent l="19050" t="0" r="19050" b="6350"/>
                      <wp:wrapNone/>
                      <wp:docPr id="133" name="Flowchart: Manual Operation 1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1050" cy="508000"/>
                              </a:xfrm>
                              <a:prstGeom prst="flowChartManualOperat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DC27F62" id="_x0000_t119" coordsize="21600,21600" o:spt="119" path="m,l21600,,17240,21600r-12880,xe">
                      <v:stroke joinstyle="miter"/>
                      <v:path gradientshapeok="t" o:connecttype="custom" o:connectlocs="10800,0;2180,10800;10800,21600;19420,10800" textboxrect="4321,0,17204,21600"/>
                    </v:shapetype>
                    <v:shape id="Flowchart: Manual Operation 133" o:spid="_x0000_s1026" type="#_x0000_t119" style="position:absolute;margin-left:15.45pt;margin-top:1.7pt;width:61.5pt;height:40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" fillcolor="white [3212]" strokecolor="black [3213]" strokeweight="1.5pt">
                      <v:path arrowok="t"/>
                    </v:shape>
                  </w:pict>
                </mc:Fallback>
              </mc:AlternateContent>
            </w:r>
          </w:p>
        </w:tc>
        <w:tc>
          <w:tcPr>
            <w:tcW w:w="1216" w:type="pct"/>
            <w:vAlign w:val="center"/>
          </w:tcPr>
          <w:p w14:paraId="6EB8911C" w14:textId="77777777" w:rsidR="00062D47" w:rsidRPr="0008358A" w:rsidRDefault="00062D47" w:rsidP="002072BB">
            <w:pPr>
              <w:pStyle w:val="ListParagraph"/>
              <w:ind w:left="0"/>
              <w:jc w:val="center"/>
              <w:rPr>
                <w:i/>
                <w:iCs/>
              </w:rPr>
            </w:pPr>
            <w:r w:rsidRPr="0008358A">
              <w:rPr>
                <w:i/>
                <w:iCs/>
              </w:rPr>
              <w:t>Manual Operation</w:t>
            </w:r>
          </w:p>
        </w:tc>
        <w:tc>
          <w:tcPr>
            <w:tcW w:w="1869" w:type="pct"/>
            <w:vAlign w:val="center"/>
          </w:tcPr>
          <w:p w14:paraId="39A3CA05" w14:textId="77777777" w:rsidR="00062D47" w:rsidRDefault="00062D47" w:rsidP="002072BB">
            <w:pPr>
              <w:pStyle w:val="ListParagraph"/>
              <w:ind w:left="0"/>
              <w:jc w:val="center"/>
            </w:pPr>
            <w:r w:rsidRPr="00FD32F2">
              <w:t>Proses Manual</w:t>
            </w:r>
          </w:p>
        </w:tc>
      </w:tr>
    </w:tbl>
    <w:p w14:paraId="2455B12F" w14:textId="77777777" w:rsidR="00635770" w:rsidRDefault="00635770" w:rsidP="00635770"/>
    <w:p w14:paraId="61E6E717" w14:textId="77777777" w:rsidR="00AE7A0B" w:rsidRPr="00635770" w:rsidRDefault="00AE7A0B" w:rsidP="00635770"/>
    <w:p w14:paraId="6E4A585A" w14:textId="67E275EF" w:rsidR="00532A8D" w:rsidRPr="000373E0" w:rsidRDefault="001F17CA" w:rsidP="000F5DC9">
      <w:pPr>
        <w:pStyle w:val="Heading3"/>
        <w:spacing w:line="480" w:lineRule="auto"/>
        <w:rPr>
          <w:i/>
          <w:iCs/>
        </w:rPr>
      </w:pPr>
      <w:bookmarkStart w:id="29" w:name="_Toc191813286"/>
      <w:r w:rsidRPr="0082080C">
        <w:rPr>
          <w:i/>
          <w:iCs/>
        </w:rPr>
        <w:t>Unified Modelling Language (UML)</w:t>
      </w:r>
      <w:bookmarkEnd w:id="29"/>
    </w:p>
    <w:p w14:paraId="0E31E767" w14:textId="6B608384" w:rsidR="00AE7A0B" w:rsidRDefault="00D22438" w:rsidP="00063A38">
      <w:pPr>
        <w:spacing w:line="360" w:lineRule="auto"/>
        <w:ind w:firstLine="567"/>
      </w:pPr>
      <w:r>
        <w:t xml:space="preserve">Menurut </w:t>
      </w:r>
      <w:r>
        <w:fldChar w:fldCharType="begin"/>
      </w:r>
      <w:r>
        <w:instrText xml:space="preserve"> ADDIN ZOTERO_ITEM CSL_CITATION {"citationID":"RkkgrJQL","properties":{"formattedCitation":"(Perdana et al., 2022)","plainCitation":"(Perdana et al., 2022)","noteIndex":0},"citationItems":[{"id":100,"uris":["http://zotero.org/users/local/8SeGTeuV/items/WNSZSJ4G"],"itemData":{"id":100,"type":"article-journal","abstract":"Dunia saat ini tidak terlepas dari perkembangan teknologi informasi, mulai dari yang paling sederhana seperti penggunaan telephone seluler sampai pada telepon pintar atau (smartphone) hingga pemanfaatan internet dengan berbagai fitur yang bertujuan untuk membantu masyarakat ataupun mahasiswa dalam memperoleh informasi. Perkembangan teknologi yang sangat cepat juga merupakan suatu alasan mengapa teknologi yang canggih sangat diperlukan dalam membantu menyelesaikan masalah-masalah yang dialami dalam sebuah instansi maupun organisasi. Seperti juga halnya sebuah organisasi Bernama himpunan mahasiswa teknologi informasi (HMTI) Universitas Muhammadiyah Palembang. Mereka memanfaatkan Internet sebagai tempat untuk mempromosikan organisasi mereka, dan untuk meningkatkan kinerja organisasi. Dengan bantuan internet HMTI dapat lebih leluasa dalam memberitakan atau menginformasikan kegiatan-kegiatan yang mereka lakukan. Sistem Informasi himpunan mahasiswa teknologi informasi (HMTI) Universitas Muhammadiyah Palembang  tempat untuk mempromosikan organisasi mereka, dan untuk meningkatkan kinerja organisasi menggunakan bahasa program PHP dan database MySQL. Penelitian ini dilakukan untuk membantu memudahkan kinerja HMTI, membantu meningkatkan kinerja dan memberikan media sosialisasi dan media informasi tentang sistem informasi himpunan mahasiswa teknologi informasi (HMTI) Universitas Muhammadiyah Palembang. Pada penelitian ini perancangan sistem menggunakan Unified Model Leanguage (UML) yang terdiri dari use case diagram, activity diagram, class diagram, sequence diagram dan menggunakan framework CodeIgniter guna memudahkan dan mempercepat proses pengembangan aplikasi web. Kesimpulan dari penelitian ini dengan adanya sistem ini dapat lebih mudah dalam memonitoring kegiatan himpunan.","container-title":"Jurnal Digital Teknologi Informasi","DOI":"10.32502/digital.v5i1.4386","ISSN":"2714-9706, 2686-4185","issue":"1","journalAbbreviation":"JDTI","language":"id","page":"32","source":"DOI.org (Crossref)","title":"SISTEM INFORMASI HIMPUNAN MAHASISWA BERBASIS WEB PADA PRODI TEKNOLOGI INFORMASI UNIVERSITAS MUHAMMADIYAH PALEMBANG","volume":"5","author":[{"family":"Perdana","given":"Meilyana Winda"},{"family":"Haryanto","given":"Dedi"},{"family":"Alfresi","given":"Aminullah Imal"},{"family":"Hamidani","given":"Syafi’ul"},{"family":"Tegriansyah","given":"Aidil Fadli"}],"issued":{"date-parts":[["2022",3,20]]}}}],"schema":"https://github.com/citation-style-language/schema/raw/master/csl-citation.json"} </w:instrText>
      </w:r>
      <w:r>
        <w:fldChar w:fldCharType="separate"/>
      </w:r>
      <w:r w:rsidRPr="00D22438">
        <w:rPr>
          <w:rFonts w:cs="Times New Roman"/>
        </w:rPr>
        <w:t>(Perdana et al., 2022)</w:t>
      </w:r>
      <w:r>
        <w:fldChar w:fldCharType="end"/>
      </w:r>
      <w:r>
        <w:t xml:space="preserve">. </w:t>
      </w:r>
      <w:r w:rsidRPr="00D22438">
        <w:t xml:space="preserve">UML merupakan kumpulan tata </w:t>
      </w:r>
      <w:proofErr w:type="gramStart"/>
      <w:r w:rsidRPr="00D22438">
        <w:t>cara</w:t>
      </w:r>
      <w:proofErr w:type="gramEnd"/>
      <w:r w:rsidRPr="00D22438">
        <w:t xml:space="preserve"> yang dipergunakan untuk mengkategorikan sebuah perangkat lunak berbasis obyek.</w:t>
      </w:r>
      <w:r>
        <w:t xml:space="preserve"> Sementara menurut</w:t>
      </w:r>
      <w:r w:rsidR="003D2880">
        <w:t xml:space="preserve"> </w:t>
      </w:r>
      <w:r w:rsidR="003D2880">
        <w:fldChar w:fldCharType="begin"/>
      </w:r>
      <w:r w:rsidR="003D2880">
        <w:instrText xml:space="preserve"> ADDIN ZOTERO_ITEM CSL_CITATION {"citationID":"0fPug9og","properties":{"formattedCitation":"(Ruza et al., 2023)","plainCitation":"(Ruza et al., 2023)","noteIndex":0},"citationItems":[{"id":103,"uris":["http://zotero.org/users/local/8SeGTeuV/items/R9CABID5"],"itemData":{"id":103,"type":"article-journal","abstract":"PT. Sumbertama Nusa Pertiwi is a company engaged in palm oil plantations and processing. In carrying out the operations of PT. Sumbertama Nusa Pertiwi gives awards to employees by selecting the best employees every year. This research aims to design a decision support system to identify the best employees at PT. Sumbertama Nusa Pertiwi by giving a rating to each employee using the Technique for Other Reference by Similarity to Ideal Solution (TOPSIS) method. The results of this research are a decision support system using the TOPSIS method with ten criteria, namely work performance, attitudes and ethics, motivation, initiative, loyalty, responsibility, discipline, honesty, leadership, and safeguarding company assets. As an alternative, there are five employees, namely Sutrisno, M. Ahyar, Lamidi, Sabar, and Iskandar. With the first rank, namely Sabar with a value of 0.61886, Iskandar with a value of 0.537845, M. Ahyar with a value of 0.529544, Sutrisno with a value of 0.484994, and finally Lamidi with a value of 0.449489. So, the aim of designing a decision support system using the TOPSIS method is to make it easier for companies to determine the ranking of the best employees at PT. Sumbertama Nusa Pertiwi.","container-title":"Jurnal Manajemen Informatika (JAMIKA)","DOI":"10.34010/jamika.v13i2.9901","ISSN":"2655-6960, 2088-4125","issue":"2","journalAbbreviation":"JAMIKA","language":"id","page":"121-134","source":"DOI.org (Crossref)","title":"Sistem Pendukung Keputusan untuk Menentukan Karyawan Terbaik dengan Metode TOPSIS pada PT. Sumbertama Nusa Pertiwi","volume":"13","author":[{"family":"Ruza","given":"Mayang"},{"family":"Wijaya","given":"Ibnu Sani"},{"family":"Suratno","given":"Eddy"}],"issued":{"date-parts":[["2023",9,12]]}}}],"schema":"https://github.com/citation-style-language/schema/raw/master/csl-citation.json"} </w:instrText>
      </w:r>
      <w:r w:rsidR="003D2880">
        <w:fldChar w:fldCharType="separate"/>
      </w:r>
      <w:r w:rsidR="003D2880" w:rsidRPr="003D2880">
        <w:rPr>
          <w:rFonts w:cs="Times New Roman"/>
        </w:rPr>
        <w:t>(Ruza et al., 2023)</w:t>
      </w:r>
      <w:r w:rsidR="003D2880">
        <w:fldChar w:fldCharType="end"/>
      </w:r>
      <w:r w:rsidR="003D2880">
        <w:t xml:space="preserve">. </w:t>
      </w:r>
      <w:proofErr w:type="gramStart"/>
      <w:r w:rsidR="003D2880" w:rsidRPr="003D2880">
        <w:t>merupakan</w:t>
      </w:r>
      <w:proofErr w:type="gramEnd"/>
      <w:r w:rsidR="003D2880" w:rsidRPr="003D2880">
        <w:t xml:space="preserve"> sebuah bahasa pemodelan yang sudah menjadi standar dalam industri perangkat lunak yang digunakan untuk merancang, memvisualisasi &amp; mendokumentasikan sistem </w:t>
      </w:r>
      <w:r w:rsidR="003D2880" w:rsidRPr="00532A8D">
        <w:rPr>
          <w:i/>
          <w:iCs/>
        </w:rPr>
        <w:t>software.</w:t>
      </w:r>
    </w:p>
    <w:p w14:paraId="1C46C007" w14:textId="2ACD3AFD" w:rsidR="003D2880" w:rsidRDefault="003D2880" w:rsidP="00063A38">
      <w:pPr>
        <w:spacing w:line="360" w:lineRule="auto"/>
        <w:ind w:firstLine="567"/>
      </w:pPr>
      <w:r w:rsidRPr="003D2880">
        <w:lastRenderedPageBreak/>
        <w:t>Sehingga dapat disimpulkan UML merupakan sistematika teknik pengembangan sistem yang berupa bahasa visual yang digunakan untuk pemodelan sebuah sistem sebagai alat untuk spesifikasi &amp; dokumentasi pada sistem.</w:t>
      </w:r>
    </w:p>
    <w:p w14:paraId="667626FA" w14:textId="77777777" w:rsidR="003D2880" w:rsidRPr="00AE7A0B" w:rsidRDefault="003D2880" w:rsidP="00EF3D9E">
      <w:pPr>
        <w:spacing w:line="240" w:lineRule="auto"/>
      </w:pPr>
    </w:p>
    <w:p w14:paraId="6800C785" w14:textId="0971E5FC" w:rsidR="00532A8D" w:rsidRPr="000373E0" w:rsidRDefault="0082080C" w:rsidP="000F5DC9">
      <w:pPr>
        <w:pStyle w:val="Heading4"/>
        <w:spacing w:line="480" w:lineRule="auto"/>
        <w:jc w:val="left"/>
        <w:rPr>
          <w:i/>
          <w:iCs/>
        </w:rPr>
      </w:pPr>
      <w:bookmarkStart w:id="30" w:name="_Toc191813287"/>
      <w:r w:rsidRPr="0082080C">
        <w:rPr>
          <w:i/>
          <w:iCs/>
        </w:rPr>
        <w:t>Use Case Diagram</w:t>
      </w:r>
      <w:bookmarkEnd w:id="30"/>
    </w:p>
    <w:p w14:paraId="47FB8F74" w14:textId="1BA62754" w:rsidR="00670FBA" w:rsidRDefault="003D2880" w:rsidP="00063A38">
      <w:pPr>
        <w:spacing w:line="360" w:lineRule="auto"/>
        <w:ind w:firstLine="720"/>
      </w:pPr>
      <w:r>
        <w:t xml:space="preserve">Menurut </w:t>
      </w:r>
      <w:r>
        <w:fldChar w:fldCharType="begin"/>
      </w:r>
      <w:r>
        <w:instrText xml:space="preserve"> ADDIN ZOTERO_ITEM CSL_CITATION {"citationID":"zrgRibLx","properties":{"formattedCitation":"(Andiko &amp; Cahyono, 2022)","plainCitation":"(Andiko &amp; Cahyono, 2022)","noteIndex":0},"citationItems":[{"id":108,"uris":["http://zotero.org/users/local/8SeGTeuV/items/4I4LR2LM"],"itemData":{"id":108,"type":"article-journal","issue":"2","language":"id","source":"Zotero","title":"Rancang Bangun Aplikasi Transaksi Barcode Berbasis Java Dan Melalui Metode Unified Modeling Language (UML)","volume":"3","author":[{"family":"Andiko","given":"Reza Shafirul Dwi"},{"family":"Cahyono","given":"Muhammad Ridwan Arif"}],"issued":{"date-parts":[["2022"]]}}}],"schema":"https://github.com/citation-style-language/schema/raw/master/csl-citation.json"} </w:instrText>
      </w:r>
      <w:r>
        <w:fldChar w:fldCharType="separate"/>
      </w:r>
      <w:r w:rsidRPr="003D2880">
        <w:rPr>
          <w:rFonts w:cs="Times New Roman"/>
        </w:rPr>
        <w:t>(Andiko &amp; Cahyono, 2022)</w:t>
      </w:r>
      <w:r>
        <w:fldChar w:fldCharType="end"/>
      </w:r>
      <w:r>
        <w:t xml:space="preserve">. </w:t>
      </w:r>
      <w:r w:rsidRPr="003D2880">
        <w:rPr>
          <w:i/>
          <w:iCs/>
        </w:rPr>
        <w:t>Use case diagram</w:t>
      </w:r>
      <w:r w:rsidRPr="003D2880">
        <w:t xml:space="preserve"> adalah salah satu metode penggambaran interaksi antara sistem dengan aktor atau user yang </w:t>
      </w:r>
      <w:proofErr w:type="gramStart"/>
      <w:r w:rsidRPr="003D2880">
        <w:t>akan</w:t>
      </w:r>
      <w:proofErr w:type="gramEnd"/>
      <w:r w:rsidRPr="003D2880">
        <w:t xml:space="preserve"> mengguanakan sistem tersebut. Pada </w:t>
      </w:r>
      <w:r w:rsidRPr="00532A8D">
        <w:rPr>
          <w:i/>
          <w:iCs/>
        </w:rPr>
        <w:t>use case diagram</w:t>
      </w:r>
      <w:r w:rsidRPr="003D2880">
        <w:t xml:space="preserve"> juga menggambarkan secara kasar kelakuan user terhadap sistem yang dibangun dan fungsi </w:t>
      </w:r>
      <w:proofErr w:type="gramStart"/>
      <w:r w:rsidRPr="003D2880">
        <w:t>apa</w:t>
      </w:r>
      <w:proofErr w:type="gramEnd"/>
      <w:r w:rsidRPr="003D2880">
        <w:t xml:space="preserve"> saja yang ada pada sistem terebut yang dapat dilakukan oleh pengguna aplikasi.</w:t>
      </w:r>
    </w:p>
    <w:p w14:paraId="0BAAEC04" w14:textId="63D66372" w:rsidR="003D2880" w:rsidRPr="00770AFC" w:rsidRDefault="00670FBA" w:rsidP="00670FBA">
      <w:pPr>
        <w:pStyle w:val="Caption"/>
      </w:pPr>
      <w:bookmarkStart w:id="31" w:name="_Toc177238818"/>
      <w:bookmarkStart w:id="32" w:name="_Toc178340021"/>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3</w:t>
      </w:r>
      <w:r w:rsidR="00E218F0">
        <w:rPr>
          <w:b/>
          <w:bCs/>
        </w:rPr>
        <w:fldChar w:fldCharType="end"/>
      </w:r>
      <w:r w:rsidR="00E218F0">
        <w:t xml:space="preserve"> </w:t>
      </w:r>
      <w:r w:rsidRPr="00E218F0">
        <w:t>Simbol</w:t>
      </w:r>
      <w:r>
        <w:t xml:space="preserve"> </w:t>
      </w:r>
      <w:r w:rsidRPr="00670FBA">
        <w:rPr>
          <w:i/>
          <w:iCs w:val="0"/>
        </w:rPr>
        <w:t>Use Case Diagram</w:t>
      </w:r>
      <w:bookmarkEnd w:id="31"/>
      <w:bookmarkEnd w:id="32"/>
    </w:p>
    <w:tbl>
      <w:tblPr>
        <w:tblStyle w:val="TableGrid"/>
        <w:tblW w:w="5000" w:type="pct"/>
        <w:tblLook w:val="04A0" w:firstRow="1" w:lastRow="0" w:firstColumn="1" w:lastColumn="0" w:noHBand="0" w:noVBand="1"/>
      </w:tblPr>
      <w:tblGrid>
        <w:gridCol w:w="603"/>
        <w:gridCol w:w="1953"/>
        <w:gridCol w:w="1735"/>
        <w:gridCol w:w="3637"/>
      </w:tblGrid>
      <w:tr w:rsidR="00C44281" w14:paraId="17A4DA59" w14:textId="77777777" w:rsidTr="002072BB">
        <w:trPr>
          <w:trHeight w:val="567"/>
          <w:tblHeader/>
        </w:trPr>
        <w:tc>
          <w:tcPr>
            <w:tcW w:w="380" w:type="pct"/>
            <w:vAlign w:val="center"/>
          </w:tcPr>
          <w:p w14:paraId="3F4F79BE" w14:textId="77777777" w:rsidR="00C44281" w:rsidRPr="00A474BF" w:rsidRDefault="00C44281" w:rsidP="002072BB">
            <w:pPr>
              <w:pStyle w:val="ListParagraph"/>
              <w:ind w:left="0"/>
              <w:jc w:val="center"/>
              <w:rPr>
                <w:b/>
                <w:bCs/>
              </w:rPr>
            </w:pPr>
            <w:r>
              <w:rPr>
                <w:b/>
                <w:bCs/>
              </w:rPr>
              <w:t>NO</w:t>
            </w:r>
          </w:p>
        </w:tc>
        <w:tc>
          <w:tcPr>
            <w:tcW w:w="1232" w:type="pct"/>
            <w:vAlign w:val="center"/>
          </w:tcPr>
          <w:p w14:paraId="66FE5379" w14:textId="77777777" w:rsidR="00C44281" w:rsidRPr="00A474BF" w:rsidRDefault="00C44281" w:rsidP="002072BB">
            <w:pPr>
              <w:pStyle w:val="ListParagraph"/>
              <w:ind w:left="0"/>
              <w:jc w:val="center"/>
              <w:rPr>
                <w:b/>
                <w:bCs/>
              </w:rPr>
            </w:pPr>
            <w:r>
              <w:rPr>
                <w:b/>
                <w:bCs/>
              </w:rPr>
              <w:t>SIMBOL</w:t>
            </w:r>
          </w:p>
        </w:tc>
        <w:tc>
          <w:tcPr>
            <w:tcW w:w="1094" w:type="pct"/>
            <w:vAlign w:val="center"/>
          </w:tcPr>
          <w:p w14:paraId="45D546E9" w14:textId="77777777" w:rsidR="00C44281" w:rsidRPr="00A474BF" w:rsidRDefault="00C44281" w:rsidP="002072BB">
            <w:pPr>
              <w:pStyle w:val="ListParagraph"/>
              <w:ind w:left="0"/>
              <w:jc w:val="center"/>
              <w:rPr>
                <w:b/>
                <w:bCs/>
              </w:rPr>
            </w:pPr>
            <w:r>
              <w:rPr>
                <w:b/>
                <w:bCs/>
              </w:rPr>
              <w:t>NAMA</w:t>
            </w:r>
          </w:p>
        </w:tc>
        <w:tc>
          <w:tcPr>
            <w:tcW w:w="2294" w:type="pct"/>
            <w:vAlign w:val="center"/>
          </w:tcPr>
          <w:p w14:paraId="220E3F73" w14:textId="77777777" w:rsidR="00C44281" w:rsidRPr="00A474BF" w:rsidRDefault="00C44281" w:rsidP="002072BB">
            <w:pPr>
              <w:pStyle w:val="ListParagraph"/>
              <w:ind w:left="0"/>
              <w:jc w:val="center"/>
              <w:rPr>
                <w:b/>
                <w:bCs/>
              </w:rPr>
            </w:pPr>
            <w:r>
              <w:rPr>
                <w:b/>
                <w:bCs/>
              </w:rPr>
              <w:t>KETERANGAN</w:t>
            </w:r>
          </w:p>
        </w:tc>
      </w:tr>
      <w:tr w:rsidR="00C44281" w:rsidRPr="00373F66" w14:paraId="3FAC9114" w14:textId="77777777" w:rsidTr="002072BB">
        <w:trPr>
          <w:trHeight w:val="1134"/>
        </w:trPr>
        <w:tc>
          <w:tcPr>
            <w:tcW w:w="380" w:type="pct"/>
            <w:vAlign w:val="center"/>
          </w:tcPr>
          <w:p w14:paraId="2A594B52" w14:textId="77777777" w:rsidR="00C44281" w:rsidRDefault="00C44281" w:rsidP="002072BB">
            <w:pPr>
              <w:pStyle w:val="ListParagraph"/>
              <w:ind w:left="0"/>
              <w:jc w:val="center"/>
            </w:pPr>
            <w:r>
              <w:t>1</w:t>
            </w:r>
          </w:p>
        </w:tc>
        <w:tc>
          <w:tcPr>
            <w:tcW w:w="1232" w:type="pct"/>
            <w:vAlign w:val="center"/>
          </w:tcPr>
          <w:p w14:paraId="3EAB4B1A" w14:textId="77777777" w:rsidR="00C44281" w:rsidRDefault="00C44281" w:rsidP="002072BB">
            <w:pPr>
              <w:pStyle w:val="ListParagraph"/>
              <w:ind w:left="0"/>
              <w:jc w:val="center"/>
            </w:pPr>
            <w:r w:rsidRPr="00D101BD">
              <w:rPr>
                <w:noProof/>
                <w:lang w:val="en-US"/>
              </w:rPr>
              <w:drawing>
                <wp:inline distT="0" distB="0" distL="0" distR="0" wp14:anchorId="2D7DA097" wp14:editId="47869573">
                  <wp:extent cx="285790" cy="638264"/>
                  <wp:effectExtent l="0" t="0" r="0" b="952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saturation sat="0"/>
                                    </a14:imgEffect>
                                  </a14:imgLayer>
                                </a14:imgProps>
                              </a:ext>
                            </a:extLst>
                          </a:blip>
                          <a:stretch>
                            <a:fillRect/>
                          </a:stretch>
                        </pic:blipFill>
                        <pic:spPr>
                          <a:xfrm>
                            <a:off x="0" y="0"/>
                            <a:ext cx="285790" cy="638264"/>
                          </a:xfrm>
                          <a:prstGeom prst="rect">
                            <a:avLst/>
                          </a:prstGeom>
                        </pic:spPr>
                      </pic:pic>
                    </a:graphicData>
                  </a:graphic>
                </wp:inline>
              </w:drawing>
            </w:r>
          </w:p>
        </w:tc>
        <w:tc>
          <w:tcPr>
            <w:tcW w:w="1094" w:type="pct"/>
            <w:vAlign w:val="center"/>
          </w:tcPr>
          <w:p w14:paraId="4C6CF4C5" w14:textId="77777777" w:rsidR="00C44281" w:rsidRPr="000E3820" w:rsidRDefault="00C44281" w:rsidP="002072BB">
            <w:pPr>
              <w:pStyle w:val="ListParagraph"/>
              <w:ind w:left="0"/>
              <w:jc w:val="center"/>
              <w:rPr>
                <w:i/>
                <w:iCs/>
              </w:rPr>
            </w:pPr>
            <w:r>
              <w:rPr>
                <w:i/>
                <w:iCs/>
              </w:rPr>
              <w:t>Actor</w:t>
            </w:r>
          </w:p>
        </w:tc>
        <w:tc>
          <w:tcPr>
            <w:tcW w:w="2294" w:type="pct"/>
            <w:vAlign w:val="center"/>
          </w:tcPr>
          <w:p w14:paraId="0AF6F89F" w14:textId="77777777" w:rsidR="00C44281" w:rsidRPr="0027560D" w:rsidRDefault="00C44281" w:rsidP="002072BB">
            <w:pPr>
              <w:pStyle w:val="ListParagraph"/>
              <w:ind w:left="0"/>
              <w:rPr>
                <w:i/>
                <w:iCs/>
                <w:lang w:val="fi-FI"/>
              </w:rPr>
            </w:pPr>
            <w:r w:rsidRPr="0027560D">
              <w:rPr>
                <w:lang w:val="fi-FI"/>
              </w:rPr>
              <w:t xml:space="preserve">Menspesifikasikan peran yang pengguna mainkan ketika berinteraksi dengan </w:t>
            </w:r>
            <w:r w:rsidRPr="0027560D">
              <w:rPr>
                <w:i/>
                <w:iCs/>
                <w:lang w:val="fi-FI"/>
              </w:rPr>
              <w:t>use case</w:t>
            </w:r>
          </w:p>
        </w:tc>
      </w:tr>
      <w:tr w:rsidR="00C44281" w14:paraId="5A12C729" w14:textId="77777777" w:rsidTr="002072BB">
        <w:trPr>
          <w:trHeight w:val="1134"/>
        </w:trPr>
        <w:tc>
          <w:tcPr>
            <w:tcW w:w="380" w:type="pct"/>
            <w:vAlign w:val="center"/>
          </w:tcPr>
          <w:p w14:paraId="5A467146" w14:textId="77777777" w:rsidR="00C44281" w:rsidRDefault="00C44281" w:rsidP="002072BB">
            <w:pPr>
              <w:pStyle w:val="ListParagraph"/>
              <w:ind w:left="0"/>
              <w:jc w:val="center"/>
            </w:pPr>
            <w:r>
              <w:t>2</w:t>
            </w:r>
          </w:p>
        </w:tc>
        <w:tc>
          <w:tcPr>
            <w:tcW w:w="1232" w:type="pct"/>
            <w:vAlign w:val="center"/>
          </w:tcPr>
          <w:p w14:paraId="5B746F6F" w14:textId="77777777" w:rsidR="00C44281" w:rsidRDefault="00C44281" w:rsidP="002072BB">
            <w:pPr>
              <w:pStyle w:val="ListParagraph"/>
              <w:ind w:left="0"/>
              <w:jc w:val="center"/>
            </w:pPr>
            <w:r w:rsidRPr="00D770C6">
              <w:rPr>
                <w:noProof/>
                <w:lang w:val="en-US"/>
              </w:rPr>
              <w:drawing>
                <wp:inline distT="0" distB="0" distL="0" distR="0" wp14:anchorId="11203964" wp14:editId="1C46784A">
                  <wp:extent cx="809738" cy="266737"/>
                  <wp:effectExtent l="0" t="0" r="9525"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09738" cy="266737"/>
                          </a:xfrm>
                          <a:prstGeom prst="rect">
                            <a:avLst/>
                          </a:prstGeom>
                        </pic:spPr>
                      </pic:pic>
                    </a:graphicData>
                  </a:graphic>
                </wp:inline>
              </w:drawing>
            </w:r>
          </w:p>
        </w:tc>
        <w:tc>
          <w:tcPr>
            <w:tcW w:w="1094" w:type="pct"/>
            <w:vAlign w:val="center"/>
          </w:tcPr>
          <w:p w14:paraId="1CE3C979" w14:textId="77777777" w:rsidR="00C44281" w:rsidRPr="000E3820" w:rsidRDefault="00C44281" w:rsidP="002072BB">
            <w:pPr>
              <w:pStyle w:val="ListParagraph"/>
              <w:ind w:left="0"/>
              <w:jc w:val="center"/>
              <w:rPr>
                <w:i/>
                <w:iCs/>
              </w:rPr>
            </w:pPr>
            <w:r>
              <w:rPr>
                <w:i/>
                <w:iCs/>
              </w:rPr>
              <w:t>Dependency</w:t>
            </w:r>
          </w:p>
        </w:tc>
        <w:tc>
          <w:tcPr>
            <w:tcW w:w="2294" w:type="pct"/>
            <w:vAlign w:val="center"/>
          </w:tcPr>
          <w:p w14:paraId="69B4D9C2" w14:textId="77777777" w:rsidR="00C44281" w:rsidRDefault="00C44281" w:rsidP="002072BB">
            <w:pPr>
              <w:pStyle w:val="ListParagraph"/>
              <w:ind w:left="0"/>
            </w:pPr>
            <w:r>
              <w:t>Hubungan dimana perubahan yang terjadi pada suatu elemen mandiri akan mempengaruhi elemen yang tidak mandiri</w:t>
            </w:r>
          </w:p>
        </w:tc>
      </w:tr>
      <w:tr w:rsidR="00C44281" w14:paraId="0BE6CBB3" w14:textId="77777777" w:rsidTr="002072BB">
        <w:trPr>
          <w:trHeight w:val="1134"/>
        </w:trPr>
        <w:tc>
          <w:tcPr>
            <w:tcW w:w="380" w:type="pct"/>
            <w:vAlign w:val="center"/>
          </w:tcPr>
          <w:p w14:paraId="1D6F4803" w14:textId="77777777" w:rsidR="00C44281" w:rsidRDefault="00C44281" w:rsidP="002072BB">
            <w:pPr>
              <w:pStyle w:val="ListParagraph"/>
              <w:ind w:left="0"/>
              <w:jc w:val="center"/>
            </w:pPr>
            <w:r>
              <w:t>3</w:t>
            </w:r>
          </w:p>
        </w:tc>
        <w:tc>
          <w:tcPr>
            <w:tcW w:w="1232" w:type="pct"/>
            <w:vAlign w:val="center"/>
          </w:tcPr>
          <w:p w14:paraId="512A65F1" w14:textId="77777777" w:rsidR="00C44281" w:rsidRDefault="00C44281" w:rsidP="002072BB">
            <w:pPr>
              <w:pStyle w:val="ListParagraph"/>
              <w:ind w:left="0"/>
              <w:jc w:val="center"/>
            </w:pPr>
            <w:r w:rsidRPr="00E23DD8">
              <w:rPr>
                <w:noProof/>
                <w:lang w:val="en-US"/>
              </w:rPr>
              <w:drawing>
                <wp:inline distT="0" distB="0" distL="0" distR="0" wp14:anchorId="568162E2" wp14:editId="3CBB5430">
                  <wp:extent cx="943107" cy="190527"/>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43107" cy="190527"/>
                          </a:xfrm>
                          <a:prstGeom prst="rect">
                            <a:avLst/>
                          </a:prstGeom>
                        </pic:spPr>
                      </pic:pic>
                    </a:graphicData>
                  </a:graphic>
                </wp:inline>
              </w:drawing>
            </w:r>
          </w:p>
        </w:tc>
        <w:tc>
          <w:tcPr>
            <w:tcW w:w="1094" w:type="pct"/>
            <w:vAlign w:val="center"/>
          </w:tcPr>
          <w:p w14:paraId="6295B9FF" w14:textId="77777777" w:rsidR="00C44281" w:rsidRPr="000E3820" w:rsidRDefault="00C44281" w:rsidP="002072BB">
            <w:pPr>
              <w:pStyle w:val="ListParagraph"/>
              <w:ind w:left="0"/>
              <w:jc w:val="center"/>
              <w:rPr>
                <w:i/>
                <w:iCs/>
              </w:rPr>
            </w:pPr>
            <w:r>
              <w:rPr>
                <w:i/>
                <w:iCs/>
              </w:rPr>
              <w:t>Generalization</w:t>
            </w:r>
          </w:p>
        </w:tc>
        <w:tc>
          <w:tcPr>
            <w:tcW w:w="2294" w:type="pct"/>
            <w:vAlign w:val="center"/>
          </w:tcPr>
          <w:p w14:paraId="250D579C" w14:textId="77777777" w:rsidR="00C44281" w:rsidRPr="0032106F" w:rsidRDefault="00C44281" w:rsidP="002072BB">
            <w:pPr>
              <w:pStyle w:val="ListParagraph"/>
              <w:ind w:left="0"/>
            </w:pPr>
            <w:r>
              <w:t>Hubungan dimana objek anak (</w:t>
            </w:r>
            <w:r>
              <w:rPr>
                <w:i/>
                <w:iCs/>
              </w:rPr>
              <w:t>descendent</w:t>
            </w:r>
            <w:r>
              <w:t>) berbagi perilaku dan struktur data dari objek yang ada di atasnya, yaitu objek induk (</w:t>
            </w:r>
            <w:r>
              <w:rPr>
                <w:i/>
                <w:iCs/>
              </w:rPr>
              <w:t>ancestor</w:t>
            </w:r>
            <w:r>
              <w:t>)</w:t>
            </w:r>
          </w:p>
        </w:tc>
      </w:tr>
      <w:tr w:rsidR="00C44281" w14:paraId="3C91968A" w14:textId="77777777" w:rsidTr="002072BB">
        <w:trPr>
          <w:trHeight w:val="1134"/>
        </w:trPr>
        <w:tc>
          <w:tcPr>
            <w:tcW w:w="380" w:type="pct"/>
            <w:vAlign w:val="center"/>
          </w:tcPr>
          <w:p w14:paraId="30214534" w14:textId="77777777" w:rsidR="00C44281" w:rsidRDefault="00C44281" w:rsidP="002072BB">
            <w:pPr>
              <w:pStyle w:val="ListParagraph"/>
              <w:ind w:left="0"/>
              <w:jc w:val="center"/>
            </w:pPr>
            <w:r>
              <w:t>4</w:t>
            </w:r>
          </w:p>
        </w:tc>
        <w:tc>
          <w:tcPr>
            <w:tcW w:w="1232" w:type="pct"/>
            <w:vAlign w:val="center"/>
          </w:tcPr>
          <w:p w14:paraId="0768B80E" w14:textId="77777777" w:rsidR="00C44281" w:rsidRDefault="00C44281" w:rsidP="002072BB">
            <w:pPr>
              <w:pStyle w:val="ListParagraph"/>
              <w:ind w:left="0"/>
              <w:jc w:val="center"/>
            </w:pPr>
            <w:r w:rsidRPr="00F35584">
              <w:rPr>
                <w:noProof/>
                <w:lang w:val="en-US"/>
              </w:rPr>
              <w:drawing>
                <wp:inline distT="0" distB="0" distL="0" distR="0" wp14:anchorId="79999857" wp14:editId="147638D2">
                  <wp:extent cx="1028844" cy="219106"/>
                  <wp:effectExtent l="0" t="0" r="0" b="952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28844" cy="219106"/>
                          </a:xfrm>
                          <a:prstGeom prst="rect">
                            <a:avLst/>
                          </a:prstGeom>
                        </pic:spPr>
                      </pic:pic>
                    </a:graphicData>
                  </a:graphic>
                </wp:inline>
              </w:drawing>
            </w:r>
          </w:p>
        </w:tc>
        <w:tc>
          <w:tcPr>
            <w:tcW w:w="1094" w:type="pct"/>
            <w:vAlign w:val="center"/>
          </w:tcPr>
          <w:p w14:paraId="5769B498" w14:textId="77777777" w:rsidR="00C44281" w:rsidRPr="000E3820" w:rsidRDefault="00C44281" w:rsidP="002072BB">
            <w:pPr>
              <w:pStyle w:val="ListParagraph"/>
              <w:ind w:left="0"/>
              <w:jc w:val="center"/>
              <w:rPr>
                <w:i/>
                <w:iCs/>
              </w:rPr>
            </w:pPr>
            <w:r>
              <w:rPr>
                <w:i/>
                <w:iCs/>
              </w:rPr>
              <w:t>Include</w:t>
            </w:r>
          </w:p>
        </w:tc>
        <w:tc>
          <w:tcPr>
            <w:tcW w:w="2294" w:type="pct"/>
            <w:vAlign w:val="center"/>
          </w:tcPr>
          <w:p w14:paraId="0D421E50" w14:textId="77777777" w:rsidR="00C44281" w:rsidRPr="008E095A" w:rsidRDefault="00C44281" w:rsidP="002072BB">
            <w:pPr>
              <w:pStyle w:val="ListParagraph"/>
              <w:ind w:left="0"/>
            </w:pPr>
            <w:r>
              <w:t xml:space="preserve">Menspesifikasikan bahwa </w:t>
            </w:r>
            <w:r>
              <w:rPr>
                <w:i/>
                <w:iCs/>
              </w:rPr>
              <w:t xml:space="preserve">use case </w:t>
            </w:r>
            <w:r>
              <w:t xml:space="preserve">sumber secara </w:t>
            </w:r>
            <w:r>
              <w:rPr>
                <w:i/>
                <w:iCs/>
              </w:rPr>
              <w:t>explicit</w:t>
            </w:r>
            <w:r>
              <w:t xml:space="preserve"> </w:t>
            </w:r>
          </w:p>
        </w:tc>
      </w:tr>
      <w:tr w:rsidR="00C44281" w14:paraId="367DAAC3" w14:textId="77777777" w:rsidTr="002072BB">
        <w:trPr>
          <w:trHeight w:val="1134"/>
        </w:trPr>
        <w:tc>
          <w:tcPr>
            <w:tcW w:w="380" w:type="pct"/>
            <w:vAlign w:val="center"/>
          </w:tcPr>
          <w:p w14:paraId="3848FDCE" w14:textId="77777777" w:rsidR="00C44281" w:rsidRDefault="00C44281" w:rsidP="002072BB">
            <w:pPr>
              <w:pStyle w:val="ListParagraph"/>
              <w:ind w:left="0"/>
              <w:jc w:val="center"/>
            </w:pPr>
            <w:r>
              <w:t>5</w:t>
            </w:r>
          </w:p>
        </w:tc>
        <w:tc>
          <w:tcPr>
            <w:tcW w:w="1232" w:type="pct"/>
            <w:vAlign w:val="center"/>
          </w:tcPr>
          <w:p w14:paraId="633DA139" w14:textId="77777777" w:rsidR="00C44281" w:rsidRDefault="00C44281" w:rsidP="002072BB">
            <w:pPr>
              <w:pStyle w:val="ListParagraph"/>
              <w:ind w:left="0"/>
              <w:jc w:val="center"/>
            </w:pPr>
            <w:r w:rsidRPr="00FB60FF">
              <w:rPr>
                <w:noProof/>
                <w:lang w:val="en-US"/>
              </w:rPr>
              <w:drawing>
                <wp:inline distT="0" distB="0" distL="0" distR="0" wp14:anchorId="166E8378" wp14:editId="28B64865">
                  <wp:extent cx="1038370" cy="238158"/>
                  <wp:effectExtent l="0" t="0" r="9525" b="952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38370" cy="238158"/>
                          </a:xfrm>
                          <a:prstGeom prst="rect">
                            <a:avLst/>
                          </a:prstGeom>
                        </pic:spPr>
                      </pic:pic>
                    </a:graphicData>
                  </a:graphic>
                </wp:inline>
              </w:drawing>
            </w:r>
          </w:p>
        </w:tc>
        <w:tc>
          <w:tcPr>
            <w:tcW w:w="1094" w:type="pct"/>
            <w:vAlign w:val="center"/>
          </w:tcPr>
          <w:p w14:paraId="4E5EFC4B" w14:textId="77777777" w:rsidR="00C44281" w:rsidRPr="000E3820" w:rsidRDefault="00C44281" w:rsidP="002072BB">
            <w:pPr>
              <w:pStyle w:val="ListParagraph"/>
              <w:ind w:left="0"/>
              <w:jc w:val="center"/>
              <w:rPr>
                <w:i/>
                <w:iCs/>
              </w:rPr>
            </w:pPr>
            <w:r>
              <w:rPr>
                <w:i/>
                <w:iCs/>
              </w:rPr>
              <w:t>Extend</w:t>
            </w:r>
          </w:p>
        </w:tc>
        <w:tc>
          <w:tcPr>
            <w:tcW w:w="2294" w:type="pct"/>
            <w:vAlign w:val="center"/>
          </w:tcPr>
          <w:p w14:paraId="2D01BB5D" w14:textId="77777777" w:rsidR="00C44281" w:rsidRPr="009D7AB5" w:rsidRDefault="00C44281" w:rsidP="002072BB">
            <w:pPr>
              <w:pStyle w:val="ListParagraph"/>
              <w:ind w:left="0"/>
            </w:pPr>
            <w:r>
              <w:t xml:space="preserve">Menspesifikasikan bahwa </w:t>
            </w:r>
            <w:r>
              <w:rPr>
                <w:i/>
                <w:iCs/>
              </w:rPr>
              <w:t xml:space="preserve">use case </w:t>
            </w:r>
            <w:r>
              <w:t xml:space="preserve">memperluas perilaku dari </w:t>
            </w:r>
            <w:r>
              <w:rPr>
                <w:i/>
                <w:iCs/>
              </w:rPr>
              <w:t xml:space="preserve">use case </w:t>
            </w:r>
            <w:r>
              <w:t>sumber pada suatu titik yang diberikan</w:t>
            </w:r>
          </w:p>
        </w:tc>
      </w:tr>
      <w:tr w:rsidR="00C44281" w14:paraId="6E2F0770" w14:textId="77777777" w:rsidTr="002072BB">
        <w:trPr>
          <w:trHeight w:val="1134"/>
        </w:trPr>
        <w:tc>
          <w:tcPr>
            <w:tcW w:w="380" w:type="pct"/>
            <w:vAlign w:val="center"/>
          </w:tcPr>
          <w:p w14:paraId="0E0CDBBA" w14:textId="77777777" w:rsidR="00C44281" w:rsidRDefault="00C44281" w:rsidP="002072BB">
            <w:pPr>
              <w:pStyle w:val="ListParagraph"/>
              <w:ind w:left="0"/>
              <w:jc w:val="center"/>
            </w:pPr>
            <w:r>
              <w:t>6</w:t>
            </w:r>
          </w:p>
        </w:tc>
        <w:tc>
          <w:tcPr>
            <w:tcW w:w="1232" w:type="pct"/>
            <w:vAlign w:val="center"/>
          </w:tcPr>
          <w:p w14:paraId="1E561CBB" w14:textId="77777777" w:rsidR="00C44281" w:rsidRDefault="00C44281" w:rsidP="002072BB">
            <w:pPr>
              <w:pStyle w:val="ListParagraph"/>
              <w:ind w:left="0"/>
              <w:jc w:val="center"/>
            </w:pPr>
            <w:r>
              <w:rPr>
                <w:noProof/>
                <w:lang w:val="en-US"/>
              </w:rPr>
              <mc:AlternateContent>
                <mc:Choice Requires="wps">
                  <w:drawing>
                    <wp:anchor distT="4294967295" distB="4294967295" distL="114300" distR="114300" simplePos="0" relativeHeight="251678720" behindDoc="0" locked="0" layoutInCell="1" allowOverlap="1" wp14:anchorId="74040E33" wp14:editId="5AA1AD9E">
                      <wp:simplePos x="0" y="0"/>
                      <wp:positionH relativeFrom="column">
                        <wp:posOffset>173990</wp:posOffset>
                      </wp:positionH>
                      <wp:positionV relativeFrom="paragraph">
                        <wp:posOffset>111124</wp:posOffset>
                      </wp:positionV>
                      <wp:extent cx="837565" cy="0"/>
                      <wp:effectExtent l="0" t="0" r="0" b="0"/>
                      <wp:wrapNone/>
                      <wp:docPr id="132" name="Straight Connector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756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7CD0EAA0" id="Straight Connector 132" o:spid="_x0000_s1026" style="position:absolute;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3.7pt,8.75pt" to="79.65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" strokecolor="black [3213]" strokeweight="1.5pt">
                      <v:stroke joinstyle="miter"/>
                      <o:lock v:ext="edit" shapetype="f"/>
                    </v:line>
                  </w:pict>
                </mc:Fallback>
              </mc:AlternateContent>
            </w:r>
          </w:p>
        </w:tc>
        <w:tc>
          <w:tcPr>
            <w:tcW w:w="1094" w:type="pct"/>
            <w:vAlign w:val="center"/>
          </w:tcPr>
          <w:p w14:paraId="6898E136" w14:textId="77777777" w:rsidR="00C44281" w:rsidRPr="000E3820" w:rsidRDefault="00C44281" w:rsidP="002072BB">
            <w:pPr>
              <w:pStyle w:val="ListParagraph"/>
              <w:ind w:left="0"/>
              <w:jc w:val="center"/>
              <w:rPr>
                <w:i/>
                <w:iCs/>
              </w:rPr>
            </w:pPr>
            <w:r>
              <w:rPr>
                <w:i/>
                <w:iCs/>
              </w:rPr>
              <w:t>Association</w:t>
            </w:r>
          </w:p>
        </w:tc>
        <w:tc>
          <w:tcPr>
            <w:tcW w:w="2294" w:type="pct"/>
            <w:vAlign w:val="center"/>
          </w:tcPr>
          <w:p w14:paraId="4C04C60F" w14:textId="77777777" w:rsidR="00C44281" w:rsidRDefault="00C44281" w:rsidP="002072BB">
            <w:pPr>
              <w:pStyle w:val="ListParagraph"/>
              <w:ind w:left="0"/>
            </w:pPr>
            <w:r>
              <w:t>Apa yang menghubungkan antara objek yang satu dengan objek lainnya</w:t>
            </w:r>
          </w:p>
        </w:tc>
      </w:tr>
      <w:tr w:rsidR="00C44281" w:rsidRPr="00373F66" w14:paraId="37589254" w14:textId="77777777" w:rsidTr="002072BB">
        <w:trPr>
          <w:trHeight w:val="1134"/>
        </w:trPr>
        <w:tc>
          <w:tcPr>
            <w:tcW w:w="380" w:type="pct"/>
            <w:vAlign w:val="center"/>
          </w:tcPr>
          <w:p w14:paraId="1D3D334C" w14:textId="77777777" w:rsidR="00C44281" w:rsidRDefault="00C44281" w:rsidP="002072BB">
            <w:pPr>
              <w:pStyle w:val="ListParagraph"/>
              <w:ind w:left="0"/>
              <w:jc w:val="center"/>
            </w:pPr>
            <w:r>
              <w:lastRenderedPageBreak/>
              <w:t>7</w:t>
            </w:r>
          </w:p>
        </w:tc>
        <w:tc>
          <w:tcPr>
            <w:tcW w:w="1232" w:type="pct"/>
            <w:vAlign w:val="center"/>
          </w:tcPr>
          <w:p w14:paraId="4FE5BBC2"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0768" behindDoc="0" locked="0" layoutInCell="1" allowOverlap="1" wp14:anchorId="078E603E" wp14:editId="7C0ED5D4">
                      <wp:simplePos x="0" y="0"/>
                      <wp:positionH relativeFrom="column">
                        <wp:posOffset>355600</wp:posOffset>
                      </wp:positionH>
                      <wp:positionV relativeFrom="paragraph">
                        <wp:posOffset>-25400</wp:posOffset>
                      </wp:positionV>
                      <wp:extent cx="457200" cy="586105"/>
                      <wp:effectExtent l="0" t="0" r="0" b="4445"/>
                      <wp:wrapNone/>
                      <wp:docPr id="131" name="Rectangle 1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586105"/>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04FE257" id="Rectangle 131" o:spid="_x0000_s1026" style="position:absolute;margin-left:28pt;margin-top:-2pt;width:36pt;height:46.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" fillcolor="white [3212]" strokecolor="black [3213]" strokeweight="1.5pt">
                      <v:path arrowok="t"/>
                    </v:rect>
                  </w:pict>
                </mc:Fallback>
              </mc:AlternateContent>
            </w:r>
          </w:p>
        </w:tc>
        <w:tc>
          <w:tcPr>
            <w:tcW w:w="1094" w:type="pct"/>
            <w:vAlign w:val="center"/>
          </w:tcPr>
          <w:p w14:paraId="3B60D074" w14:textId="77777777" w:rsidR="00C44281" w:rsidRPr="000E3820" w:rsidRDefault="00C44281" w:rsidP="002072BB">
            <w:pPr>
              <w:pStyle w:val="ListParagraph"/>
              <w:ind w:left="0"/>
              <w:jc w:val="center"/>
              <w:rPr>
                <w:i/>
                <w:iCs/>
              </w:rPr>
            </w:pPr>
            <w:r>
              <w:rPr>
                <w:i/>
                <w:iCs/>
              </w:rPr>
              <w:t>System</w:t>
            </w:r>
          </w:p>
        </w:tc>
        <w:tc>
          <w:tcPr>
            <w:tcW w:w="2294" w:type="pct"/>
            <w:vAlign w:val="center"/>
          </w:tcPr>
          <w:p w14:paraId="0C29B6DA" w14:textId="77777777" w:rsidR="00C44281" w:rsidRPr="0027560D" w:rsidRDefault="00C44281" w:rsidP="002072BB">
            <w:pPr>
              <w:pStyle w:val="ListParagraph"/>
              <w:ind w:left="0"/>
              <w:rPr>
                <w:lang w:val="fi-FI"/>
              </w:rPr>
            </w:pPr>
            <w:r w:rsidRPr="0027560D">
              <w:rPr>
                <w:lang w:val="fi-FI"/>
              </w:rPr>
              <w:t>Menspesifikasikan paket yang menampilkan sistem terbatas</w:t>
            </w:r>
          </w:p>
        </w:tc>
      </w:tr>
      <w:tr w:rsidR="00C44281" w14:paraId="3A321812" w14:textId="77777777" w:rsidTr="002072BB">
        <w:trPr>
          <w:trHeight w:val="1134"/>
        </w:trPr>
        <w:tc>
          <w:tcPr>
            <w:tcW w:w="380" w:type="pct"/>
            <w:vAlign w:val="center"/>
          </w:tcPr>
          <w:p w14:paraId="5BF25EC8" w14:textId="77777777" w:rsidR="00C44281" w:rsidRDefault="00C44281" w:rsidP="002072BB">
            <w:pPr>
              <w:pStyle w:val="ListParagraph"/>
              <w:ind w:left="0"/>
              <w:jc w:val="center"/>
            </w:pPr>
            <w:r>
              <w:t>8</w:t>
            </w:r>
          </w:p>
        </w:tc>
        <w:tc>
          <w:tcPr>
            <w:tcW w:w="1232" w:type="pct"/>
            <w:vAlign w:val="center"/>
          </w:tcPr>
          <w:p w14:paraId="7C2AF652"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79744" behindDoc="0" locked="0" layoutInCell="1" allowOverlap="1" wp14:anchorId="602E25C4" wp14:editId="656BC4DD">
                      <wp:simplePos x="0" y="0"/>
                      <wp:positionH relativeFrom="column">
                        <wp:posOffset>184150</wp:posOffset>
                      </wp:positionH>
                      <wp:positionV relativeFrom="paragraph">
                        <wp:posOffset>17780</wp:posOffset>
                      </wp:positionV>
                      <wp:extent cx="776605" cy="457200"/>
                      <wp:effectExtent l="0" t="0" r="4445" b="0"/>
                      <wp:wrapNone/>
                      <wp:docPr id="130" name="Oval 1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6605" cy="457200"/>
                              </a:xfrm>
                              <a:prstGeom prst="ellips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204A97A4" id="Oval 130" o:spid="_x0000_s1026" style="position:absolute;margin-left:14.5pt;margin-top:1.4pt;width:61.15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" fillcolor="white [3212]" strokecolor="black [3213]" strokeweight="1.5pt">
                      <v:stroke joinstyle="miter"/>
                      <v:path arrowok="t"/>
                    </v:oval>
                  </w:pict>
                </mc:Fallback>
              </mc:AlternateContent>
            </w:r>
          </w:p>
        </w:tc>
        <w:tc>
          <w:tcPr>
            <w:tcW w:w="1094" w:type="pct"/>
            <w:vAlign w:val="center"/>
          </w:tcPr>
          <w:p w14:paraId="17389590" w14:textId="77777777" w:rsidR="00C44281" w:rsidRPr="000E3820" w:rsidRDefault="00C44281" w:rsidP="002072BB">
            <w:pPr>
              <w:pStyle w:val="ListParagraph"/>
              <w:ind w:left="0"/>
              <w:jc w:val="center"/>
              <w:rPr>
                <w:i/>
                <w:iCs/>
              </w:rPr>
            </w:pPr>
            <w:r>
              <w:rPr>
                <w:i/>
                <w:iCs/>
              </w:rPr>
              <w:t>Use Case</w:t>
            </w:r>
          </w:p>
        </w:tc>
        <w:tc>
          <w:tcPr>
            <w:tcW w:w="2294" w:type="pct"/>
            <w:vAlign w:val="center"/>
          </w:tcPr>
          <w:p w14:paraId="70CE6CD5" w14:textId="77777777" w:rsidR="00C44281" w:rsidRDefault="00C44281" w:rsidP="002072BB">
            <w:pPr>
              <w:pStyle w:val="ListParagraph"/>
              <w:ind w:left="0"/>
            </w:pPr>
            <w:r>
              <w:t>Deskripsi dari urutan aksi-aksi yang ditampilkan sistem yang menghasilkan suatu hasil yang terukur bagi suatu aktor</w:t>
            </w:r>
          </w:p>
        </w:tc>
      </w:tr>
      <w:tr w:rsidR="00C44281" w:rsidRPr="00373F66" w14:paraId="4471EC50" w14:textId="77777777" w:rsidTr="002072BB">
        <w:trPr>
          <w:trHeight w:val="1134"/>
        </w:trPr>
        <w:tc>
          <w:tcPr>
            <w:tcW w:w="380" w:type="pct"/>
            <w:vAlign w:val="center"/>
          </w:tcPr>
          <w:p w14:paraId="2ED24B93" w14:textId="77777777" w:rsidR="00C44281" w:rsidRDefault="00C44281" w:rsidP="002072BB">
            <w:pPr>
              <w:pStyle w:val="ListParagraph"/>
              <w:ind w:left="0"/>
              <w:jc w:val="center"/>
            </w:pPr>
            <w:r>
              <w:t>9</w:t>
            </w:r>
          </w:p>
        </w:tc>
        <w:tc>
          <w:tcPr>
            <w:tcW w:w="1232" w:type="pct"/>
            <w:vAlign w:val="center"/>
          </w:tcPr>
          <w:p w14:paraId="54AA027E" w14:textId="77777777" w:rsidR="00C44281" w:rsidRDefault="00C44281" w:rsidP="002072BB">
            <w:pPr>
              <w:pStyle w:val="ListParagraph"/>
              <w:ind w:left="0"/>
              <w:jc w:val="center"/>
            </w:pPr>
            <w:r w:rsidRPr="007A2441">
              <w:rPr>
                <w:noProof/>
                <w:lang w:val="en-US"/>
              </w:rPr>
              <w:drawing>
                <wp:inline distT="0" distB="0" distL="0" distR="0" wp14:anchorId="726C4B5E" wp14:editId="3F94435E">
                  <wp:extent cx="914528" cy="41915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14528" cy="419158"/>
                          </a:xfrm>
                          <a:prstGeom prst="rect">
                            <a:avLst/>
                          </a:prstGeom>
                        </pic:spPr>
                      </pic:pic>
                    </a:graphicData>
                  </a:graphic>
                </wp:inline>
              </w:drawing>
            </w:r>
          </w:p>
        </w:tc>
        <w:tc>
          <w:tcPr>
            <w:tcW w:w="1094" w:type="pct"/>
            <w:vAlign w:val="center"/>
          </w:tcPr>
          <w:p w14:paraId="192E8F8A" w14:textId="77777777" w:rsidR="00C44281" w:rsidRPr="000E3820" w:rsidRDefault="00C44281" w:rsidP="002072BB">
            <w:pPr>
              <w:pStyle w:val="ListParagraph"/>
              <w:ind w:left="0"/>
              <w:jc w:val="center"/>
              <w:rPr>
                <w:i/>
                <w:iCs/>
              </w:rPr>
            </w:pPr>
            <w:r>
              <w:rPr>
                <w:i/>
                <w:iCs/>
              </w:rPr>
              <w:t>Collaboration</w:t>
            </w:r>
          </w:p>
        </w:tc>
        <w:tc>
          <w:tcPr>
            <w:tcW w:w="2294" w:type="pct"/>
            <w:vAlign w:val="center"/>
          </w:tcPr>
          <w:p w14:paraId="2A456CF6" w14:textId="77777777" w:rsidR="00C44281" w:rsidRPr="0027560D" w:rsidRDefault="00C44281" w:rsidP="002072BB">
            <w:pPr>
              <w:pStyle w:val="ListParagraph"/>
              <w:ind w:left="0"/>
              <w:rPr>
                <w:lang w:val="fi-FI"/>
              </w:rPr>
            </w:pPr>
            <w:r w:rsidRPr="0027560D">
              <w:rPr>
                <w:lang w:val="fi-FI"/>
              </w:rPr>
              <w:t>Interaksi aturan-aturan dan elemen lain yang bekerjasama untuk menyediakan perilaku yang lebih besar dari jumlah dan elemen-elemennya (sinergi)</w:t>
            </w:r>
          </w:p>
        </w:tc>
      </w:tr>
      <w:tr w:rsidR="00C44281" w:rsidRPr="00373F66" w14:paraId="27BAFDC1" w14:textId="77777777" w:rsidTr="002072BB">
        <w:trPr>
          <w:trHeight w:val="834"/>
        </w:trPr>
        <w:tc>
          <w:tcPr>
            <w:tcW w:w="380" w:type="pct"/>
            <w:vAlign w:val="center"/>
          </w:tcPr>
          <w:p w14:paraId="618395D2" w14:textId="77777777" w:rsidR="00C44281" w:rsidRDefault="00C44281" w:rsidP="002072BB">
            <w:pPr>
              <w:pStyle w:val="ListParagraph"/>
              <w:ind w:left="0"/>
              <w:jc w:val="center"/>
            </w:pPr>
            <w:r>
              <w:t>10</w:t>
            </w:r>
          </w:p>
        </w:tc>
        <w:tc>
          <w:tcPr>
            <w:tcW w:w="1232" w:type="pct"/>
            <w:vAlign w:val="center"/>
          </w:tcPr>
          <w:p w14:paraId="1017948D" w14:textId="77777777" w:rsidR="00C44281" w:rsidRDefault="00C44281" w:rsidP="002072BB">
            <w:pPr>
              <w:pStyle w:val="ListParagraph"/>
              <w:ind w:left="0"/>
              <w:jc w:val="center"/>
            </w:pPr>
            <w:r w:rsidRPr="00C52AF7">
              <w:rPr>
                <w:noProof/>
                <w:lang w:val="en-US"/>
              </w:rPr>
              <w:drawing>
                <wp:inline distT="0" distB="0" distL="0" distR="0" wp14:anchorId="35E94E7B" wp14:editId="1FAF5560">
                  <wp:extent cx="990738" cy="666843"/>
                  <wp:effectExtent l="19050" t="19050" r="19050" b="19050"/>
                  <wp:docPr id="169" name="Picture 169" descr="A white rectangular object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A white rectangular object with black lines&#10;&#10;Description automatically generated"/>
                          <pic:cNvPicPr/>
                        </pic:nvPicPr>
                        <pic:blipFill>
                          <a:blip r:embed="rId23">
                            <a:extLst>
                              <a:ext uri="{BEBA8EAE-BF5A-486C-A8C5-ECC9F3942E4B}">
                                <a14:imgProps xmlns:a14="http://schemas.microsoft.com/office/drawing/2010/main">
                                  <a14:imgLayer r:embed="rId24">
                                    <a14:imgEffect>
                                      <a14:saturation sat="0"/>
                                    </a14:imgEffect>
                                  </a14:imgLayer>
                                </a14:imgProps>
                              </a:ext>
                            </a:extLst>
                          </a:blip>
                          <a:stretch>
                            <a:fillRect/>
                          </a:stretch>
                        </pic:blipFill>
                        <pic:spPr>
                          <a:xfrm>
                            <a:off x="0" y="0"/>
                            <a:ext cx="990738" cy="666843"/>
                          </a:xfrm>
                          <a:prstGeom prst="rect">
                            <a:avLst/>
                          </a:prstGeom>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pic:spPr>
                      </pic:pic>
                    </a:graphicData>
                  </a:graphic>
                </wp:inline>
              </w:drawing>
            </w:r>
          </w:p>
        </w:tc>
        <w:tc>
          <w:tcPr>
            <w:tcW w:w="1094" w:type="pct"/>
            <w:vAlign w:val="center"/>
          </w:tcPr>
          <w:p w14:paraId="73AA90FA" w14:textId="77777777" w:rsidR="00C44281" w:rsidRPr="000E3820" w:rsidRDefault="00C44281" w:rsidP="002072BB">
            <w:pPr>
              <w:pStyle w:val="ListParagraph"/>
              <w:ind w:left="0"/>
              <w:jc w:val="center"/>
              <w:rPr>
                <w:i/>
                <w:iCs/>
              </w:rPr>
            </w:pPr>
            <w:r>
              <w:rPr>
                <w:i/>
                <w:iCs/>
              </w:rPr>
              <w:t>Note</w:t>
            </w:r>
          </w:p>
        </w:tc>
        <w:tc>
          <w:tcPr>
            <w:tcW w:w="2294" w:type="pct"/>
            <w:vAlign w:val="center"/>
          </w:tcPr>
          <w:p w14:paraId="7188CA04" w14:textId="77777777" w:rsidR="00C44281" w:rsidRPr="0027560D" w:rsidRDefault="00C44281" w:rsidP="002072BB">
            <w:pPr>
              <w:pStyle w:val="ListParagraph"/>
              <w:ind w:left="0"/>
              <w:rPr>
                <w:lang w:val="fi-FI"/>
              </w:rPr>
            </w:pPr>
            <w:r w:rsidRPr="0027560D">
              <w:rPr>
                <w:lang w:val="fi-FI"/>
              </w:rPr>
              <w:t>Elemen fisik yang eksis saat aplikasi dijalankan dan mencerminkan suatu sumber daya komputasi.</w:t>
            </w:r>
          </w:p>
        </w:tc>
      </w:tr>
    </w:tbl>
    <w:p w14:paraId="4BA5AA28" w14:textId="332390FC" w:rsidR="00C44281" w:rsidRPr="00371374" w:rsidRDefault="00C44281" w:rsidP="00C44281">
      <w:pPr>
        <w:rPr>
          <w:i/>
          <w:iCs/>
        </w:rPr>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oCmOfr2w","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188BEBAE" w14:textId="77777777" w:rsidR="003D2880" w:rsidRPr="003D2880" w:rsidRDefault="003D2880" w:rsidP="003D2880"/>
    <w:p w14:paraId="568D2C4A" w14:textId="05A1CFB2" w:rsidR="00532A8D" w:rsidRDefault="0082080C" w:rsidP="00AC43A0">
      <w:pPr>
        <w:pStyle w:val="Heading4"/>
        <w:spacing w:line="480" w:lineRule="auto"/>
        <w:jc w:val="left"/>
        <w:rPr>
          <w:i/>
          <w:iCs/>
        </w:rPr>
      </w:pPr>
      <w:bookmarkStart w:id="33" w:name="_Toc191813288"/>
      <w:r w:rsidRPr="0082080C">
        <w:rPr>
          <w:i/>
          <w:iCs/>
        </w:rPr>
        <w:t>Activity Diagram</w:t>
      </w:r>
      <w:bookmarkEnd w:id="33"/>
    </w:p>
    <w:p w14:paraId="2CA5FA97" w14:textId="3B4271EF" w:rsidR="00C44281" w:rsidRDefault="00C44281" w:rsidP="000373E0">
      <w:pPr>
        <w:spacing w:line="360" w:lineRule="auto"/>
        <w:ind w:firstLine="720"/>
      </w:pPr>
      <w:r>
        <w:t xml:space="preserve">Menurut </w:t>
      </w:r>
      <w:r>
        <w:fldChar w:fldCharType="begin"/>
      </w:r>
      <w:r>
        <w:instrText xml:space="preserve"> ADDIN ZOTERO_ITEM CSL_CITATION {"citationID":"kM3kvF1L","properties":{"formattedCitation":"(Andiko &amp; Cahyono, 2022)","plainCitation":"(Andiko &amp; Cahyono, 2022)","noteIndex":0},"citationItems":[{"id":108,"uris":["http://zotero.org/users/local/8SeGTeuV/items/4I4LR2LM"],"itemData":{"id":108,"type":"article-journal","issue":"2","language":"id","source":"Zotero","title":"Rancang Bangun Aplikasi Transaksi Barcode Berbasis Java Dan Melalui Metode Unified Modeling Language (UML)","volume":"3","author":[{"family":"Andiko","given":"Reza Shafirul Dwi"},{"family":"Cahyono","given":"Muhammad Ridwan Arif"}],"issued":{"date-parts":[["2022"]]}}}],"schema":"https://github.com/citation-style-language/schema/raw/master/csl-citation.json"} </w:instrText>
      </w:r>
      <w:r>
        <w:fldChar w:fldCharType="separate"/>
      </w:r>
      <w:r w:rsidRPr="00C44281">
        <w:rPr>
          <w:rFonts w:cs="Times New Roman"/>
        </w:rPr>
        <w:t>(Andiko &amp; Cahyono, 2022)</w:t>
      </w:r>
      <w:r>
        <w:fldChar w:fldCharType="end"/>
      </w:r>
      <w:r>
        <w:t xml:space="preserve">. </w:t>
      </w:r>
      <w:r w:rsidRPr="00532A8D">
        <w:rPr>
          <w:i/>
          <w:iCs/>
        </w:rPr>
        <w:t>Activity diagram</w:t>
      </w:r>
      <w:r w:rsidRPr="00C44281">
        <w:t xml:space="preserve"> adalah salah satu jenis diagram pada UML yang dapat memodelkan proses </w:t>
      </w:r>
      <w:proofErr w:type="gramStart"/>
      <w:r w:rsidRPr="00C44281">
        <w:t>apa</w:t>
      </w:r>
      <w:proofErr w:type="gramEnd"/>
      <w:r w:rsidRPr="00C44281">
        <w:t xml:space="preserve"> saja yang terjadi pada sistem. Dengan demikian</w:t>
      </w:r>
      <w:r w:rsidRPr="00532A8D">
        <w:rPr>
          <w:i/>
          <w:iCs/>
        </w:rPr>
        <w:t>, Activity diagram</w:t>
      </w:r>
      <w:r w:rsidRPr="00C44281">
        <w:t xml:space="preserve"> merupakan suatu diagram yang memvisualisasikan sifat dinamis secara alamiah sebuah sistem dalam bentuk </w:t>
      </w:r>
      <w:r w:rsidRPr="00532A8D">
        <w:rPr>
          <w:i/>
          <w:iCs/>
        </w:rPr>
        <w:t xml:space="preserve">flow &amp; control </w:t>
      </w:r>
      <w:r w:rsidRPr="00C44281">
        <w:t>dari aktifitas-aktifitas lainnya.</w:t>
      </w:r>
    </w:p>
    <w:p w14:paraId="1B91761D" w14:textId="1F754F53" w:rsidR="00C44281" w:rsidRDefault="00670FBA" w:rsidP="00670FBA">
      <w:pPr>
        <w:pStyle w:val="Caption"/>
      </w:pPr>
      <w:bookmarkStart w:id="34" w:name="_Toc177238819"/>
      <w:bookmarkStart w:id="35" w:name="_Toc178340022"/>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4</w:t>
      </w:r>
      <w:r w:rsidR="00E218F0">
        <w:rPr>
          <w:b/>
          <w:bCs/>
        </w:rPr>
        <w:fldChar w:fldCharType="end"/>
      </w:r>
      <w:r>
        <w:t xml:space="preserve"> Simbol </w:t>
      </w:r>
      <w:r w:rsidRPr="00670FBA">
        <w:rPr>
          <w:i/>
          <w:iCs w:val="0"/>
        </w:rPr>
        <w:t>Activity Diagram</w:t>
      </w:r>
      <w:bookmarkEnd w:id="34"/>
      <w:bookmarkEnd w:id="35"/>
    </w:p>
    <w:tbl>
      <w:tblPr>
        <w:tblStyle w:val="TableGrid"/>
        <w:tblW w:w="5000" w:type="pct"/>
        <w:tblLook w:val="04A0" w:firstRow="1" w:lastRow="0" w:firstColumn="1" w:lastColumn="0" w:noHBand="0" w:noVBand="1"/>
      </w:tblPr>
      <w:tblGrid>
        <w:gridCol w:w="709"/>
        <w:gridCol w:w="2123"/>
        <w:gridCol w:w="2266"/>
        <w:gridCol w:w="2830"/>
      </w:tblGrid>
      <w:tr w:rsidR="00C44281" w14:paraId="1DB9EFF9" w14:textId="77777777" w:rsidTr="002072BB">
        <w:trPr>
          <w:trHeight w:val="567"/>
          <w:tblHeader/>
        </w:trPr>
        <w:tc>
          <w:tcPr>
            <w:tcW w:w="447" w:type="pct"/>
            <w:vAlign w:val="center"/>
          </w:tcPr>
          <w:p w14:paraId="2C5FD76D" w14:textId="77777777" w:rsidR="00C44281" w:rsidRPr="007A21A2" w:rsidRDefault="00C44281" w:rsidP="002072BB">
            <w:pPr>
              <w:pStyle w:val="ListParagraph"/>
              <w:ind w:left="0"/>
              <w:jc w:val="center"/>
              <w:rPr>
                <w:b/>
                <w:bCs/>
              </w:rPr>
            </w:pPr>
            <w:r>
              <w:rPr>
                <w:b/>
                <w:bCs/>
              </w:rPr>
              <w:t>NO</w:t>
            </w:r>
          </w:p>
        </w:tc>
        <w:tc>
          <w:tcPr>
            <w:tcW w:w="1339" w:type="pct"/>
            <w:vAlign w:val="center"/>
          </w:tcPr>
          <w:p w14:paraId="73D82CFD" w14:textId="77777777" w:rsidR="00C44281" w:rsidRPr="007A21A2" w:rsidRDefault="00C44281" w:rsidP="002072BB">
            <w:pPr>
              <w:pStyle w:val="ListParagraph"/>
              <w:ind w:left="0"/>
              <w:jc w:val="center"/>
              <w:rPr>
                <w:b/>
                <w:bCs/>
              </w:rPr>
            </w:pPr>
            <w:r>
              <w:rPr>
                <w:b/>
                <w:bCs/>
              </w:rPr>
              <w:t>SIMBOL</w:t>
            </w:r>
          </w:p>
        </w:tc>
        <w:tc>
          <w:tcPr>
            <w:tcW w:w="1429" w:type="pct"/>
            <w:vAlign w:val="center"/>
          </w:tcPr>
          <w:p w14:paraId="4742CF2F" w14:textId="77777777" w:rsidR="00C44281" w:rsidRPr="007A21A2" w:rsidRDefault="00C44281" w:rsidP="002072BB">
            <w:pPr>
              <w:pStyle w:val="ListParagraph"/>
              <w:ind w:left="0"/>
              <w:jc w:val="center"/>
              <w:rPr>
                <w:b/>
                <w:bCs/>
              </w:rPr>
            </w:pPr>
            <w:r>
              <w:rPr>
                <w:b/>
                <w:bCs/>
              </w:rPr>
              <w:t>NAMA</w:t>
            </w:r>
          </w:p>
        </w:tc>
        <w:tc>
          <w:tcPr>
            <w:tcW w:w="1786" w:type="pct"/>
            <w:vAlign w:val="center"/>
          </w:tcPr>
          <w:p w14:paraId="69131FDA" w14:textId="77777777" w:rsidR="00C44281" w:rsidRPr="007A21A2" w:rsidRDefault="00C44281" w:rsidP="002072BB">
            <w:pPr>
              <w:pStyle w:val="ListParagraph"/>
              <w:ind w:left="0"/>
              <w:jc w:val="center"/>
              <w:rPr>
                <w:b/>
                <w:bCs/>
              </w:rPr>
            </w:pPr>
            <w:r>
              <w:rPr>
                <w:b/>
                <w:bCs/>
              </w:rPr>
              <w:t>KETERANGAN</w:t>
            </w:r>
          </w:p>
        </w:tc>
      </w:tr>
      <w:tr w:rsidR="00C44281" w:rsidRPr="00373F66" w14:paraId="4EFFDAAF" w14:textId="77777777" w:rsidTr="002072BB">
        <w:trPr>
          <w:trHeight w:val="1134"/>
        </w:trPr>
        <w:tc>
          <w:tcPr>
            <w:tcW w:w="447" w:type="pct"/>
            <w:vAlign w:val="center"/>
          </w:tcPr>
          <w:p w14:paraId="0137EE04" w14:textId="77777777" w:rsidR="00C44281" w:rsidRPr="007A21A2" w:rsidRDefault="00C44281" w:rsidP="002072BB">
            <w:pPr>
              <w:pStyle w:val="ListParagraph"/>
              <w:ind w:left="0"/>
              <w:jc w:val="center"/>
            </w:pPr>
            <w:r>
              <w:t>1</w:t>
            </w:r>
          </w:p>
        </w:tc>
        <w:tc>
          <w:tcPr>
            <w:tcW w:w="1339" w:type="pct"/>
            <w:vAlign w:val="center"/>
          </w:tcPr>
          <w:p w14:paraId="59B2B8AA"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2816" behindDoc="0" locked="0" layoutInCell="1" allowOverlap="1" wp14:anchorId="2EF5C23B" wp14:editId="25290B5B">
                      <wp:simplePos x="0" y="0"/>
                      <wp:positionH relativeFrom="column">
                        <wp:posOffset>115570</wp:posOffset>
                      </wp:positionH>
                      <wp:positionV relativeFrom="paragraph">
                        <wp:posOffset>-5080</wp:posOffset>
                      </wp:positionV>
                      <wp:extent cx="974725" cy="551815"/>
                      <wp:effectExtent l="0" t="0" r="0" b="635"/>
                      <wp:wrapNone/>
                      <wp:docPr id="126" name="Flowchart: Alternate Process 1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4725" cy="551815"/>
                              </a:xfrm>
                              <a:prstGeom prst="flowChartAlternateProcess">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6CD7DB2"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26" o:spid="_x0000_s1026" type="#_x0000_t176" style="position:absolute;margin-left:9.1pt;margin-top:-.4pt;width:76.75pt;height:43.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" fillcolor="white [3212]" strokecolor="black [3213]" strokeweight="1.5pt">
                      <v:path arrowok="t"/>
                    </v:shape>
                  </w:pict>
                </mc:Fallback>
              </mc:AlternateContent>
            </w:r>
          </w:p>
        </w:tc>
        <w:tc>
          <w:tcPr>
            <w:tcW w:w="1429" w:type="pct"/>
            <w:vAlign w:val="center"/>
          </w:tcPr>
          <w:p w14:paraId="386327DA" w14:textId="77777777" w:rsidR="00C44281" w:rsidRPr="00410135" w:rsidRDefault="00C44281" w:rsidP="002072BB">
            <w:pPr>
              <w:pStyle w:val="ListParagraph"/>
              <w:ind w:left="0"/>
              <w:jc w:val="center"/>
              <w:rPr>
                <w:i/>
                <w:iCs/>
              </w:rPr>
            </w:pPr>
            <w:r>
              <w:rPr>
                <w:i/>
                <w:iCs/>
              </w:rPr>
              <w:t>Activity</w:t>
            </w:r>
          </w:p>
        </w:tc>
        <w:tc>
          <w:tcPr>
            <w:tcW w:w="1786" w:type="pct"/>
            <w:vAlign w:val="center"/>
          </w:tcPr>
          <w:p w14:paraId="4EFCB02F" w14:textId="77777777" w:rsidR="00C44281" w:rsidRPr="0027560D" w:rsidRDefault="00C44281" w:rsidP="002072BB">
            <w:pPr>
              <w:pStyle w:val="ListParagraph"/>
              <w:ind w:left="0"/>
              <w:rPr>
                <w:lang w:val="fi-FI"/>
              </w:rPr>
            </w:pPr>
            <w:r w:rsidRPr="0027560D">
              <w:rPr>
                <w:lang w:val="fi-FI"/>
              </w:rPr>
              <w:t>Digunakan untuk memperlihatkan bagaimana kelas antarmuka saling berinteraksi satu sama lain.</w:t>
            </w:r>
          </w:p>
        </w:tc>
      </w:tr>
      <w:tr w:rsidR="00C44281" w:rsidRPr="00373F66" w14:paraId="485E096F" w14:textId="77777777" w:rsidTr="002072BB">
        <w:trPr>
          <w:trHeight w:val="1134"/>
        </w:trPr>
        <w:tc>
          <w:tcPr>
            <w:tcW w:w="447" w:type="pct"/>
            <w:vAlign w:val="center"/>
          </w:tcPr>
          <w:p w14:paraId="48753CB9" w14:textId="77777777" w:rsidR="00C44281" w:rsidRDefault="00C44281" w:rsidP="002072BB">
            <w:pPr>
              <w:pStyle w:val="ListParagraph"/>
              <w:ind w:left="0"/>
              <w:jc w:val="center"/>
            </w:pPr>
            <w:r>
              <w:t>2</w:t>
            </w:r>
          </w:p>
        </w:tc>
        <w:tc>
          <w:tcPr>
            <w:tcW w:w="1339" w:type="pct"/>
            <w:vAlign w:val="center"/>
          </w:tcPr>
          <w:p w14:paraId="54A7542E"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3840" behindDoc="0" locked="0" layoutInCell="1" allowOverlap="1" wp14:anchorId="32A56532" wp14:editId="0E27FF6A">
                      <wp:simplePos x="0" y="0"/>
                      <wp:positionH relativeFrom="column">
                        <wp:posOffset>186055</wp:posOffset>
                      </wp:positionH>
                      <wp:positionV relativeFrom="paragraph">
                        <wp:posOffset>50800</wp:posOffset>
                      </wp:positionV>
                      <wp:extent cx="828040" cy="414020"/>
                      <wp:effectExtent l="0" t="0" r="0" b="5080"/>
                      <wp:wrapNone/>
                      <wp:docPr id="125" name="Flowchart: Terminator 1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8040" cy="414020"/>
                              </a:xfrm>
                              <a:prstGeom prst="flowChartTermina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36D617B" id="Flowchart: Terminator 125" o:spid="_x0000_s1026" type="#_x0000_t116" style="position:absolute;margin-left:14.65pt;margin-top:4pt;width:65.2pt;height:3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" fillcolor="white [3212]" strokecolor="black [3213]" strokeweight="1.5pt">
                      <v:path arrowok="t"/>
                    </v:shape>
                  </w:pict>
                </mc:Fallback>
              </mc:AlternateContent>
            </w:r>
          </w:p>
        </w:tc>
        <w:tc>
          <w:tcPr>
            <w:tcW w:w="1429" w:type="pct"/>
            <w:vAlign w:val="center"/>
          </w:tcPr>
          <w:p w14:paraId="325553C9" w14:textId="77777777" w:rsidR="00C44281" w:rsidRPr="00410135" w:rsidRDefault="00C44281" w:rsidP="002072BB">
            <w:pPr>
              <w:pStyle w:val="ListParagraph"/>
              <w:ind w:left="0"/>
              <w:jc w:val="center"/>
              <w:rPr>
                <w:i/>
                <w:iCs/>
              </w:rPr>
            </w:pPr>
            <w:r>
              <w:rPr>
                <w:i/>
                <w:iCs/>
              </w:rPr>
              <w:t>Action</w:t>
            </w:r>
          </w:p>
        </w:tc>
        <w:tc>
          <w:tcPr>
            <w:tcW w:w="1786" w:type="pct"/>
            <w:vAlign w:val="center"/>
          </w:tcPr>
          <w:p w14:paraId="0E7C0F27" w14:textId="77777777" w:rsidR="00C44281" w:rsidRPr="0027560D" w:rsidRDefault="00C44281" w:rsidP="002072BB">
            <w:pPr>
              <w:pStyle w:val="ListParagraph"/>
              <w:ind w:left="0"/>
              <w:rPr>
                <w:lang w:val="fi-FI"/>
              </w:rPr>
            </w:pPr>
            <w:r w:rsidRPr="0027560D">
              <w:rPr>
                <w:i/>
                <w:iCs/>
                <w:lang w:val="fi-FI"/>
              </w:rPr>
              <w:t xml:space="preserve">State </w:t>
            </w:r>
            <w:r w:rsidRPr="0027560D">
              <w:rPr>
                <w:lang w:val="fi-FI"/>
              </w:rPr>
              <w:t>dari sistem yang mencerminkan eksekusi dari suatu aksi.</w:t>
            </w:r>
          </w:p>
        </w:tc>
      </w:tr>
      <w:tr w:rsidR="00C44281" w14:paraId="160D824A" w14:textId="77777777" w:rsidTr="002072BB">
        <w:trPr>
          <w:trHeight w:val="1134"/>
        </w:trPr>
        <w:tc>
          <w:tcPr>
            <w:tcW w:w="447" w:type="pct"/>
            <w:vAlign w:val="center"/>
          </w:tcPr>
          <w:p w14:paraId="5A9CBEFD" w14:textId="77777777" w:rsidR="00C44281" w:rsidRDefault="00C44281" w:rsidP="002072BB">
            <w:pPr>
              <w:pStyle w:val="ListParagraph"/>
              <w:ind w:left="0"/>
              <w:jc w:val="center"/>
            </w:pPr>
            <w:r>
              <w:lastRenderedPageBreak/>
              <w:t>3</w:t>
            </w:r>
          </w:p>
        </w:tc>
        <w:tc>
          <w:tcPr>
            <w:tcW w:w="1339" w:type="pct"/>
            <w:vAlign w:val="center"/>
          </w:tcPr>
          <w:p w14:paraId="4A57DDAE" w14:textId="77777777" w:rsidR="00C44281" w:rsidRDefault="00C44281" w:rsidP="002072BB">
            <w:pPr>
              <w:pStyle w:val="ListParagraph"/>
              <w:ind w:left="0"/>
              <w:jc w:val="center"/>
            </w:pPr>
            <w:r w:rsidRPr="00AD5C43">
              <w:rPr>
                <w:noProof/>
                <w:lang w:val="en-US"/>
              </w:rPr>
              <w:drawing>
                <wp:inline distT="0" distB="0" distL="0" distR="0" wp14:anchorId="2F7E4D97" wp14:editId="1B7369A8">
                  <wp:extent cx="266737" cy="24768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6737" cy="247685"/>
                          </a:xfrm>
                          <a:prstGeom prst="rect">
                            <a:avLst/>
                          </a:prstGeom>
                        </pic:spPr>
                      </pic:pic>
                    </a:graphicData>
                  </a:graphic>
                </wp:inline>
              </w:drawing>
            </w:r>
          </w:p>
        </w:tc>
        <w:tc>
          <w:tcPr>
            <w:tcW w:w="1429" w:type="pct"/>
            <w:vAlign w:val="center"/>
          </w:tcPr>
          <w:p w14:paraId="27E03A06" w14:textId="77777777" w:rsidR="00C44281" w:rsidRPr="00410135" w:rsidRDefault="00C44281" w:rsidP="002072BB">
            <w:pPr>
              <w:pStyle w:val="ListParagraph"/>
              <w:ind w:left="0"/>
              <w:jc w:val="center"/>
              <w:rPr>
                <w:i/>
                <w:iCs/>
              </w:rPr>
            </w:pPr>
            <w:r>
              <w:rPr>
                <w:i/>
                <w:iCs/>
              </w:rPr>
              <w:t>Initial Node</w:t>
            </w:r>
          </w:p>
        </w:tc>
        <w:tc>
          <w:tcPr>
            <w:tcW w:w="1786" w:type="pct"/>
            <w:vAlign w:val="center"/>
          </w:tcPr>
          <w:p w14:paraId="601EBB8A" w14:textId="77777777" w:rsidR="00C44281" w:rsidRDefault="00C44281" w:rsidP="002072BB">
            <w:pPr>
              <w:pStyle w:val="ListParagraph"/>
              <w:ind w:left="0"/>
            </w:pPr>
            <w:r>
              <w:t>Titik awal yang menandakan dimulainya suatu kegiatan.</w:t>
            </w:r>
          </w:p>
        </w:tc>
      </w:tr>
      <w:tr w:rsidR="00C44281" w14:paraId="75C16C8B" w14:textId="77777777" w:rsidTr="002072BB">
        <w:trPr>
          <w:trHeight w:val="1134"/>
        </w:trPr>
        <w:tc>
          <w:tcPr>
            <w:tcW w:w="447" w:type="pct"/>
            <w:vAlign w:val="center"/>
          </w:tcPr>
          <w:p w14:paraId="1F4C0C9A" w14:textId="77777777" w:rsidR="00C44281" w:rsidRDefault="00C44281" w:rsidP="002072BB">
            <w:pPr>
              <w:pStyle w:val="ListParagraph"/>
              <w:ind w:left="0"/>
              <w:jc w:val="center"/>
            </w:pPr>
            <w:r>
              <w:t>4</w:t>
            </w:r>
          </w:p>
        </w:tc>
        <w:tc>
          <w:tcPr>
            <w:tcW w:w="1339" w:type="pct"/>
            <w:vAlign w:val="center"/>
          </w:tcPr>
          <w:p w14:paraId="438C40DE" w14:textId="77777777" w:rsidR="00C44281" w:rsidRDefault="00C44281" w:rsidP="002072BB">
            <w:pPr>
              <w:pStyle w:val="ListParagraph"/>
              <w:ind w:left="0"/>
              <w:jc w:val="center"/>
            </w:pPr>
            <w:r w:rsidRPr="004641B0">
              <w:rPr>
                <w:noProof/>
                <w:lang w:val="en-US"/>
              </w:rPr>
              <w:drawing>
                <wp:inline distT="0" distB="0" distL="0" distR="0" wp14:anchorId="35A916AB" wp14:editId="32D76049">
                  <wp:extent cx="295316" cy="238158"/>
                  <wp:effectExtent l="0" t="0" r="9525" b="952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5316" cy="238158"/>
                          </a:xfrm>
                          <a:prstGeom prst="rect">
                            <a:avLst/>
                          </a:prstGeom>
                        </pic:spPr>
                      </pic:pic>
                    </a:graphicData>
                  </a:graphic>
                </wp:inline>
              </w:drawing>
            </w:r>
          </w:p>
        </w:tc>
        <w:tc>
          <w:tcPr>
            <w:tcW w:w="1429" w:type="pct"/>
            <w:vAlign w:val="center"/>
          </w:tcPr>
          <w:p w14:paraId="76A16514" w14:textId="77777777" w:rsidR="00C44281" w:rsidRPr="00410135" w:rsidRDefault="00C44281" w:rsidP="002072BB">
            <w:pPr>
              <w:pStyle w:val="ListParagraph"/>
              <w:ind w:left="0"/>
              <w:jc w:val="center"/>
              <w:rPr>
                <w:i/>
                <w:iCs/>
              </w:rPr>
            </w:pPr>
            <w:r>
              <w:rPr>
                <w:i/>
                <w:iCs/>
              </w:rPr>
              <w:t>Activity Final Node</w:t>
            </w:r>
          </w:p>
        </w:tc>
        <w:tc>
          <w:tcPr>
            <w:tcW w:w="1786" w:type="pct"/>
            <w:vAlign w:val="center"/>
          </w:tcPr>
          <w:p w14:paraId="28AFA7B4" w14:textId="77777777" w:rsidR="00C44281" w:rsidRDefault="00C44281" w:rsidP="002072BB">
            <w:pPr>
              <w:pStyle w:val="ListParagraph"/>
              <w:ind w:left="0"/>
            </w:pPr>
            <w:r>
              <w:t>Titik akhir yang menandakan bagaimana suatu kegitan berakhir.</w:t>
            </w:r>
          </w:p>
        </w:tc>
      </w:tr>
      <w:tr w:rsidR="00C44281" w14:paraId="099E181D" w14:textId="77777777" w:rsidTr="002072BB">
        <w:trPr>
          <w:trHeight w:val="1134"/>
        </w:trPr>
        <w:tc>
          <w:tcPr>
            <w:tcW w:w="447" w:type="pct"/>
            <w:vAlign w:val="center"/>
          </w:tcPr>
          <w:p w14:paraId="186E0DA1" w14:textId="77777777" w:rsidR="00C44281" w:rsidRDefault="00C44281" w:rsidP="002072BB">
            <w:pPr>
              <w:pStyle w:val="ListParagraph"/>
              <w:ind w:left="0"/>
              <w:jc w:val="center"/>
            </w:pPr>
            <w:r>
              <w:t>5</w:t>
            </w:r>
          </w:p>
        </w:tc>
        <w:tc>
          <w:tcPr>
            <w:tcW w:w="1339" w:type="pct"/>
            <w:vAlign w:val="center"/>
          </w:tcPr>
          <w:p w14:paraId="510D9A27"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4864" behindDoc="0" locked="0" layoutInCell="1" allowOverlap="1" wp14:anchorId="0B9592E9" wp14:editId="0431A594">
                      <wp:simplePos x="0" y="0"/>
                      <wp:positionH relativeFrom="column">
                        <wp:posOffset>373380</wp:posOffset>
                      </wp:positionH>
                      <wp:positionV relativeFrom="paragraph">
                        <wp:posOffset>53340</wp:posOffset>
                      </wp:positionV>
                      <wp:extent cx="455930" cy="457200"/>
                      <wp:effectExtent l="19050" t="19050" r="20320" b="19050"/>
                      <wp:wrapNone/>
                      <wp:docPr id="124" name="Flowchart: Decision 1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5930" cy="457200"/>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86951B7" id="Flowchart: Decision 124" o:spid="_x0000_s1026" type="#_x0000_t110" style="position:absolute;margin-left:29.4pt;margin-top:4.2pt;width:35.9pt;height: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" fillcolor="white [3212]" strokecolor="black [3213]" strokeweight="1.5pt">
                      <v:path arrowok="t"/>
                    </v:shape>
                  </w:pict>
                </mc:Fallback>
              </mc:AlternateContent>
            </w:r>
          </w:p>
        </w:tc>
        <w:tc>
          <w:tcPr>
            <w:tcW w:w="1429" w:type="pct"/>
            <w:vAlign w:val="center"/>
          </w:tcPr>
          <w:p w14:paraId="11DF9AA5" w14:textId="77777777" w:rsidR="00C44281" w:rsidRPr="00AD3E25" w:rsidRDefault="00C44281" w:rsidP="002072BB">
            <w:pPr>
              <w:pStyle w:val="ListParagraph"/>
              <w:ind w:left="0"/>
              <w:jc w:val="center"/>
              <w:rPr>
                <w:i/>
                <w:iCs/>
              </w:rPr>
            </w:pPr>
            <w:r>
              <w:rPr>
                <w:i/>
                <w:iCs/>
              </w:rPr>
              <w:t>Decision</w:t>
            </w:r>
          </w:p>
        </w:tc>
        <w:tc>
          <w:tcPr>
            <w:tcW w:w="1786" w:type="pct"/>
            <w:vAlign w:val="center"/>
          </w:tcPr>
          <w:p w14:paraId="4A3C6290" w14:textId="77777777" w:rsidR="00C44281" w:rsidRDefault="00C44281" w:rsidP="002072BB">
            <w:pPr>
              <w:pStyle w:val="ListParagraph"/>
              <w:ind w:left="0"/>
            </w:pPr>
            <w:r>
              <w:t>Untuk menggambarkan suatu keputusan atau tindakan yang harus diambil dalam kondisi tertentu.</w:t>
            </w:r>
          </w:p>
        </w:tc>
      </w:tr>
      <w:tr w:rsidR="00C44281" w14:paraId="013DD030" w14:textId="77777777" w:rsidTr="002072BB">
        <w:trPr>
          <w:trHeight w:val="1134"/>
        </w:trPr>
        <w:tc>
          <w:tcPr>
            <w:tcW w:w="447" w:type="pct"/>
            <w:vAlign w:val="center"/>
          </w:tcPr>
          <w:p w14:paraId="110FD64C" w14:textId="77777777" w:rsidR="00C44281" w:rsidRDefault="00C44281" w:rsidP="002072BB">
            <w:pPr>
              <w:pStyle w:val="ListParagraph"/>
              <w:ind w:left="0"/>
              <w:jc w:val="center"/>
            </w:pPr>
            <w:r>
              <w:t>6</w:t>
            </w:r>
          </w:p>
        </w:tc>
        <w:tc>
          <w:tcPr>
            <w:tcW w:w="1339" w:type="pct"/>
            <w:vAlign w:val="center"/>
          </w:tcPr>
          <w:p w14:paraId="279CD935" w14:textId="77777777" w:rsidR="00C44281" w:rsidRDefault="00C44281" w:rsidP="002072BB">
            <w:pPr>
              <w:pStyle w:val="ListParagraph"/>
              <w:ind w:left="0"/>
              <w:jc w:val="center"/>
            </w:pPr>
            <w:r>
              <w:rPr>
                <w:noProof/>
                <w:lang w:val="en-US"/>
              </w:rPr>
              <mc:AlternateContent>
                <mc:Choice Requires="wps">
                  <w:drawing>
                    <wp:anchor distT="4294967295" distB="4294967295" distL="114300" distR="114300" simplePos="0" relativeHeight="251687936" behindDoc="0" locked="0" layoutInCell="1" allowOverlap="1" wp14:anchorId="7FA9C354" wp14:editId="2EB75FEF">
                      <wp:simplePos x="0" y="0"/>
                      <wp:positionH relativeFrom="column">
                        <wp:posOffset>408940</wp:posOffset>
                      </wp:positionH>
                      <wp:positionV relativeFrom="paragraph">
                        <wp:posOffset>443864</wp:posOffset>
                      </wp:positionV>
                      <wp:extent cx="549910" cy="0"/>
                      <wp:effectExtent l="0" t="76200" r="2540" b="76200"/>
                      <wp:wrapNone/>
                      <wp:docPr id="123" name="Straight Arrow Connector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991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77B5224" id="Straight Arrow Connector 123" o:spid="_x0000_s1026" type="#_x0000_t32" style="position:absolute;margin-left:32.2pt;margin-top:34.95pt;width:43.3pt;height:0;z-index:2516879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" strokecolor="black [3213]" strokeweight="1pt">
                      <v:stroke endarrow="block" joinstyle="miter"/>
                      <o:lock v:ext="edit" shapetype="f"/>
                    </v:shape>
                  </w:pict>
                </mc:Fallback>
              </mc:AlternateContent>
            </w:r>
            <w:r>
              <w:rPr>
                <w:noProof/>
                <w:lang w:val="en-US"/>
              </w:rPr>
              <mc:AlternateContent>
                <mc:Choice Requires="wps">
                  <w:drawing>
                    <wp:anchor distT="4294967295" distB="4294967295" distL="114300" distR="114300" simplePos="0" relativeHeight="251688960" behindDoc="0" locked="0" layoutInCell="1" allowOverlap="1" wp14:anchorId="4BE81563" wp14:editId="21894E55">
                      <wp:simplePos x="0" y="0"/>
                      <wp:positionH relativeFrom="column">
                        <wp:posOffset>377190</wp:posOffset>
                      </wp:positionH>
                      <wp:positionV relativeFrom="paragraph">
                        <wp:posOffset>264794</wp:posOffset>
                      </wp:positionV>
                      <wp:extent cx="589280" cy="0"/>
                      <wp:effectExtent l="38100" t="76200" r="0" b="76200"/>
                      <wp:wrapNone/>
                      <wp:docPr id="122" name="Straight Arrow Connector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8928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E14B675" id="Straight Arrow Connector 122" o:spid="_x0000_s1026" type="#_x0000_t32" style="position:absolute;margin-left:29.7pt;margin-top:20.85pt;width:46.4pt;height:0;flip:x;z-index:2516889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" strokecolor="black [3213]" strokeweight="1pt">
                      <v:stroke endarrow="block" joinstyle="miter"/>
                      <o:lock v:ext="edit" shapetype="f"/>
                    </v:shape>
                  </w:pict>
                </mc:Fallback>
              </mc:AlternateContent>
            </w:r>
            <w:r>
              <w:rPr>
                <w:noProof/>
                <w:lang w:val="en-US"/>
              </w:rPr>
              <mc:AlternateContent>
                <mc:Choice Requires="wps">
                  <w:drawing>
                    <wp:anchor distT="0" distB="0" distL="114299" distR="114299" simplePos="0" relativeHeight="251686912" behindDoc="0" locked="0" layoutInCell="1" allowOverlap="1" wp14:anchorId="2B8EE4C7" wp14:editId="23EB6E3A">
                      <wp:simplePos x="0" y="0"/>
                      <wp:positionH relativeFrom="column">
                        <wp:posOffset>250824</wp:posOffset>
                      </wp:positionH>
                      <wp:positionV relativeFrom="paragraph">
                        <wp:posOffset>125730</wp:posOffset>
                      </wp:positionV>
                      <wp:extent cx="0" cy="461010"/>
                      <wp:effectExtent l="76200" t="38100" r="38100" b="0"/>
                      <wp:wrapNone/>
                      <wp:docPr id="120" name="Straight Arrow Connector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4610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36097E7" id="Straight Arrow Connector 120" o:spid="_x0000_s1026" type="#_x0000_t32" style="position:absolute;margin-left:19.75pt;margin-top:9.9pt;width:0;height:36.3pt;flip:y;z-index:2516869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" strokecolor="black [3213]" strokeweight="1pt">
                      <v:stroke endarrow="block" joinstyle="miter"/>
                      <o:lock v:ext="edit" shapetype="f"/>
                    </v:shape>
                  </w:pict>
                </mc:Fallback>
              </mc:AlternateContent>
            </w:r>
            <w:r>
              <w:rPr>
                <w:noProof/>
                <w:lang w:val="en-US"/>
              </w:rPr>
              <mc:AlternateContent>
                <mc:Choice Requires="wps">
                  <w:drawing>
                    <wp:anchor distT="0" distB="0" distL="114299" distR="114299" simplePos="0" relativeHeight="251685888" behindDoc="0" locked="0" layoutInCell="1" allowOverlap="1" wp14:anchorId="19F068EF" wp14:editId="36F665B4">
                      <wp:simplePos x="0" y="0"/>
                      <wp:positionH relativeFrom="column">
                        <wp:posOffset>133984</wp:posOffset>
                      </wp:positionH>
                      <wp:positionV relativeFrom="paragraph">
                        <wp:posOffset>140335</wp:posOffset>
                      </wp:positionV>
                      <wp:extent cx="0" cy="446405"/>
                      <wp:effectExtent l="76200" t="0" r="38100" b="29845"/>
                      <wp:wrapNone/>
                      <wp:docPr id="119" name="Straight Arrow Connector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4640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39115FA" id="Straight Arrow Connector 119" o:spid="_x0000_s1026" type="#_x0000_t32" style="position:absolute;margin-left:10.55pt;margin-top:11.05pt;width:0;height:35.15pt;z-index:2516858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" strokecolor="black [3213]" strokeweight="1pt">
                      <v:stroke endarrow="block" joinstyle="miter"/>
                      <o:lock v:ext="edit" shapetype="f"/>
                    </v:shape>
                  </w:pict>
                </mc:Fallback>
              </mc:AlternateContent>
            </w:r>
          </w:p>
        </w:tc>
        <w:tc>
          <w:tcPr>
            <w:tcW w:w="1429" w:type="pct"/>
            <w:vAlign w:val="center"/>
          </w:tcPr>
          <w:p w14:paraId="4745978D" w14:textId="77777777" w:rsidR="00C44281" w:rsidRPr="00AD3E25" w:rsidRDefault="00C44281" w:rsidP="002072BB">
            <w:pPr>
              <w:pStyle w:val="ListParagraph"/>
              <w:ind w:left="0"/>
              <w:jc w:val="center"/>
              <w:rPr>
                <w:i/>
                <w:iCs/>
              </w:rPr>
            </w:pPr>
            <w:r>
              <w:rPr>
                <w:i/>
                <w:iCs/>
              </w:rPr>
              <w:t>Line Connector</w:t>
            </w:r>
          </w:p>
        </w:tc>
        <w:tc>
          <w:tcPr>
            <w:tcW w:w="1786" w:type="pct"/>
            <w:vAlign w:val="center"/>
          </w:tcPr>
          <w:p w14:paraId="53D3D922" w14:textId="77777777" w:rsidR="00C44281" w:rsidRDefault="00C44281" w:rsidP="002072BB">
            <w:pPr>
              <w:pStyle w:val="ListParagraph"/>
              <w:ind w:left="0"/>
            </w:pPr>
            <w:r>
              <w:t>Untuk menghubungkan satu simbol dengan simbol lainnya.</w:t>
            </w:r>
          </w:p>
        </w:tc>
      </w:tr>
    </w:tbl>
    <w:p w14:paraId="3B6864F4" w14:textId="35301208" w:rsidR="00C44281" w:rsidRPr="000C3430" w:rsidRDefault="00C44281" w:rsidP="00C44281">
      <w:pPr>
        <w:rPr>
          <w:i/>
          <w:iCs/>
        </w:rPr>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U6IRJcPM","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2A0D20B8" w14:textId="77777777" w:rsidR="00C44281" w:rsidRPr="00C44281" w:rsidRDefault="00C44281" w:rsidP="00C44281"/>
    <w:p w14:paraId="42727040" w14:textId="74BD884D" w:rsidR="00532A8D" w:rsidRPr="00532A8D" w:rsidRDefault="0082080C" w:rsidP="000F5DC9">
      <w:pPr>
        <w:pStyle w:val="Heading4"/>
        <w:spacing w:line="480" w:lineRule="auto"/>
        <w:jc w:val="left"/>
        <w:rPr>
          <w:i/>
          <w:iCs/>
        </w:rPr>
      </w:pPr>
      <w:bookmarkStart w:id="36" w:name="_Toc191813289"/>
      <w:r w:rsidRPr="0082080C">
        <w:rPr>
          <w:i/>
          <w:iCs/>
        </w:rPr>
        <w:t>Sequance Diagram</w:t>
      </w:r>
      <w:bookmarkEnd w:id="36"/>
    </w:p>
    <w:p w14:paraId="7940D114" w14:textId="528CF1BB" w:rsidR="00C44281" w:rsidRDefault="00C44281" w:rsidP="00532A8D">
      <w:pPr>
        <w:spacing w:line="360" w:lineRule="auto"/>
        <w:ind w:firstLine="720"/>
      </w:pPr>
      <w:r w:rsidRPr="00C44281">
        <w:t xml:space="preserve">Menurut </w:t>
      </w:r>
      <w:r w:rsidR="0011513D">
        <w:fldChar w:fldCharType="begin"/>
      </w:r>
      <w:r w:rsidR="0011513D">
        <w:instrText xml:space="preserve"> ADDIN ZOTERO_ITEM CSL_CITATION {"citationID":"a0vBwH9I","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fldChar w:fldCharType="separate"/>
      </w:r>
      <w:r w:rsidR="0011513D" w:rsidRPr="0011513D">
        <w:rPr>
          <w:rFonts w:cs="Times New Roman"/>
        </w:rPr>
        <w:t>(Henderi &amp; Rahwanto, 2022)</w:t>
      </w:r>
      <w:r w:rsidR="0011513D">
        <w:fldChar w:fldCharType="end"/>
      </w:r>
      <w:r w:rsidR="0011513D">
        <w:t>. D</w:t>
      </w:r>
      <w:r w:rsidRPr="00C44281">
        <w:t xml:space="preserve">alam bukunya UML POWERED DESIGN SYSTEM USING VISUAL PARADIGM, </w:t>
      </w:r>
      <w:r w:rsidRPr="00532A8D">
        <w:rPr>
          <w:i/>
          <w:iCs/>
        </w:rPr>
        <w:t>Sequence diagram</w:t>
      </w:r>
      <w:r w:rsidRPr="00C44281">
        <w:t xml:space="preserve"> adalah </w:t>
      </w:r>
      <w:r w:rsidRPr="00532A8D">
        <w:rPr>
          <w:i/>
          <w:iCs/>
        </w:rPr>
        <w:t>diagram</w:t>
      </w:r>
      <w:r w:rsidRPr="00C44281">
        <w:t xml:space="preserve"> yang menggambarkan </w:t>
      </w:r>
      <w:proofErr w:type="gramStart"/>
      <w:r w:rsidRPr="00C44281">
        <w:t>cara</w:t>
      </w:r>
      <w:proofErr w:type="gramEnd"/>
      <w:r w:rsidRPr="00C44281">
        <w:t xml:space="preserve"> objek berinteraksi satu sama lain dengan melalui pesan pada sekuensi sebuah operasi maupaun </w:t>
      </w:r>
      <w:r w:rsidRPr="00532A8D">
        <w:rPr>
          <w:i/>
          <w:iCs/>
        </w:rPr>
        <w:t>use case</w:t>
      </w:r>
      <w:r w:rsidRPr="00C44281">
        <w:t xml:space="preserve">. Dapat disimpulkan bahwa </w:t>
      </w:r>
      <w:r w:rsidRPr="00532A8D">
        <w:rPr>
          <w:i/>
          <w:iCs/>
        </w:rPr>
        <w:t>sequence</w:t>
      </w:r>
      <w:r w:rsidRPr="00C44281">
        <w:t xml:space="preserve"> diagram adalah sebuah diagram yang memvisualisasikan bagaimana sebuah pesan terkirim dan juga diterima diantara objek maupaun urutan.</w:t>
      </w:r>
    </w:p>
    <w:p w14:paraId="36A3567C" w14:textId="3C71086D" w:rsidR="00C44281" w:rsidRDefault="00670FBA" w:rsidP="00670FBA">
      <w:pPr>
        <w:pStyle w:val="Caption"/>
      </w:pPr>
      <w:bookmarkStart w:id="37" w:name="_Toc177238820"/>
      <w:bookmarkStart w:id="38" w:name="_Toc178340023"/>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5</w:t>
      </w:r>
      <w:r w:rsidR="00E218F0">
        <w:rPr>
          <w:b/>
          <w:bCs/>
        </w:rPr>
        <w:fldChar w:fldCharType="end"/>
      </w:r>
      <w:r>
        <w:t xml:space="preserve"> Simbol </w:t>
      </w:r>
      <w:r w:rsidRPr="00670FBA">
        <w:rPr>
          <w:i/>
          <w:iCs w:val="0"/>
        </w:rPr>
        <w:t>Sequance Diagram</w:t>
      </w:r>
      <w:bookmarkEnd w:id="37"/>
      <w:bookmarkEnd w:id="38"/>
    </w:p>
    <w:tbl>
      <w:tblPr>
        <w:tblStyle w:val="TableGrid"/>
        <w:tblpPr w:leftFromText="180" w:rightFromText="180" w:vertAnchor="text" w:horzAnchor="margin" w:tblpY="56"/>
        <w:tblW w:w="5000" w:type="pct"/>
        <w:tblLook w:val="04A0" w:firstRow="1" w:lastRow="0" w:firstColumn="1" w:lastColumn="0" w:noHBand="0" w:noVBand="1"/>
      </w:tblPr>
      <w:tblGrid>
        <w:gridCol w:w="661"/>
        <w:gridCol w:w="2046"/>
        <w:gridCol w:w="1738"/>
        <w:gridCol w:w="3483"/>
      </w:tblGrid>
      <w:tr w:rsidR="00C44281" w14:paraId="607F64DE" w14:textId="77777777" w:rsidTr="002072BB">
        <w:trPr>
          <w:trHeight w:val="567"/>
          <w:tblHeader/>
        </w:trPr>
        <w:tc>
          <w:tcPr>
            <w:tcW w:w="444" w:type="pct"/>
            <w:vAlign w:val="center"/>
          </w:tcPr>
          <w:p w14:paraId="628AC8C5" w14:textId="77777777" w:rsidR="00C44281" w:rsidRPr="000634B7" w:rsidRDefault="00C44281" w:rsidP="002072BB">
            <w:pPr>
              <w:pStyle w:val="ListParagraph"/>
              <w:ind w:left="0"/>
              <w:jc w:val="center"/>
              <w:rPr>
                <w:b/>
                <w:bCs/>
              </w:rPr>
            </w:pPr>
            <w:r w:rsidRPr="000634B7">
              <w:rPr>
                <w:b/>
                <w:bCs/>
              </w:rPr>
              <w:t>NO</w:t>
            </w:r>
          </w:p>
        </w:tc>
        <w:tc>
          <w:tcPr>
            <w:tcW w:w="1210" w:type="pct"/>
            <w:vAlign w:val="center"/>
          </w:tcPr>
          <w:p w14:paraId="01451C64" w14:textId="77777777" w:rsidR="00C44281" w:rsidRPr="000634B7" w:rsidRDefault="00C44281" w:rsidP="002072BB">
            <w:pPr>
              <w:pStyle w:val="ListParagraph"/>
              <w:ind w:left="0"/>
              <w:jc w:val="center"/>
              <w:rPr>
                <w:b/>
                <w:bCs/>
              </w:rPr>
            </w:pPr>
            <w:r w:rsidRPr="000634B7">
              <w:rPr>
                <w:b/>
                <w:bCs/>
              </w:rPr>
              <w:t>SIMBOL</w:t>
            </w:r>
          </w:p>
        </w:tc>
        <w:tc>
          <w:tcPr>
            <w:tcW w:w="1123" w:type="pct"/>
            <w:vAlign w:val="center"/>
          </w:tcPr>
          <w:p w14:paraId="535ECE3E" w14:textId="77777777" w:rsidR="00C44281" w:rsidRPr="000634B7" w:rsidRDefault="00C44281" w:rsidP="002072BB">
            <w:pPr>
              <w:pStyle w:val="ListParagraph"/>
              <w:ind w:left="0"/>
              <w:jc w:val="center"/>
              <w:rPr>
                <w:b/>
                <w:bCs/>
              </w:rPr>
            </w:pPr>
            <w:r w:rsidRPr="000634B7">
              <w:rPr>
                <w:b/>
                <w:bCs/>
              </w:rPr>
              <w:t>NAMA</w:t>
            </w:r>
          </w:p>
        </w:tc>
        <w:tc>
          <w:tcPr>
            <w:tcW w:w="2223" w:type="pct"/>
            <w:vAlign w:val="center"/>
          </w:tcPr>
          <w:p w14:paraId="771AF6EA" w14:textId="77777777" w:rsidR="00C44281" w:rsidRPr="000634B7" w:rsidRDefault="00C44281" w:rsidP="002072BB">
            <w:pPr>
              <w:pStyle w:val="ListParagraph"/>
              <w:ind w:left="0"/>
              <w:jc w:val="center"/>
              <w:rPr>
                <w:b/>
                <w:bCs/>
              </w:rPr>
            </w:pPr>
            <w:r w:rsidRPr="000634B7">
              <w:rPr>
                <w:b/>
                <w:bCs/>
              </w:rPr>
              <w:t>KETERANGAN</w:t>
            </w:r>
          </w:p>
        </w:tc>
      </w:tr>
      <w:tr w:rsidR="00C44281" w14:paraId="15365848" w14:textId="77777777" w:rsidTr="002072BB">
        <w:trPr>
          <w:trHeight w:val="1134"/>
        </w:trPr>
        <w:tc>
          <w:tcPr>
            <w:tcW w:w="444" w:type="pct"/>
            <w:vAlign w:val="center"/>
          </w:tcPr>
          <w:p w14:paraId="124D8E37" w14:textId="77777777" w:rsidR="00C44281" w:rsidRPr="00DA4581" w:rsidRDefault="00C44281" w:rsidP="002072BB">
            <w:pPr>
              <w:pStyle w:val="ListParagraph"/>
              <w:ind w:left="0"/>
              <w:jc w:val="center"/>
            </w:pPr>
            <w:r w:rsidRPr="00DA4581">
              <w:t>1</w:t>
            </w:r>
          </w:p>
        </w:tc>
        <w:tc>
          <w:tcPr>
            <w:tcW w:w="1210" w:type="pct"/>
            <w:vAlign w:val="center"/>
          </w:tcPr>
          <w:p w14:paraId="4455873B" w14:textId="77777777" w:rsidR="00C44281" w:rsidRDefault="00C44281" w:rsidP="002072BB">
            <w:pPr>
              <w:pStyle w:val="ListParagraph"/>
              <w:ind w:left="0"/>
              <w:jc w:val="center"/>
              <w:rPr>
                <w:b/>
                <w:bCs/>
              </w:rPr>
            </w:pPr>
            <w:r w:rsidRPr="00D101BD">
              <w:rPr>
                <w:noProof/>
                <w:lang w:val="en-US"/>
              </w:rPr>
              <w:drawing>
                <wp:inline distT="0" distB="0" distL="0" distR="0" wp14:anchorId="78DBE0F0" wp14:editId="2651451C">
                  <wp:extent cx="285790" cy="638264"/>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saturation sat="0"/>
                                    </a14:imgEffect>
                                  </a14:imgLayer>
                                </a14:imgProps>
                              </a:ext>
                            </a:extLst>
                          </a:blip>
                          <a:stretch>
                            <a:fillRect/>
                          </a:stretch>
                        </pic:blipFill>
                        <pic:spPr>
                          <a:xfrm>
                            <a:off x="0" y="0"/>
                            <a:ext cx="285790" cy="638264"/>
                          </a:xfrm>
                          <a:prstGeom prst="rect">
                            <a:avLst/>
                          </a:prstGeom>
                        </pic:spPr>
                      </pic:pic>
                    </a:graphicData>
                  </a:graphic>
                </wp:inline>
              </w:drawing>
            </w:r>
          </w:p>
        </w:tc>
        <w:tc>
          <w:tcPr>
            <w:tcW w:w="1123" w:type="pct"/>
            <w:vAlign w:val="center"/>
          </w:tcPr>
          <w:p w14:paraId="2031C591" w14:textId="77777777" w:rsidR="00C44281" w:rsidRPr="00A06C27" w:rsidRDefault="00C44281" w:rsidP="002072BB">
            <w:pPr>
              <w:pStyle w:val="ListParagraph"/>
              <w:ind w:left="0"/>
              <w:jc w:val="center"/>
              <w:rPr>
                <w:i/>
                <w:iCs/>
              </w:rPr>
            </w:pPr>
            <w:r>
              <w:rPr>
                <w:i/>
                <w:iCs/>
              </w:rPr>
              <w:t>Actor</w:t>
            </w:r>
          </w:p>
        </w:tc>
        <w:tc>
          <w:tcPr>
            <w:tcW w:w="2223" w:type="pct"/>
            <w:vAlign w:val="center"/>
          </w:tcPr>
          <w:p w14:paraId="30750B11" w14:textId="77777777" w:rsidR="00C44281" w:rsidRPr="003D3ABB" w:rsidRDefault="00C44281" w:rsidP="002072BB">
            <w:pPr>
              <w:pStyle w:val="ListParagraph"/>
              <w:ind w:left="0"/>
            </w:pPr>
            <w:r>
              <w:t>Menggambarkan orang yang sedang berinteraksi dengan sistem</w:t>
            </w:r>
          </w:p>
        </w:tc>
      </w:tr>
      <w:tr w:rsidR="00C44281" w:rsidRPr="00373F66" w14:paraId="0BB5FB9E" w14:textId="77777777" w:rsidTr="002072BB">
        <w:trPr>
          <w:trHeight w:val="1134"/>
        </w:trPr>
        <w:tc>
          <w:tcPr>
            <w:tcW w:w="444" w:type="pct"/>
            <w:vAlign w:val="center"/>
          </w:tcPr>
          <w:p w14:paraId="60E5721C" w14:textId="77777777" w:rsidR="00C44281" w:rsidRPr="000634B7" w:rsidRDefault="00C44281" w:rsidP="002072BB">
            <w:pPr>
              <w:pStyle w:val="ListParagraph"/>
              <w:ind w:left="0"/>
              <w:jc w:val="center"/>
            </w:pPr>
            <w:r w:rsidRPr="000634B7">
              <w:t>2</w:t>
            </w:r>
          </w:p>
        </w:tc>
        <w:tc>
          <w:tcPr>
            <w:tcW w:w="1210" w:type="pct"/>
            <w:vAlign w:val="center"/>
          </w:tcPr>
          <w:p w14:paraId="5D577F9A" w14:textId="77777777" w:rsidR="00C44281" w:rsidRDefault="00C44281" w:rsidP="002072BB">
            <w:pPr>
              <w:pStyle w:val="ListParagraph"/>
              <w:ind w:left="0"/>
              <w:jc w:val="center"/>
              <w:rPr>
                <w:b/>
                <w:bCs/>
              </w:rPr>
            </w:pPr>
            <w:r w:rsidRPr="004D0198">
              <w:rPr>
                <w:b/>
                <w:bCs/>
                <w:noProof/>
                <w:lang w:val="en-US"/>
              </w:rPr>
              <w:drawing>
                <wp:inline distT="0" distB="0" distL="0" distR="0" wp14:anchorId="16D508A2" wp14:editId="05B8F0F1">
                  <wp:extent cx="352474" cy="295316"/>
                  <wp:effectExtent l="0" t="0" r="9525"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BEBA8EAE-BF5A-486C-A8C5-ECC9F3942E4B}">
                                <a14:imgProps xmlns:a14="http://schemas.microsoft.com/office/drawing/2010/main">
                                  <a14:imgLayer r:embed="rId28">
                                    <a14:imgEffect>
                                      <a14:saturation sat="0"/>
                                    </a14:imgEffect>
                                  </a14:imgLayer>
                                </a14:imgProps>
                              </a:ext>
                            </a:extLst>
                          </a:blip>
                          <a:stretch>
                            <a:fillRect/>
                          </a:stretch>
                        </pic:blipFill>
                        <pic:spPr>
                          <a:xfrm>
                            <a:off x="0" y="0"/>
                            <a:ext cx="352474" cy="295316"/>
                          </a:xfrm>
                          <a:prstGeom prst="rect">
                            <a:avLst/>
                          </a:prstGeom>
                        </pic:spPr>
                      </pic:pic>
                    </a:graphicData>
                  </a:graphic>
                </wp:inline>
              </w:drawing>
            </w:r>
          </w:p>
        </w:tc>
        <w:tc>
          <w:tcPr>
            <w:tcW w:w="1123" w:type="pct"/>
            <w:vAlign w:val="center"/>
          </w:tcPr>
          <w:p w14:paraId="00C71236" w14:textId="77777777" w:rsidR="00C44281" w:rsidRPr="00A06C27" w:rsidRDefault="00C44281" w:rsidP="002072BB">
            <w:pPr>
              <w:pStyle w:val="ListParagraph"/>
              <w:ind w:left="0"/>
              <w:jc w:val="center"/>
              <w:rPr>
                <w:i/>
                <w:iCs/>
              </w:rPr>
            </w:pPr>
            <w:r>
              <w:rPr>
                <w:i/>
                <w:iCs/>
              </w:rPr>
              <w:t>Entity Class</w:t>
            </w:r>
          </w:p>
        </w:tc>
        <w:tc>
          <w:tcPr>
            <w:tcW w:w="2223" w:type="pct"/>
            <w:vAlign w:val="center"/>
          </w:tcPr>
          <w:p w14:paraId="70125E3B" w14:textId="77777777" w:rsidR="00C44281" w:rsidRPr="0027560D" w:rsidRDefault="00C44281" w:rsidP="002072BB">
            <w:pPr>
              <w:pStyle w:val="ListParagraph"/>
              <w:ind w:left="0"/>
              <w:rPr>
                <w:lang w:val="fi-FI"/>
              </w:rPr>
            </w:pPr>
            <w:r w:rsidRPr="0027560D">
              <w:rPr>
                <w:lang w:val="fi-FI"/>
              </w:rPr>
              <w:t>Menggambarkan hubungan yang akan dilakukan pada entitas</w:t>
            </w:r>
          </w:p>
        </w:tc>
      </w:tr>
      <w:tr w:rsidR="00C44281" w14:paraId="7CDDF968" w14:textId="77777777" w:rsidTr="002072BB">
        <w:trPr>
          <w:trHeight w:val="1134"/>
        </w:trPr>
        <w:tc>
          <w:tcPr>
            <w:tcW w:w="444" w:type="pct"/>
            <w:vAlign w:val="center"/>
          </w:tcPr>
          <w:p w14:paraId="5F8296EA" w14:textId="77777777" w:rsidR="00C44281" w:rsidRPr="000634B7" w:rsidRDefault="00C44281" w:rsidP="002072BB">
            <w:pPr>
              <w:pStyle w:val="ListParagraph"/>
              <w:ind w:left="0"/>
              <w:jc w:val="center"/>
            </w:pPr>
            <w:r w:rsidRPr="000634B7">
              <w:lastRenderedPageBreak/>
              <w:t>3</w:t>
            </w:r>
          </w:p>
        </w:tc>
        <w:tc>
          <w:tcPr>
            <w:tcW w:w="1210" w:type="pct"/>
            <w:vAlign w:val="center"/>
          </w:tcPr>
          <w:p w14:paraId="2FE489E4" w14:textId="77777777" w:rsidR="00C44281" w:rsidRDefault="00C44281" w:rsidP="002072BB">
            <w:pPr>
              <w:pStyle w:val="ListParagraph"/>
              <w:ind w:left="0"/>
              <w:jc w:val="center"/>
              <w:rPr>
                <w:b/>
                <w:bCs/>
              </w:rPr>
            </w:pPr>
            <w:r w:rsidRPr="007F03C8">
              <w:rPr>
                <w:b/>
                <w:bCs/>
                <w:noProof/>
                <w:lang w:val="en-US"/>
              </w:rPr>
              <w:drawing>
                <wp:inline distT="0" distB="0" distL="0" distR="0" wp14:anchorId="230008F9" wp14:editId="5364ED81">
                  <wp:extent cx="495369" cy="314369"/>
                  <wp:effectExtent l="0" t="0" r="0" b="952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aturation sat="0"/>
                                    </a14:imgEffect>
                                  </a14:imgLayer>
                                </a14:imgProps>
                              </a:ext>
                            </a:extLst>
                          </a:blip>
                          <a:stretch>
                            <a:fillRect/>
                          </a:stretch>
                        </pic:blipFill>
                        <pic:spPr>
                          <a:xfrm>
                            <a:off x="0" y="0"/>
                            <a:ext cx="495369" cy="314369"/>
                          </a:xfrm>
                          <a:prstGeom prst="rect">
                            <a:avLst/>
                          </a:prstGeom>
                        </pic:spPr>
                      </pic:pic>
                    </a:graphicData>
                  </a:graphic>
                </wp:inline>
              </w:drawing>
            </w:r>
          </w:p>
        </w:tc>
        <w:tc>
          <w:tcPr>
            <w:tcW w:w="1123" w:type="pct"/>
            <w:vAlign w:val="center"/>
          </w:tcPr>
          <w:p w14:paraId="6D8AC578" w14:textId="77777777" w:rsidR="00C44281" w:rsidRPr="00A06C27" w:rsidRDefault="00C44281" w:rsidP="002072BB">
            <w:pPr>
              <w:pStyle w:val="ListParagraph"/>
              <w:ind w:left="0"/>
              <w:jc w:val="center"/>
              <w:rPr>
                <w:i/>
                <w:iCs/>
              </w:rPr>
            </w:pPr>
            <w:r>
              <w:rPr>
                <w:i/>
                <w:iCs/>
              </w:rPr>
              <w:t>Boundry Class</w:t>
            </w:r>
          </w:p>
        </w:tc>
        <w:tc>
          <w:tcPr>
            <w:tcW w:w="2223" w:type="pct"/>
            <w:vAlign w:val="center"/>
          </w:tcPr>
          <w:p w14:paraId="7FC67E08" w14:textId="77777777" w:rsidR="00C44281" w:rsidRPr="00EB74CD" w:rsidRDefault="00C44281" w:rsidP="002072BB">
            <w:pPr>
              <w:pStyle w:val="ListParagraph"/>
              <w:ind w:left="0"/>
              <w:rPr>
                <w:i/>
                <w:iCs/>
              </w:rPr>
            </w:pPr>
            <w:r>
              <w:t xml:space="preserve">Menggambarkan sebuah gambaran dari </w:t>
            </w:r>
            <w:r>
              <w:rPr>
                <w:i/>
                <w:iCs/>
              </w:rPr>
              <w:t>form</w:t>
            </w:r>
          </w:p>
        </w:tc>
      </w:tr>
      <w:tr w:rsidR="00C44281" w14:paraId="125A5721" w14:textId="77777777" w:rsidTr="002072BB">
        <w:trPr>
          <w:trHeight w:val="1134"/>
        </w:trPr>
        <w:tc>
          <w:tcPr>
            <w:tcW w:w="444" w:type="pct"/>
            <w:vAlign w:val="center"/>
          </w:tcPr>
          <w:p w14:paraId="6AB5F866" w14:textId="77777777" w:rsidR="00C44281" w:rsidRPr="000634B7" w:rsidRDefault="00C44281" w:rsidP="002072BB">
            <w:pPr>
              <w:pStyle w:val="ListParagraph"/>
              <w:ind w:left="0"/>
              <w:jc w:val="center"/>
            </w:pPr>
            <w:r w:rsidRPr="000634B7">
              <w:t>4</w:t>
            </w:r>
          </w:p>
        </w:tc>
        <w:tc>
          <w:tcPr>
            <w:tcW w:w="1210" w:type="pct"/>
            <w:vAlign w:val="center"/>
          </w:tcPr>
          <w:p w14:paraId="6207575D" w14:textId="77777777" w:rsidR="00C44281" w:rsidRDefault="00C44281" w:rsidP="002072BB">
            <w:pPr>
              <w:pStyle w:val="ListParagraph"/>
              <w:ind w:left="0"/>
              <w:jc w:val="center"/>
              <w:rPr>
                <w:b/>
                <w:bCs/>
              </w:rPr>
            </w:pPr>
            <w:r w:rsidRPr="00E229AA">
              <w:rPr>
                <w:b/>
                <w:bCs/>
                <w:noProof/>
                <w:lang w:val="en-US"/>
              </w:rPr>
              <w:drawing>
                <wp:inline distT="0" distB="0" distL="0" distR="0" wp14:anchorId="61F85EC7" wp14:editId="1058EE3C">
                  <wp:extent cx="419158" cy="304843"/>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BEBA8EAE-BF5A-486C-A8C5-ECC9F3942E4B}">
                                <a14:imgProps xmlns:a14="http://schemas.microsoft.com/office/drawing/2010/main">
                                  <a14:imgLayer r:embed="rId32">
                                    <a14:imgEffect>
                                      <a14:saturation sat="0"/>
                                    </a14:imgEffect>
                                  </a14:imgLayer>
                                </a14:imgProps>
                              </a:ext>
                            </a:extLst>
                          </a:blip>
                          <a:stretch>
                            <a:fillRect/>
                          </a:stretch>
                        </pic:blipFill>
                        <pic:spPr>
                          <a:xfrm>
                            <a:off x="0" y="0"/>
                            <a:ext cx="419158" cy="304843"/>
                          </a:xfrm>
                          <a:prstGeom prst="rect">
                            <a:avLst/>
                          </a:prstGeom>
                        </pic:spPr>
                      </pic:pic>
                    </a:graphicData>
                  </a:graphic>
                </wp:inline>
              </w:drawing>
            </w:r>
          </w:p>
        </w:tc>
        <w:tc>
          <w:tcPr>
            <w:tcW w:w="1123" w:type="pct"/>
            <w:vAlign w:val="center"/>
          </w:tcPr>
          <w:p w14:paraId="4EAF83B8" w14:textId="77777777" w:rsidR="00C44281" w:rsidRPr="00A06C27" w:rsidRDefault="00C44281" w:rsidP="002072BB">
            <w:pPr>
              <w:pStyle w:val="ListParagraph"/>
              <w:ind w:left="0"/>
              <w:jc w:val="center"/>
              <w:rPr>
                <w:i/>
                <w:iCs/>
              </w:rPr>
            </w:pPr>
            <w:r>
              <w:rPr>
                <w:i/>
                <w:iCs/>
              </w:rPr>
              <w:t>Control Class</w:t>
            </w:r>
          </w:p>
        </w:tc>
        <w:tc>
          <w:tcPr>
            <w:tcW w:w="2223" w:type="pct"/>
            <w:vAlign w:val="center"/>
          </w:tcPr>
          <w:p w14:paraId="3E5D0A21" w14:textId="77777777" w:rsidR="00C44281" w:rsidRPr="006900E8" w:rsidRDefault="00C44281" w:rsidP="002072BB">
            <w:pPr>
              <w:pStyle w:val="ListParagraph"/>
              <w:ind w:left="0"/>
            </w:pPr>
            <w:r>
              <w:t xml:space="preserve">Menggambarkan penghubung antara </w:t>
            </w:r>
            <w:r>
              <w:rPr>
                <w:i/>
                <w:iCs/>
              </w:rPr>
              <w:t xml:space="preserve">boundry </w:t>
            </w:r>
            <w:r>
              <w:t>dengan tabel</w:t>
            </w:r>
          </w:p>
        </w:tc>
      </w:tr>
      <w:tr w:rsidR="00C44281" w14:paraId="0CCA219F" w14:textId="77777777" w:rsidTr="002072BB">
        <w:trPr>
          <w:trHeight w:val="1134"/>
        </w:trPr>
        <w:tc>
          <w:tcPr>
            <w:tcW w:w="444" w:type="pct"/>
            <w:vAlign w:val="center"/>
          </w:tcPr>
          <w:p w14:paraId="2ECD36E0" w14:textId="77777777" w:rsidR="00C44281" w:rsidRPr="000634B7" w:rsidRDefault="00C44281" w:rsidP="002072BB">
            <w:pPr>
              <w:pStyle w:val="ListParagraph"/>
              <w:ind w:left="0"/>
              <w:jc w:val="center"/>
            </w:pPr>
            <w:r w:rsidRPr="000634B7">
              <w:t>5</w:t>
            </w:r>
          </w:p>
        </w:tc>
        <w:tc>
          <w:tcPr>
            <w:tcW w:w="1210" w:type="pct"/>
            <w:vAlign w:val="center"/>
          </w:tcPr>
          <w:p w14:paraId="11BEF776" w14:textId="77777777" w:rsidR="00C44281" w:rsidRDefault="00C44281" w:rsidP="002072BB">
            <w:pPr>
              <w:pStyle w:val="ListParagraph"/>
              <w:ind w:left="0"/>
              <w:jc w:val="center"/>
              <w:rPr>
                <w:b/>
                <w:bCs/>
              </w:rPr>
            </w:pPr>
            <w:r w:rsidRPr="00174254">
              <w:rPr>
                <w:b/>
                <w:bCs/>
                <w:noProof/>
                <w:lang w:val="en-US"/>
              </w:rPr>
              <w:drawing>
                <wp:inline distT="0" distB="0" distL="0" distR="0" wp14:anchorId="3EB82387" wp14:editId="3937C092">
                  <wp:extent cx="304843" cy="64779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4843" cy="647790"/>
                          </a:xfrm>
                          <a:prstGeom prst="rect">
                            <a:avLst/>
                          </a:prstGeom>
                        </pic:spPr>
                      </pic:pic>
                    </a:graphicData>
                  </a:graphic>
                </wp:inline>
              </w:drawing>
            </w:r>
          </w:p>
        </w:tc>
        <w:tc>
          <w:tcPr>
            <w:tcW w:w="1123" w:type="pct"/>
            <w:vAlign w:val="center"/>
          </w:tcPr>
          <w:p w14:paraId="6628134D" w14:textId="77777777" w:rsidR="00C44281" w:rsidRPr="00A06C27" w:rsidRDefault="00C44281" w:rsidP="002072BB">
            <w:pPr>
              <w:pStyle w:val="ListParagraph"/>
              <w:ind w:left="0"/>
              <w:jc w:val="center"/>
              <w:rPr>
                <w:i/>
                <w:iCs/>
              </w:rPr>
            </w:pPr>
            <w:r>
              <w:rPr>
                <w:i/>
                <w:iCs/>
              </w:rPr>
              <w:t>A focus of control &amp; a lifeline</w:t>
            </w:r>
          </w:p>
        </w:tc>
        <w:tc>
          <w:tcPr>
            <w:tcW w:w="2223" w:type="pct"/>
            <w:vAlign w:val="center"/>
          </w:tcPr>
          <w:p w14:paraId="2A795BF9" w14:textId="77777777" w:rsidR="00C44281" w:rsidRPr="00404CE5" w:rsidRDefault="00C44281" w:rsidP="002072BB">
            <w:pPr>
              <w:pStyle w:val="ListParagraph"/>
              <w:ind w:left="0"/>
              <w:rPr>
                <w:i/>
                <w:iCs/>
              </w:rPr>
            </w:pPr>
            <w:r>
              <w:t xml:space="preserve">Menggambarkan tempat mulai dan berakhirnya </w:t>
            </w:r>
            <w:r>
              <w:rPr>
                <w:i/>
                <w:iCs/>
              </w:rPr>
              <w:t>message</w:t>
            </w:r>
          </w:p>
        </w:tc>
      </w:tr>
      <w:tr w:rsidR="00C44281" w14:paraId="161439EE" w14:textId="77777777" w:rsidTr="002072BB">
        <w:trPr>
          <w:trHeight w:val="1134"/>
        </w:trPr>
        <w:tc>
          <w:tcPr>
            <w:tcW w:w="444" w:type="pct"/>
            <w:vAlign w:val="center"/>
          </w:tcPr>
          <w:p w14:paraId="41789326" w14:textId="77777777" w:rsidR="00C44281" w:rsidRPr="000634B7" w:rsidRDefault="00C44281" w:rsidP="002072BB">
            <w:pPr>
              <w:pStyle w:val="ListParagraph"/>
              <w:ind w:left="0"/>
              <w:jc w:val="center"/>
            </w:pPr>
            <w:r w:rsidRPr="000634B7">
              <w:t>6</w:t>
            </w:r>
          </w:p>
        </w:tc>
        <w:tc>
          <w:tcPr>
            <w:tcW w:w="1210" w:type="pct"/>
            <w:vAlign w:val="center"/>
          </w:tcPr>
          <w:p w14:paraId="49B1F019" w14:textId="77777777" w:rsidR="00C44281" w:rsidRDefault="00C44281" w:rsidP="002072BB">
            <w:pPr>
              <w:pStyle w:val="ListParagraph"/>
              <w:ind w:left="0"/>
              <w:jc w:val="center"/>
              <w:rPr>
                <w:b/>
                <w:bCs/>
              </w:rPr>
            </w:pPr>
            <w:r w:rsidRPr="009A0482">
              <w:rPr>
                <w:b/>
                <w:bCs/>
                <w:noProof/>
                <w:lang w:val="en-US"/>
              </w:rPr>
              <w:drawing>
                <wp:inline distT="0" distB="0" distL="0" distR="0" wp14:anchorId="2AE3624E" wp14:editId="703F05D4">
                  <wp:extent cx="1162212" cy="228632"/>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162212" cy="228632"/>
                          </a:xfrm>
                          <a:prstGeom prst="rect">
                            <a:avLst/>
                          </a:prstGeom>
                        </pic:spPr>
                      </pic:pic>
                    </a:graphicData>
                  </a:graphic>
                </wp:inline>
              </w:drawing>
            </w:r>
          </w:p>
        </w:tc>
        <w:tc>
          <w:tcPr>
            <w:tcW w:w="1123" w:type="pct"/>
            <w:vAlign w:val="center"/>
          </w:tcPr>
          <w:p w14:paraId="4A54BA03" w14:textId="77777777" w:rsidR="00C44281" w:rsidRPr="00A06C27" w:rsidRDefault="00C44281" w:rsidP="002072BB">
            <w:pPr>
              <w:pStyle w:val="ListParagraph"/>
              <w:ind w:left="0"/>
              <w:jc w:val="center"/>
              <w:rPr>
                <w:i/>
                <w:iCs/>
              </w:rPr>
            </w:pPr>
            <w:r>
              <w:rPr>
                <w:i/>
                <w:iCs/>
              </w:rPr>
              <w:t>A message</w:t>
            </w:r>
          </w:p>
        </w:tc>
        <w:tc>
          <w:tcPr>
            <w:tcW w:w="2223" w:type="pct"/>
            <w:vAlign w:val="center"/>
          </w:tcPr>
          <w:p w14:paraId="2F70D125" w14:textId="77777777" w:rsidR="00C44281" w:rsidRPr="003D3ABB" w:rsidRDefault="00C44281" w:rsidP="002072BB">
            <w:pPr>
              <w:pStyle w:val="ListParagraph"/>
              <w:ind w:left="0"/>
            </w:pPr>
            <w:r>
              <w:t>Menggambarkan pengiriman pesan</w:t>
            </w:r>
          </w:p>
        </w:tc>
      </w:tr>
    </w:tbl>
    <w:p w14:paraId="5D937121" w14:textId="3E29269B" w:rsidR="00C44281" w:rsidRDefault="00C44281" w:rsidP="00347743">
      <w:pPr>
        <w:rPr>
          <w:iCs/>
          <w:color w:val="000000"/>
        </w:rPr>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To4qGPHR","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0CF3B374" w14:textId="77777777" w:rsidR="00C44281" w:rsidRPr="00C44281" w:rsidRDefault="00C44281" w:rsidP="00C44281">
      <w:pPr>
        <w:ind w:firstLine="720"/>
      </w:pPr>
    </w:p>
    <w:p w14:paraId="3291EDB7" w14:textId="01FD6E8F" w:rsidR="0082080C" w:rsidRDefault="0082080C" w:rsidP="000F5DC9">
      <w:pPr>
        <w:pStyle w:val="Heading4"/>
        <w:spacing w:line="480" w:lineRule="auto"/>
        <w:jc w:val="left"/>
        <w:rPr>
          <w:i/>
          <w:iCs/>
        </w:rPr>
      </w:pPr>
      <w:bookmarkStart w:id="39" w:name="_Toc191813290"/>
      <w:r w:rsidRPr="0082080C">
        <w:rPr>
          <w:i/>
          <w:iCs/>
        </w:rPr>
        <w:t>Class Diagram</w:t>
      </w:r>
      <w:bookmarkEnd w:id="39"/>
    </w:p>
    <w:p w14:paraId="1E0F4F3D" w14:textId="31D2018D" w:rsidR="00B83B5F" w:rsidRPr="00532A8D" w:rsidRDefault="00C44281" w:rsidP="00B83B5F">
      <w:pPr>
        <w:spacing w:line="360" w:lineRule="auto"/>
        <w:ind w:firstLine="720"/>
      </w:pPr>
      <w:r>
        <w:t xml:space="preserve">Menurut </w:t>
      </w:r>
      <w:r>
        <w:fldChar w:fldCharType="begin"/>
      </w:r>
      <w:r>
        <w:instrText xml:space="preserve"> ADDIN ZOTERO_ITEM CSL_CITATION {"citationID":"3KI2okq4","properties":{"formattedCitation":"(Andiko &amp; Cahyono, 2022)","plainCitation":"(Andiko &amp; Cahyono, 2022)","noteIndex":0},"citationItems":[{"id":108,"uris":["http://zotero.org/users/local/8SeGTeuV/items/4I4LR2LM"],"itemData":{"id":108,"type":"article-journal","issue":"2","language":"id","source":"Zotero","title":"Rancang Bangun Aplikasi Transaksi Barcode Berbasis Java Dan Melalui Metode Unified Modeling Language (UML)","volume":"3","author":[{"family":"Andiko","given":"Reza Shafirul Dwi"},{"family":"Cahyono","given":"Muhammad Ridwan Arif"}],"issued":{"date-parts":[["2022"]]}}}],"schema":"https://github.com/citation-style-language/schema/raw/master/csl-citation.json"} </w:instrText>
      </w:r>
      <w:r>
        <w:fldChar w:fldCharType="separate"/>
      </w:r>
      <w:r w:rsidRPr="00C44281">
        <w:rPr>
          <w:rFonts w:cs="Times New Roman"/>
        </w:rPr>
        <w:t>(Andiko &amp; Cahyono, 2022)</w:t>
      </w:r>
      <w:r>
        <w:fldChar w:fldCharType="end"/>
      </w:r>
      <w:r>
        <w:t xml:space="preserve">. </w:t>
      </w:r>
      <w:r>
        <w:rPr>
          <w:i/>
          <w:iCs/>
        </w:rPr>
        <w:t xml:space="preserve">Class diagram </w:t>
      </w:r>
      <w:r w:rsidRPr="0073053E">
        <w:t>digunakan untuk menampilkan class yang ada pada sistem. Diagram ini dapat memberikan sebuah gambaran mengenai sistem maupun relasi yang terdapat pada sistem</w:t>
      </w:r>
      <w:r>
        <w:t>.</w:t>
      </w:r>
    </w:p>
    <w:p w14:paraId="1F0D26E8" w14:textId="61DDAC14" w:rsidR="00544A35" w:rsidRPr="001B5784" w:rsidRDefault="00670FBA" w:rsidP="00670FBA">
      <w:pPr>
        <w:pStyle w:val="Caption"/>
      </w:pPr>
      <w:bookmarkStart w:id="40" w:name="_Toc177238821"/>
      <w:bookmarkStart w:id="41" w:name="_Toc178340024"/>
      <w:r w:rsidRPr="00E218F0">
        <w:rPr>
          <w:b/>
          <w:bCs/>
        </w:rPr>
        <w:lastRenderedPageBreak/>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6</w:t>
      </w:r>
      <w:r w:rsidR="00E218F0">
        <w:rPr>
          <w:b/>
          <w:bCs/>
        </w:rPr>
        <w:fldChar w:fldCharType="end"/>
      </w:r>
      <w:r>
        <w:t xml:space="preserve"> Simbol </w:t>
      </w:r>
      <w:r w:rsidRPr="00670FBA">
        <w:rPr>
          <w:i/>
          <w:iCs w:val="0"/>
        </w:rPr>
        <w:t>Class Diagram</w:t>
      </w:r>
      <w:bookmarkEnd w:id="40"/>
      <w:bookmarkEnd w:id="41"/>
    </w:p>
    <w:tbl>
      <w:tblPr>
        <w:tblStyle w:val="TableGrid"/>
        <w:tblpPr w:leftFromText="181" w:rightFromText="181" w:vertAnchor="text" w:tblpXSpec="right" w:tblpY="-18"/>
        <w:tblW w:w="5000" w:type="pct"/>
        <w:tblLook w:val="04A0" w:firstRow="1" w:lastRow="0" w:firstColumn="1" w:lastColumn="0" w:noHBand="0" w:noVBand="1"/>
      </w:tblPr>
      <w:tblGrid>
        <w:gridCol w:w="577"/>
        <w:gridCol w:w="2037"/>
        <w:gridCol w:w="1656"/>
        <w:gridCol w:w="3658"/>
      </w:tblGrid>
      <w:tr w:rsidR="00544A35" w14:paraId="1937DA88" w14:textId="77777777" w:rsidTr="002072BB">
        <w:trPr>
          <w:cantSplit/>
          <w:trHeight w:val="567"/>
          <w:tblHeader/>
        </w:trPr>
        <w:tc>
          <w:tcPr>
            <w:tcW w:w="364" w:type="pct"/>
            <w:shd w:val="clear" w:color="auto" w:fill="auto"/>
            <w:vAlign w:val="center"/>
          </w:tcPr>
          <w:p w14:paraId="569A429C" w14:textId="77777777" w:rsidR="00544A35" w:rsidRPr="006802BF" w:rsidRDefault="00544A35" w:rsidP="002072BB">
            <w:pPr>
              <w:pStyle w:val="ListParagraph"/>
              <w:ind w:left="0"/>
              <w:jc w:val="center"/>
              <w:rPr>
                <w:b/>
                <w:bCs/>
              </w:rPr>
            </w:pPr>
            <w:r>
              <w:rPr>
                <w:b/>
                <w:bCs/>
              </w:rPr>
              <w:t>NO</w:t>
            </w:r>
          </w:p>
        </w:tc>
        <w:tc>
          <w:tcPr>
            <w:tcW w:w="1285" w:type="pct"/>
            <w:shd w:val="clear" w:color="auto" w:fill="auto"/>
            <w:vAlign w:val="center"/>
          </w:tcPr>
          <w:p w14:paraId="76FA3A94" w14:textId="77777777" w:rsidR="00544A35" w:rsidRPr="006802BF" w:rsidRDefault="00544A35" w:rsidP="002072BB">
            <w:pPr>
              <w:pStyle w:val="ListParagraph"/>
              <w:ind w:left="0"/>
              <w:jc w:val="center"/>
              <w:rPr>
                <w:b/>
                <w:bCs/>
              </w:rPr>
            </w:pPr>
            <w:r>
              <w:rPr>
                <w:b/>
                <w:bCs/>
              </w:rPr>
              <w:t>SIMBOL</w:t>
            </w:r>
          </w:p>
        </w:tc>
        <w:tc>
          <w:tcPr>
            <w:tcW w:w="1044" w:type="pct"/>
            <w:shd w:val="clear" w:color="auto" w:fill="auto"/>
            <w:vAlign w:val="center"/>
          </w:tcPr>
          <w:p w14:paraId="78A62CC8" w14:textId="77777777" w:rsidR="00544A35" w:rsidRPr="006802BF" w:rsidRDefault="00544A35" w:rsidP="002072BB">
            <w:pPr>
              <w:pStyle w:val="ListParagraph"/>
              <w:ind w:left="0"/>
              <w:jc w:val="center"/>
              <w:rPr>
                <w:b/>
                <w:bCs/>
              </w:rPr>
            </w:pPr>
            <w:r>
              <w:rPr>
                <w:b/>
                <w:bCs/>
              </w:rPr>
              <w:t>NAMA</w:t>
            </w:r>
          </w:p>
        </w:tc>
        <w:tc>
          <w:tcPr>
            <w:tcW w:w="2307" w:type="pct"/>
            <w:shd w:val="clear" w:color="auto" w:fill="auto"/>
            <w:vAlign w:val="center"/>
          </w:tcPr>
          <w:p w14:paraId="1A10FFF3" w14:textId="77777777" w:rsidR="00544A35" w:rsidRPr="006802BF" w:rsidRDefault="00544A35" w:rsidP="002072BB">
            <w:pPr>
              <w:pStyle w:val="ListParagraph"/>
              <w:ind w:left="0"/>
              <w:jc w:val="center"/>
              <w:rPr>
                <w:b/>
                <w:bCs/>
              </w:rPr>
            </w:pPr>
            <w:r>
              <w:rPr>
                <w:b/>
                <w:bCs/>
              </w:rPr>
              <w:t>KETERANGAN</w:t>
            </w:r>
          </w:p>
        </w:tc>
      </w:tr>
      <w:tr w:rsidR="00544A35" w14:paraId="751F0B7E" w14:textId="77777777" w:rsidTr="002072BB">
        <w:trPr>
          <w:cantSplit/>
          <w:trHeight w:val="1134"/>
        </w:trPr>
        <w:tc>
          <w:tcPr>
            <w:tcW w:w="364" w:type="pct"/>
            <w:shd w:val="clear" w:color="auto" w:fill="auto"/>
            <w:vAlign w:val="center"/>
          </w:tcPr>
          <w:p w14:paraId="0EC7514D" w14:textId="77777777" w:rsidR="00544A35" w:rsidRDefault="00544A35" w:rsidP="002072BB">
            <w:pPr>
              <w:pStyle w:val="ListParagraph"/>
              <w:ind w:left="0"/>
              <w:jc w:val="center"/>
            </w:pPr>
            <w:r>
              <w:t>1</w:t>
            </w:r>
          </w:p>
        </w:tc>
        <w:tc>
          <w:tcPr>
            <w:tcW w:w="1285" w:type="pct"/>
            <w:shd w:val="clear" w:color="auto" w:fill="auto"/>
            <w:vAlign w:val="center"/>
          </w:tcPr>
          <w:p w14:paraId="0F86ABCD" w14:textId="77777777" w:rsidR="00544A35" w:rsidRDefault="00544A35" w:rsidP="002072BB">
            <w:pPr>
              <w:pStyle w:val="ListParagraph"/>
              <w:ind w:left="0"/>
              <w:jc w:val="center"/>
            </w:pPr>
            <w:r w:rsidRPr="00E23DD8">
              <w:rPr>
                <w:noProof/>
                <w:lang w:val="en-US"/>
              </w:rPr>
              <w:drawing>
                <wp:inline distT="0" distB="0" distL="0" distR="0" wp14:anchorId="199AC927" wp14:editId="6223980F">
                  <wp:extent cx="943107" cy="19052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43107" cy="190527"/>
                          </a:xfrm>
                          <a:prstGeom prst="rect">
                            <a:avLst/>
                          </a:prstGeom>
                        </pic:spPr>
                      </pic:pic>
                    </a:graphicData>
                  </a:graphic>
                </wp:inline>
              </w:drawing>
            </w:r>
          </w:p>
        </w:tc>
        <w:tc>
          <w:tcPr>
            <w:tcW w:w="1044" w:type="pct"/>
            <w:shd w:val="clear" w:color="auto" w:fill="auto"/>
            <w:vAlign w:val="center"/>
          </w:tcPr>
          <w:p w14:paraId="3C798D1F" w14:textId="77777777" w:rsidR="00544A35" w:rsidRPr="009B4723" w:rsidRDefault="00544A35" w:rsidP="002072BB">
            <w:pPr>
              <w:pStyle w:val="ListParagraph"/>
              <w:ind w:left="0"/>
              <w:jc w:val="center"/>
              <w:rPr>
                <w:i/>
                <w:iCs/>
              </w:rPr>
            </w:pPr>
            <w:r>
              <w:rPr>
                <w:i/>
                <w:iCs/>
              </w:rPr>
              <w:t>Generalization</w:t>
            </w:r>
          </w:p>
        </w:tc>
        <w:tc>
          <w:tcPr>
            <w:tcW w:w="2307" w:type="pct"/>
            <w:shd w:val="clear" w:color="auto" w:fill="auto"/>
            <w:vAlign w:val="center"/>
          </w:tcPr>
          <w:p w14:paraId="1E27BA33" w14:textId="77777777" w:rsidR="00544A35" w:rsidRDefault="00544A35" w:rsidP="002072BB">
            <w:pPr>
              <w:pStyle w:val="ListParagraph"/>
              <w:ind w:left="0"/>
            </w:pPr>
            <w:r w:rsidRPr="00713BE8">
              <w:t>Hubungan dimana objek anak (descendent) berbagi perilaku dan struktur data dari objek yang ada di atasnya, yaitu objek induk (ancestor)</w:t>
            </w:r>
          </w:p>
        </w:tc>
      </w:tr>
      <w:tr w:rsidR="00544A35" w:rsidRPr="00373F66" w14:paraId="3A5C7763" w14:textId="77777777" w:rsidTr="002072BB">
        <w:trPr>
          <w:cantSplit/>
          <w:trHeight w:val="1134"/>
        </w:trPr>
        <w:tc>
          <w:tcPr>
            <w:tcW w:w="364" w:type="pct"/>
            <w:shd w:val="clear" w:color="auto" w:fill="auto"/>
            <w:vAlign w:val="center"/>
          </w:tcPr>
          <w:p w14:paraId="4308E03A" w14:textId="77777777" w:rsidR="00544A35" w:rsidRDefault="00544A35" w:rsidP="002072BB">
            <w:pPr>
              <w:pStyle w:val="ListParagraph"/>
              <w:ind w:left="0"/>
              <w:jc w:val="center"/>
            </w:pPr>
            <w:r>
              <w:t>2</w:t>
            </w:r>
          </w:p>
        </w:tc>
        <w:tc>
          <w:tcPr>
            <w:tcW w:w="1285" w:type="pct"/>
            <w:shd w:val="clear" w:color="auto" w:fill="auto"/>
            <w:vAlign w:val="center"/>
          </w:tcPr>
          <w:p w14:paraId="468EE9DC" w14:textId="77777777" w:rsidR="00544A35" w:rsidRDefault="00544A35" w:rsidP="002072BB">
            <w:pPr>
              <w:pStyle w:val="ListParagraph"/>
              <w:ind w:left="0"/>
              <w:jc w:val="center"/>
            </w:pPr>
            <w:r>
              <w:rPr>
                <w:noProof/>
                <w:lang w:val="en-US"/>
              </w:rPr>
              <mc:AlternateContent>
                <mc:Choice Requires="wps">
                  <w:drawing>
                    <wp:anchor distT="0" distB="0" distL="114300" distR="114300" simplePos="0" relativeHeight="251692032" behindDoc="0" locked="0" layoutInCell="1" allowOverlap="1" wp14:anchorId="0A8D6ED0" wp14:editId="6EE0E299">
                      <wp:simplePos x="0" y="0"/>
                      <wp:positionH relativeFrom="column">
                        <wp:posOffset>356870</wp:posOffset>
                      </wp:positionH>
                      <wp:positionV relativeFrom="paragraph">
                        <wp:posOffset>-25400</wp:posOffset>
                      </wp:positionV>
                      <wp:extent cx="387985" cy="344805"/>
                      <wp:effectExtent l="19050" t="19050" r="0" b="17145"/>
                      <wp:wrapNone/>
                      <wp:docPr id="117" name="Diamond 1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7985" cy="344805"/>
                              </a:xfrm>
                              <a:prstGeom prst="diamond">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CBB3940" id="_x0000_t4" coordsize="21600,21600" o:spt="4" path="m10800,l,10800,10800,21600,21600,10800xe">
                      <v:stroke joinstyle="miter"/>
                      <v:path gradientshapeok="t" o:connecttype="rect" textboxrect="5400,5400,16200,16200"/>
                    </v:shapetype>
                    <v:shape id="Diamond 117" o:spid="_x0000_s1026" type="#_x0000_t4" style="position:absolute;margin-left:28.1pt;margin-top:-2pt;width:30.55pt;height:27.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" fillcolor="black [3213]" strokecolor="black [3213]" strokeweight="1pt">
                      <v:path arrowok="t"/>
                    </v:shape>
                  </w:pict>
                </mc:Fallback>
              </mc:AlternateContent>
            </w:r>
          </w:p>
        </w:tc>
        <w:tc>
          <w:tcPr>
            <w:tcW w:w="1044" w:type="pct"/>
            <w:shd w:val="clear" w:color="auto" w:fill="auto"/>
            <w:vAlign w:val="center"/>
          </w:tcPr>
          <w:p w14:paraId="73AE8020" w14:textId="77777777" w:rsidR="00544A35" w:rsidRPr="009B4723" w:rsidRDefault="00544A35" w:rsidP="002072BB">
            <w:pPr>
              <w:pStyle w:val="ListParagraph"/>
              <w:ind w:left="0"/>
              <w:jc w:val="center"/>
              <w:rPr>
                <w:i/>
                <w:iCs/>
              </w:rPr>
            </w:pPr>
            <w:r>
              <w:rPr>
                <w:i/>
                <w:iCs/>
              </w:rPr>
              <w:t>Navigable Association</w:t>
            </w:r>
          </w:p>
        </w:tc>
        <w:tc>
          <w:tcPr>
            <w:tcW w:w="2307" w:type="pct"/>
            <w:shd w:val="clear" w:color="auto" w:fill="auto"/>
            <w:vAlign w:val="center"/>
          </w:tcPr>
          <w:p w14:paraId="0876385A" w14:textId="77777777" w:rsidR="00544A35" w:rsidRPr="0027560D" w:rsidRDefault="00544A35" w:rsidP="002072BB">
            <w:pPr>
              <w:pStyle w:val="ListParagraph"/>
              <w:ind w:left="0"/>
              <w:rPr>
                <w:lang w:val="fi-FI"/>
              </w:rPr>
            </w:pPr>
            <w:r w:rsidRPr="0027560D">
              <w:rPr>
                <w:lang w:val="fi-FI"/>
              </w:rPr>
              <w:t>Upaya untuk menghindari asosiasi dengan lebih dari 2 objek</w:t>
            </w:r>
          </w:p>
        </w:tc>
      </w:tr>
      <w:tr w:rsidR="00544A35" w14:paraId="3973CAB2" w14:textId="77777777" w:rsidTr="002072BB">
        <w:trPr>
          <w:cantSplit/>
          <w:trHeight w:val="1134"/>
        </w:trPr>
        <w:tc>
          <w:tcPr>
            <w:tcW w:w="364" w:type="pct"/>
            <w:shd w:val="clear" w:color="auto" w:fill="auto"/>
            <w:vAlign w:val="center"/>
          </w:tcPr>
          <w:p w14:paraId="085CEEA1" w14:textId="77777777" w:rsidR="00544A35" w:rsidRDefault="00544A35" w:rsidP="002072BB">
            <w:pPr>
              <w:pStyle w:val="ListParagraph"/>
              <w:ind w:left="0"/>
              <w:jc w:val="center"/>
            </w:pPr>
            <w:r>
              <w:t>3</w:t>
            </w:r>
          </w:p>
        </w:tc>
        <w:tc>
          <w:tcPr>
            <w:tcW w:w="1285" w:type="pct"/>
            <w:shd w:val="clear" w:color="auto" w:fill="auto"/>
            <w:vAlign w:val="center"/>
          </w:tcPr>
          <w:p w14:paraId="703B4BE9" w14:textId="77777777" w:rsidR="00544A35" w:rsidRDefault="00544A35" w:rsidP="002072BB">
            <w:pPr>
              <w:pStyle w:val="ListParagraph"/>
              <w:ind w:left="0"/>
              <w:jc w:val="center"/>
            </w:pPr>
            <w:r w:rsidRPr="00D00727">
              <w:rPr>
                <w:noProof/>
                <w:lang w:val="en-US"/>
              </w:rPr>
              <w:drawing>
                <wp:inline distT="0" distB="0" distL="0" distR="0" wp14:anchorId="4461FAE6" wp14:editId="7DE31202">
                  <wp:extent cx="704948" cy="523948"/>
                  <wp:effectExtent l="0" t="0" r="0" b="9525"/>
                  <wp:docPr id="109" name="Picture 10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 schematic&#10;&#10;Description automatically generated"/>
                          <pic:cNvPicPr/>
                        </pic:nvPicPr>
                        <pic:blipFill>
                          <a:blip r:embed="rId35">
                            <a:extLst>
                              <a:ext uri="{BEBA8EAE-BF5A-486C-A8C5-ECC9F3942E4B}">
                                <a14:imgProps xmlns:a14="http://schemas.microsoft.com/office/drawing/2010/main">
                                  <a14:imgLayer r:embed="rId36">
                                    <a14:imgEffect>
                                      <a14:saturation sat="0"/>
                                    </a14:imgEffect>
                                  </a14:imgLayer>
                                </a14:imgProps>
                              </a:ext>
                            </a:extLst>
                          </a:blip>
                          <a:stretch>
                            <a:fillRect/>
                          </a:stretch>
                        </pic:blipFill>
                        <pic:spPr>
                          <a:xfrm>
                            <a:off x="0" y="0"/>
                            <a:ext cx="704948" cy="523948"/>
                          </a:xfrm>
                          <a:prstGeom prst="rect">
                            <a:avLst/>
                          </a:prstGeom>
                        </pic:spPr>
                      </pic:pic>
                    </a:graphicData>
                  </a:graphic>
                </wp:inline>
              </w:drawing>
            </w:r>
          </w:p>
        </w:tc>
        <w:tc>
          <w:tcPr>
            <w:tcW w:w="1044" w:type="pct"/>
            <w:shd w:val="clear" w:color="auto" w:fill="auto"/>
            <w:vAlign w:val="center"/>
          </w:tcPr>
          <w:p w14:paraId="2DDC170B" w14:textId="77777777" w:rsidR="00544A35" w:rsidRPr="009B4723" w:rsidRDefault="00544A35" w:rsidP="002072BB">
            <w:pPr>
              <w:pStyle w:val="ListParagraph"/>
              <w:ind w:left="0"/>
              <w:jc w:val="center"/>
              <w:rPr>
                <w:i/>
                <w:iCs/>
              </w:rPr>
            </w:pPr>
            <w:r>
              <w:rPr>
                <w:i/>
                <w:iCs/>
              </w:rPr>
              <w:t>Class</w:t>
            </w:r>
          </w:p>
        </w:tc>
        <w:tc>
          <w:tcPr>
            <w:tcW w:w="2307" w:type="pct"/>
            <w:shd w:val="clear" w:color="auto" w:fill="auto"/>
            <w:vAlign w:val="center"/>
          </w:tcPr>
          <w:p w14:paraId="6F6CBBF6" w14:textId="77777777" w:rsidR="00544A35" w:rsidRDefault="00544A35" w:rsidP="002072BB">
            <w:pPr>
              <w:pStyle w:val="ListParagraph"/>
              <w:ind w:left="0"/>
            </w:pPr>
            <w:r>
              <w:t>Himpunan dari objek-objek yang berbagi atribut serta operasi yang sama</w:t>
            </w:r>
          </w:p>
        </w:tc>
      </w:tr>
      <w:tr w:rsidR="00544A35" w:rsidRPr="00373F66" w14:paraId="304CB63F" w14:textId="77777777" w:rsidTr="002072BB">
        <w:trPr>
          <w:cantSplit/>
          <w:trHeight w:val="1134"/>
        </w:trPr>
        <w:tc>
          <w:tcPr>
            <w:tcW w:w="364" w:type="pct"/>
            <w:shd w:val="clear" w:color="auto" w:fill="auto"/>
            <w:vAlign w:val="center"/>
          </w:tcPr>
          <w:p w14:paraId="2A33F218" w14:textId="77777777" w:rsidR="00544A35" w:rsidRDefault="00544A35" w:rsidP="002072BB">
            <w:pPr>
              <w:pStyle w:val="ListParagraph"/>
              <w:ind w:left="0"/>
              <w:jc w:val="center"/>
            </w:pPr>
            <w:r>
              <w:t>4</w:t>
            </w:r>
          </w:p>
        </w:tc>
        <w:tc>
          <w:tcPr>
            <w:tcW w:w="1285" w:type="pct"/>
            <w:shd w:val="clear" w:color="auto" w:fill="auto"/>
            <w:vAlign w:val="center"/>
          </w:tcPr>
          <w:p w14:paraId="25DB5DFC" w14:textId="77777777" w:rsidR="00544A35" w:rsidRDefault="00544A35" w:rsidP="002072BB">
            <w:pPr>
              <w:pStyle w:val="ListParagraph"/>
              <w:ind w:left="0"/>
              <w:jc w:val="center"/>
            </w:pPr>
            <w:r>
              <w:rPr>
                <w:noProof/>
                <w:lang w:val="en-US"/>
              </w:rPr>
              <mc:AlternateContent>
                <mc:Choice Requires="wps">
                  <w:drawing>
                    <wp:anchor distT="4294967295" distB="4294967295" distL="114300" distR="114300" simplePos="0" relativeHeight="251693056" behindDoc="0" locked="0" layoutInCell="1" allowOverlap="1" wp14:anchorId="0B36C95F" wp14:editId="4FD7F1B1">
                      <wp:simplePos x="0" y="0"/>
                      <wp:positionH relativeFrom="column">
                        <wp:posOffset>161925</wp:posOffset>
                      </wp:positionH>
                      <wp:positionV relativeFrom="paragraph">
                        <wp:posOffset>78739</wp:posOffset>
                      </wp:positionV>
                      <wp:extent cx="758825" cy="0"/>
                      <wp:effectExtent l="38100" t="76200" r="0" b="76200"/>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588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DB7845B" id="Straight Arrow Connector 116" o:spid="_x0000_s1026" type="#_x0000_t32" style="position:absolute;margin-left:12.75pt;margin-top:6.2pt;width:59.75pt;height:0;flip:x;z-index:251693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" strokecolor="black [3213]" strokeweight=".5pt">
                      <v:stroke dashstyle="dash" endarrow="block" joinstyle="miter"/>
                      <o:lock v:ext="edit" shapetype="f"/>
                    </v:shape>
                  </w:pict>
                </mc:Fallback>
              </mc:AlternateContent>
            </w:r>
          </w:p>
        </w:tc>
        <w:tc>
          <w:tcPr>
            <w:tcW w:w="1044" w:type="pct"/>
            <w:shd w:val="clear" w:color="auto" w:fill="auto"/>
            <w:vAlign w:val="center"/>
          </w:tcPr>
          <w:p w14:paraId="6BB14929" w14:textId="77777777" w:rsidR="00544A35" w:rsidRPr="009B4723" w:rsidRDefault="00544A35" w:rsidP="002072BB">
            <w:pPr>
              <w:pStyle w:val="ListParagraph"/>
              <w:ind w:left="0"/>
              <w:jc w:val="center"/>
              <w:rPr>
                <w:i/>
                <w:iCs/>
              </w:rPr>
            </w:pPr>
            <w:r>
              <w:rPr>
                <w:i/>
                <w:iCs/>
              </w:rPr>
              <w:t>Realization</w:t>
            </w:r>
          </w:p>
        </w:tc>
        <w:tc>
          <w:tcPr>
            <w:tcW w:w="2307" w:type="pct"/>
            <w:shd w:val="clear" w:color="auto" w:fill="auto"/>
            <w:vAlign w:val="center"/>
          </w:tcPr>
          <w:p w14:paraId="0B50A814" w14:textId="77777777" w:rsidR="00544A35" w:rsidRPr="0027560D" w:rsidRDefault="00544A35" w:rsidP="002072BB">
            <w:pPr>
              <w:pStyle w:val="ListParagraph"/>
              <w:ind w:left="0"/>
              <w:rPr>
                <w:lang w:val="fi-FI"/>
              </w:rPr>
            </w:pPr>
            <w:r w:rsidRPr="0027560D">
              <w:rPr>
                <w:lang w:val="fi-FI"/>
              </w:rPr>
              <w:t>Operasi yang benar-benar dilakukan oleh suatu objek</w:t>
            </w:r>
          </w:p>
        </w:tc>
      </w:tr>
      <w:tr w:rsidR="00544A35" w14:paraId="20B4B085" w14:textId="77777777" w:rsidTr="002072BB">
        <w:trPr>
          <w:cantSplit/>
          <w:trHeight w:val="1134"/>
        </w:trPr>
        <w:tc>
          <w:tcPr>
            <w:tcW w:w="364" w:type="pct"/>
            <w:shd w:val="clear" w:color="auto" w:fill="auto"/>
            <w:vAlign w:val="center"/>
          </w:tcPr>
          <w:p w14:paraId="09F86475" w14:textId="77777777" w:rsidR="00544A35" w:rsidRDefault="00544A35" w:rsidP="002072BB">
            <w:pPr>
              <w:pStyle w:val="ListParagraph"/>
              <w:ind w:left="0"/>
              <w:jc w:val="center"/>
            </w:pPr>
            <w:r>
              <w:t>5</w:t>
            </w:r>
          </w:p>
        </w:tc>
        <w:tc>
          <w:tcPr>
            <w:tcW w:w="1285" w:type="pct"/>
            <w:shd w:val="clear" w:color="auto" w:fill="auto"/>
            <w:vAlign w:val="center"/>
          </w:tcPr>
          <w:p w14:paraId="1932A09E" w14:textId="77777777" w:rsidR="00544A35" w:rsidRDefault="00544A35" w:rsidP="002072BB">
            <w:pPr>
              <w:pStyle w:val="ListParagraph"/>
              <w:ind w:left="0"/>
              <w:jc w:val="center"/>
            </w:pPr>
            <w:r w:rsidRPr="00D770C6">
              <w:rPr>
                <w:noProof/>
                <w:lang w:val="en-US"/>
              </w:rPr>
              <w:drawing>
                <wp:inline distT="0" distB="0" distL="0" distR="0" wp14:anchorId="2A5FE546" wp14:editId="3BEB7D54">
                  <wp:extent cx="809738" cy="266737"/>
                  <wp:effectExtent l="0" t="0" r="952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09738" cy="266737"/>
                          </a:xfrm>
                          <a:prstGeom prst="rect">
                            <a:avLst/>
                          </a:prstGeom>
                        </pic:spPr>
                      </pic:pic>
                    </a:graphicData>
                  </a:graphic>
                </wp:inline>
              </w:drawing>
            </w:r>
          </w:p>
        </w:tc>
        <w:tc>
          <w:tcPr>
            <w:tcW w:w="1044" w:type="pct"/>
            <w:shd w:val="clear" w:color="auto" w:fill="auto"/>
            <w:vAlign w:val="center"/>
          </w:tcPr>
          <w:p w14:paraId="46488525" w14:textId="77777777" w:rsidR="00544A35" w:rsidRPr="009B4723" w:rsidRDefault="00544A35" w:rsidP="002072BB">
            <w:pPr>
              <w:pStyle w:val="ListParagraph"/>
              <w:ind w:left="0"/>
              <w:jc w:val="center"/>
              <w:rPr>
                <w:i/>
                <w:iCs/>
              </w:rPr>
            </w:pPr>
            <w:r>
              <w:rPr>
                <w:i/>
                <w:iCs/>
              </w:rPr>
              <w:t>Dependency</w:t>
            </w:r>
          </w:p>
        </w:tc>
        <w:tc>
          <w:tcPr>
            <w:tcW w:w="2307" w:type="pct"/>
            <w:shd w:val="clear" w:color="auto" w:fill="auto"/>
            <w:vAlign w:val="center"/>
          </w:tcPr>
          <w:p w14:paraId="6728BBAC" w14:textId="77777777" w:rsidR="00544A35" w:rsidRDefault="00544A35" w:rsidP="002072BB">
            <w:pPr>
              <w:pStyle w:val="ListParagraph"/>
              <w:ind w:left="0"/>
            </w:pPr>
            <w:r>
              <w:t>Hubungan dimana perubahan yang terjadi pada suatu elemen mandiri akan mempengaruhi elemen yang tidak mandiri</w:t>
            </w:r>
          </w:p>
        </w:tc>
      </w:tr>
      <w:tr w:rsidR="00544A35" w14:paraId="04256067" w14:textId="77777777" w:rsidTr="002072BB">
        <w:trPr>
          <w:cantSplit/>
          <w:trHeight w:val="1134"/>
        </w:trPr>
        <w:tc>
          <w:tcPr>
            <w:tcW w:w="364" w:type="pct"/>
            <w:shd w:val="clear" w:color="auto" w:fill="auto"/>
            <w:vAlign w:val="center"/>
          </w:tcPr>
          <w:p w14:paraId="4EE49B88" w14:textId="77777777" w:rsidR="00544A35" w:rsidRDefault="00544A35" w:rsidP="002072BB">
            <w:pPr>
              <w:pStyle w:val="ListParagraph"/>
              <w:ind w:left="0"/>
              <w:jc w:val="center"/>
            </w:pPr>
            <w:r>
              <w:t>6</w:t>
            </w:r>
          </w:p>
        </w:tc>
        <w:tc>
          <w:tcPr>
            <w:tcW w:w="1285" w:type="pct"/>
            <w:shd w:val="clear" w:color="auto" w:fill="auto"/>
            <w:vAlign w:val="center"/>
          </w:tcPr>
          <w:p w14:paraId="332F999B" w14:textId="77777777" w:rsidR="00544A35" w:rsidRDefault="00544A35" w:rsidP="002072BB">
            <w:pPr>
              <w:pStyle w:val="ListParagraph"/>
              <w:ind w:left="0"/>
              <w:jc w:val="center"/>
            </w:pPr>
            <w:r>
              <w:rPr>
                <w:noProof/>
                <w:lang w:val="en-US"/>
              </w:rPr>
              <mc:AlternateContent>
                <mc:Choice Requires="wps">
                  <w:drawing>
                    <wp:anchor distT="4294967295" distB="4294967295" distL="114300" distR="114300" simplePos="0" relativeHeight="251691008" behindDoc="0" locked="0" layoutInCell="1" allowOverlap="1" wp14:anchorId="5433E39E" wp14:editId="65B01803">
                      <wp:simplePos x="0" y="0"/>
                      <wp:positionH relativeFrom="column">
                        <wp:posOffset>182880</wp:posOffset>
                      </wp:positionH>
                      <wp:positionV relativeFrom="paragraph">
                        <wp:posOffset>90804</wp:posOffset>
                      </wp:positionV>
                      <wp:extent cx="837565" cy="0"/>
                      <wp:effectExtent l="0" t="0" r="0" b="0"/>
                      <wp:wrapNone/>
                      <wp:docPr id="115" name="Straight Connector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756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3417990" id="Straight Connector 115" o:spid="_x0000_s1026" style="position:absolute;z-index:2516910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4.4pt,7.15pt" to="80.35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" strokecolor="black [3213]" strokeweight="1.5pt">
                      <v:stroke joinstyle="miter"/>
                      <o:lock v:ext="edit" shapetype="f"/>
                    </v:line>
                  </w:pict>
                </mc:Fallback>
              </mc:AlternateContent>
            </w:r>
          </w:p>
        </w:tc>
        <w:tc>
          <w:tcPr>
            <w:tcW w:w="1044" w:type="pct"/>
            <w:shd w:val="clear" w:color="auto" w:fill="auto"/>
            <w:vAlign w:val="center"/>
          </w:tcPr>
          <w:p w14:paraId="4424AA0C" w14:textId="77777777" w:rsidR="00544A35" w:rsidRPr="009B4723" w:rsidRDefault="00544A35" w:rsidP="002072BB">
            <w:pPr>
              <w:pStyle w:val="ListParagraph"/>
              <w:ind w:left="0"/>
              <w:jc w:val="center"/>
              <w:rPr>
                <w:i/>
                <w:iCs/>
              </w:rPr>
            </w:pPr>
            <w:r>
              <w:rPr>
                <w:i/>
                <w:iCs/>
              </w:rPr>
              <w:t>Association</w:t>
            </w:r>
          </w:p>
        </w:tc>
        <w:tc>
          <w:tcPr>
            <w:tcW w:w="2307" w:type="pct"/>
            <w:shd w:val="clear" w:color="auto" w:fill="auto"/>
            <w:vAlign w:val="center"/>
          </w:tcPr>
          <w:p w14:paraId="4D9C66ED" w14:textId="77777777" w:rsidR="00544A35" w:rsidRDefault="00544A35" w:rsidP="002072BB">
            <w:pPr>
              <w:pStyle w:val="ListParagraph"/>
              <w:ind w:left="0"/>
            </w:pPr>
            <w:r>
              <w:t>Apa yang menghubungkan objek yang satu dengan yang lain</w:t>
            </w:r>
          </w:p>
        </w:tc>
      </w:tr>
    </w:tbl>
    <w:p w14:paraId="28EFFBC7" w14:textId="5D5EDC62" w:rsidR="00544A35" w:rsidRPr="00BC33A1" w:rsidRDefault="00544A35" w:rsidP="00544A35">
      <w:pPr>
        <w:spacing w:line="480" w:lineRule="auto"/>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AbBSFCyC","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73575EEC" w14:textId="77777777" w:rsidR="00C44281" w:rsidRPr="00C44281" w:rsidRDefault="00C44281" w:rsidP="00AC43A0">
      <w:pPr>
        <w:spacing w:line="240" w:lineRule="auto"/>
      </w:pPr>
    </w:p>
    <w:p w14:paraId="1E433E50" w14:textId="0856BE5F" w:rsidR="001F17CA" w:rsidRDefault="001F17CA" w:rsidP="001165A0">
      <w:pPr>
        <w:pStyle w:val="Heading3"/>
        <w:spacing w:line="480" w:lineRule="auto"/>
        <w:rPr>
          <w:i/>
          <w:iCs/>
        </w:rPr>
      </w:pPr>
      <w:bookmarkStart w:id="42" w:name="_Toc191813291"/>
      <w:r w:rsidRPr="0082080C">
        <w:rPr>
          <w:i/>
          <w:iCs/>
        </w:rPr>
        <w:t>Entity Relationship Diagram</w:t>
      </w:r>
      <w:bookmarkEnd w:id="42"/>
    </w:p>
    <w:p w14:paraId="54CDED11" w14:textId="70B1CA79" w:rsidR="00670FBA" w:rsidRDefault="00544A35" w:rsidP="00063A38">
      <w:pPr>
        <w:spacing w:line="360" w:lineRule="auto"/>
        <w:ind w:firstLine="567"/>
      </w:pPr>
      <w:r>
        <w:t xml:space="preserve">Menurut </w:t>
      </w:r>
      <w:r w:rsidR="001B1FFA">
        <w:fldChar w:fldCharType="begin"/>
      </w:r>
      <w:r w:rsidR="001B1FFA">
        <w:instrText xml:space="preserve"> ADDIN ZOTERO_ITEM CSL_CITATION {"citationID":"nGPXUGQs","properties":{"formattedCitation":"(Afiifah, 2022)","plainCitation":"(Afiifah, 2022)","noteIndex":0},"citationItems":[{"id":110,"uris":["http://zotero.org/users/local/8SeGTeuV/items/P4US4DNN"],"itemData":{"id":110,"type":"article-journal","language":"id","source":"Zotero","title":"Analisis Teknik Entity-Relationship Diagram dalam Perancanagan Database: Sebuah Literature Review","author":[{"family":"Afiifah","given":"Khoulah"}],"issued":{"date-parts":[["2022"]],"season":"Mei"}}}],"schema":"https://github.com/citation-style-language/schema/raw/master/csl-citation.json"} </w:instrText>
      </w:r>
      <w:r w:rsidR="001B1FFA">
        <w:fldChar w:fldCharType="separate"/>
      </w:r>
      <w:r w:rsidR="001B1FFA" w:rsidRPr="001B1FFA">
        <w:rPr>
          <w:rFonts w:cs="Times New Roman"/>
        </w:rPr>
        <w:t>(Afiifah, 2022)</w:t>
      </w:r>
      <w:r w:rsidR="001B1FFA">
        <w:fldChar w:fldCharType="end"/>
      </w:r>
      <w:r w:rsidR="001B1FFA">
        <w:t xml:space="preserve">. </w:t>
      </w:r>
      <w:r w:rsidR="001B1FFA" w:rsidRPr="00213361">
        <w:rPr>
          <w:i/>
          <w:iCs/>
        </w:rPr>
        <w:t>Entity Relationship Diagram (ERD</w:t>
      </w:r>
      <w:r w:rsidR="001B1FFA" w:rsidRPr="001B1FFA">
        <w:t xml:space="preserve">) adalah sebuah diagram yang berbentuk seperti notasi grafis dalam pembuatan </w:t>
      </w:r>
      <w:r w:rsidR="001B1FFA" w:rsidRPr="00213361">
        <w:rPr>
          <w:i/>
          <w:iCs/>
        </w:rPr>
        <w:t>database</w:t>
      </w:r>
      <w:r w:rsidR="001B1FFA" w:rsidRPr="001B1FFA">
        <w:t xml:space="preserve"> yang menghubungkan antara data satu dengan lainnya. ERD berfungsi sebagai alat </w:t>
      </w:r>
      <w:proofErr w:type="gramStart"/>
      <w:r w:rsidR="001B1FFA" w:rsidRPr="001B1FFA">
        <w:t>bantu</w:t>
      </w:r>
      <w:proofErr w:type="gramEnd"/>
      <w:r w:rsidR="001B1FFA" w:rsidRPr="001B1FFA">
        <w:t xml:space="preserve"> dalam perancangan </w:t>
      </w:r>
      <w:r w:rsidR="001B1FFA" w:rsidRPr="00213361">
        <w:rPr>
          <w:i/>
          <w:iCs/>
        </w:rPr>
        <w:t xml:space="preserve">database </w:t>
      </w:r>
      <w:r w:rsidR="001B1FFA" w:rsidRPr="001B1FFA">
        <w:t xml:space="preserve">yang memberikan visualisasi bagaimana kerja </w:t>
      </w:r>
      <w:r w:rsidR="001B1FFA" w:rsidRPr="00213361">
        <w:rPr>
          <w:i/>
          <w:iCs/>
        </w:rPr>
        <w:t>database</w:t>
      </w:r>
      <w:r w:rsidR="001B1FFA" w:rsidRPr="001B1FFA">
        <w:t xml:space="preserve"> yang nantinya dibuat.</w:t>
      </w:r>
    </w:p>
    <w:p w14:paraId="08250AD9" w14:textId="77777777" w:rsidR="00B83B5F" w:rsidRDefault="00B83B5F" w:rsidP="00B83B5F">
      <w:pPr>
        <w:spacing w:line="360" w:lineRule="auto"/>
        <w:ind w:firstLine="720"/>
      </w:pPr>
    </w:p>
    <w:p w14:paraId="7A547865" w14:textId="0A3D4DDA" w:rsidR="001B1FFA" w:rsidRPr="00D317B8" w:rsidRDefault="00670FBA" w:rsidP="00B83B5F">
      <w:pPr>
        <w:pStyle w:val="Caption"/>
      </w:pPr>
      <w:bookmarkStart w:id="43" w:name="_Toc177238822"/>
      <w:bookmarkStart w:id="44" w:name="_Toc178340025"/>
      <w:r w:rsidRPr="00E218F0">
        <w:rPr>
          <w:b/>
          <w:bCs/>
        </w:rPr>
        <w:lastRenderedPageBreak/>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7</w:t>
      </w:r>
      <w:r w:rsidR="00E218F0">
        <w:rPr>
          <w:b/>
          <w:bCs/>
        </w:rPr>
        <w:fldChar w:fldCharType="end"/>
      </w:r>
      <w:r>
        <w:t xml:space="preserve"> Simbol Entity </w:t>
      </w:r>
      <w:r w:rsidRPr="00670FBA">
        <w:rPr>
          <w:i/>
          <w:iCs w:val="0"/>
        </w:rPr>
        <w:t>Relationship Diagram</w:t>
      </w:r>
      <w:bookmarkEnd w:id="43"/>
      <w:bookmarkEnd w:id="44"/>
    </w:p>
    <w:tbl>
      <w:tblPr>
        <w:tblStyle w:val="TableGrid"/>
        <w:tblpPr w:leftFromText="181" w:rightFromText="181" w:vertAnchor="text" w:tblpXSpec="right" w:tblpY="398"/>
        <w:tblW w:w="5000" w:type="pct"/>
        <w:tblLook w:val="04A0" w:firstRow="1" w:lastRow="0" w:firstColumn="1" w:lastColumn="0" w:noHBand="0" w:noVBand="1"/>
      </w:tblPr>
      <w:tblGrid>
        <w:gridCol w:w="577"/>
        <w:gridCol w:w="2037"/>
        <w:gridCol w:w="1656"/>
        <w:gridCol w:w="3658"/>
      </w:tblGrid>
      <w:tr w:rsidR="001B1FFA" w14:paraId="20696BF6" w14:textId="77777777" w:rsidTr="002072BB">
        <w:trPr>
          <w:cantSplit/>
          <w:trHeight w:val="567"/>
          <w:tblHeader/>
        </w:trPr>
        <w:tc>
          <w:tcPr>
            <w:tcW w:w="364" w:type="pct"/>
            <w:shd w:val="clear" w:color="auto" w:fill="auto"/>
            <w:vAlign w:val="center"/>
          </w:tcPr>
          <w:p w14:paraId="719B69D5" w14:textId="77777777" w:rsidR="001B1FFA" w:rsidRPr="006802BF" w:rsidRDefault="001B1FFA" w:rsidP="002072BB">
            <w:pPr>
              <w:pStyle w:val="ListParagraph"/>
              <w:ind w:left="0"/>
              <w:jc w:val="center"/>
              <w:rPr>
                <w:b/>
                <w:bCs/>
              </w:rPr>
            </w:pPr>
            <w:r>
              <w:rPr>
                <w:b/>
                <w:bCs/>
              </w:rPr>
              <w:t>NO</w:t>
            </w:r>
          </w:p>
        </w:tc>
        <w:tc>
          <w:tcPr>
            <w:tcW w:w="1285" w:type="pct"/>
            <w:shd w:val="clear" w:color="auto" w:fill="auto"/>
            <w:vAlign w:val="center"/>
          </w:tcPr>
          <w:p w14:paraId="7237FD3F" w14:textId="77777777" w:rsidR="001B1FFA" w:rsidRPr="006802BF" w:rsidRDefault="001B1FFA" w:rsidP="002072BB">
            <w:pPr>
              <w:pStyle w:val="ListParagraph"/>
              <w:ind w:left="0"/>
              <w:jc w:val="center"/>
              <w:rPr>
                <w:b/>
                <w:bCs/>
              </w:rPr>
            </w:pPr>
            <w:r>
              <w:rPr>
                <w:b/>
                <w:bCs/>
              </w:rPr>
              <w:t>SIMBOL</w:t>
            </w:r>
          </w:p>
        </w:tc>
        <w:tc>
          <w:tcPr>
            <w:tcW w:w="1044" w:type="pct"/>
            <w:shd w:val="clear" w:color="auto" w:fill="auto"/>
            <w:vAlign w:val="center"/>
          </w:tcPr>
          <w:p w14:paraId="68FB573D" w14:textId="77777777" w:rsidR="001B1FFA" w:rsidRPr="006802BF" w:rsidRDefault="001B1FFA" w:rsidP="002072BB">
            <w:pPr>
              <w:pStyle w:val="ListParagraph"/>
              <w:ind w:left="0"/>
              <w:jc w:val="center"/>
              <w:rPr>
                <w:b/>
                <w:bCs/>
              </w:rPr>
            </w:pPr>
            <w:r>
              <w:rPr>
                <w:b/>
                <w:bCs/>
              </w:rPr>
              <w:t>NAMA</w:t>
            </w:r>
          </w:p>
        </w:tc>
        <w:tc>
          <w:tcPr>
            <w:tcW w:w="2307" w:type="pct"/>
            <w:shd w:val="clear" w:color="auto" w:fill="auto"/>
            <w:vAlign w:val="center"/>
          </w:tcPr>
          <w:p w14:paraId="0D4EBB05" w14:textId="77777777" w:rsidR="001B1FFA" w:rsidRPr="006802BF" w:rsidRDefault="001B1FFA" w:rsidP="002072BB">
            <w:pPr>
              <w:pStyle w:val="ListParagraph"/>
              <w:ind w:left="0"/>
              <w:jc w:val="center"/>
              <w:rPr>
                <w:b/>
                <w:bCs/>
              </w:rPr>
            </w:pPr>
            <w:r>
              <w:rPr>
                <w:b/>
                <w:bCs/>
              </w:rPr>
              <w:t>KETERANGAN</w:t>
            </w:r>
          </w:p>
        </w:tc>
      </w:tr>
      <w:tr w:rsidR="001B1FFA" w14:paraId="189F9F51" w14:textId="77777777" w:rsidTr="002072BB">
        <w:trPr>
          <w:cantSplit/>
          <w:trHeight w:val="1134"/>
        </w:trPr>
        <w:tc>
          <w:tcPr>
            <w:tcW w:w="364" w:type="pct"/>
            <w:shd w:val="clear" w:color="auto" w:fill="auto"/>
            <w:vAlign w:val="center"/>
          </w:tcPr>
          <w:p w14:paraId="075F783D" w14:textId="77777777" w:rsidR="001B1FFA" w:rsidRDefault="001B1FFA" w:rsidP="002072BB">
            <w:pPr>
              <w:pStyle w:val="ListParagraph"/>
              <w:ind w:left="0"/>
              <w:jc w:val="center"/>
            </w:pPr>
            <w:r>
              <w:t>1</w:t>
            </w:r>
          </w:p>
        </w:tc>
        <w:tc>
          <w:tcPr>
            <w:tcW w:w="1285" w:type="pct"/>
            <w:shd w:val="clear" w:color="auto" w:fill="auto"/>
            <w:vAlign w:val="center"/>
          </w:tcPr>
          <w:p w14:paraId="749474A7" w14:textId="77777777" w:rsidR="001B1FFA" w:rsidRDefault="001B1FFA" w:rsidP="002072BB">
            <w:pPr>
              <w:pStyle w:val="ListParagraph"/>
              <w:ind w:left="0"/>
              <w:jc w:val="center"/>
            </w:pPr>
            <w:r w:rsidRPr="00E23DD8">
              <w:rPr>
                <w:noProof/>
                <w:lang w:val="en-US"/>
              </w:rPr>
              <w:drawing>
                <wp:inline distT="0" distB="0" distL="0" distR="0" wp14:anchorId="444365C9" wp14:editId="68A4A97B">
                  <wp:extent cx="964644" cy="570015"/>
                  <wp:effectExtent l="0" t="0" r="6985" b="4000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pic:cNvPicPr/>
                        </pic:nvPicPr>
                        <pic:blipFill>
                          <a:blip r:embed="rId37">
                            <a:alphaModFix/>
                            <a:extLst>
                              <a:ext uri="{BEBA8EAE-BF5A-486C-A8C5-ECC9F3942E4B}">
                                <a14:imgProps xmlns:a14="http://schemas.microsoft.com/office/drawing/2010/main">
                                  <a14:imgLayer r:embed="rId38">
                                    <a14:imgEffect>
                                      <a14:saturation sat="399000"/>
                                    </a14:imgEffect>
                                  </a14:imgLayer>
                                </a14:imgProps>
                              </a:ext>
                              <a:ext uri="{28A0092B-C50C-407E-A947-70E740481C1C}">
                                <a14:useLocalDpi xmlns:a14="http://schemas.microsoft.com/office/drawing/2010/main" val="0"/>
                              </a:ext>
                            </a:extLst>
                          </a:blip>
                          <a:stretch>
                            <a:fillRect/>
                          </a:stretch>
                        </pic:blipFill>
                        <pic:spPr>
                          <a:xfrm>
                            <a:off x="0" y="0"/>
                            <a:ext cx="979503" cy="578795"/>
                          </a:xfrm>
                          <a:prstGeom prst="rect">
                            <a:avLst/>
                          </a:prstGeom>
                          <a:effectLst>
                            <a:reflection stA="0" endPos="65000" dist="50800" dir="5400000" sy="-100000" algn="bl" rotWithShape="0"/>
                            <a:softEdge rad="0"/>
                          </a:effectLst>
                        </pic:spPr>
                      </pic:pic>
                    </a:graphicData>
                  </a:graphic>
                </wp:inline>
              </w:drawing>
            </w:r>
          </w:p>
        </w:tc>
        <w:tc>
          <w:tcPr>
            <w:tcW w:w="1044" w:type="pct"/>
            <w:shd w:val="clear" w:color="auto" w:fill="auto"/>
            <w:vAlign w:val="center"/>
          </w:tcPr>
          <w:p w14:paraId="7E4C2938" w14:textId="77777777" w:rsidR="001B1FFA" w:rsidRPr="009B4723" w:rsidRDefault="001B1FFA" w:rsidP="002072BB">
            <w:pPr>
              <w:pStyle w:val="ListParagraph"/>
              <w:ind w:left="0"/>
              <w:jc w:val="center"/>
              <w:rPr>
                <w:i/>
                <w:iCs/>
              </w:rPr>
            </w:pPr>
            <w:r>
              <w:rPr>
                <w:i/>
                <w:iCs/>
              </w:rPr>
              <w:t>Entity</w:t>
            </w:r>
          </w:p>
        </w:tc>
        <w:tc>
          <w:tcPr>
            <w:tcW w:w="2307" w:type="pct"/>
            <w:shd w:val="clear" w:color="auto" w:fill="auto"/>
            <w:vAlign w:val="center"/>
          </w:tcPr>
          <w:p w14:paraId="4AD6419A" w14:textId="77777777" w:rsidR="001B1FFA" w:rsidRPr="00800C6B" w:rsidRDefault="001B1FFA" w:rsidP="002072BB">
            <w:pPr>
              <w:pStyle w:val="ListParagraph"/>
              <w:ind w:left="0"/>
              <w:rPr>
                <w:i/>
                <w:iCs/>
              </w:rPr>
            </w:pPr>
            <w:r>
              <w:t xml:space="preserve">Sebuah </w:t>
            </w:r>
            <w:r>
              <w:rPr>
                <w:i/>
                <w:iCs/>
              </w:rPr>
              <w:t xml:space="preserve">table </w:t>
            </w:r>
            <w:r>
              <w:t xml:space="preserve">dalam </w:t>
            </w:r>
            <w:r>
              <w:rPr>
                <w:i/>
                <w:iCs/>
              </w:rPr>
              <w:t>database</w:t>
            </w:r>
          </w:p>
        </w:tc>
      </w:tr>
      <w:tr w:rsidR="001B1FFA" w14:paraId="2E126932" w14:textId="77777777" w:rsidTr="002072BB">
        <w:trPr>
          <w:cantSplit/>
          <w:trHeight w:val="1134"/>
        </w:trPr>
        <w:tc>
          <w:tcPr>
            <w:tcW w:w="364" w:type="pct"/>
            <w:shd w:val="clear" w:color="auto" w:fill="auto"/>
            <w:vAlign w:val="center"/>
          </w:tcPr>
          <w:p w14:paraId="3EAFAF42" w14:textId="77777777" w:rsidR="001B1FFA" w:rsidRDefault="001B1FFA" w:rsidP="002072BB">
            <w:pPr>
              <w:pStyle w:val="ListParagraph"/>
              <w:ind w:left="0"/>
              <w:jc w:val="center"/>
            </w:pPr>
            <w:r>
              <w:t>2</w:t>
            </w:r>
          </w:p>
        </w:tc>
        <w:tc>
          <w:tcPr>
            <w:tcW w:w="1285" w:type="pct"/>
            <w:shd w:val="clear" w:color="auto" w:fill="auto"/>
            <w:vAlign w:val="center"/>
          </w:tcPr>
          <w:p w14:paraId="74E33FBB" w14:textId="77777777" w:rsidR="001B1FFA" w:rsidRDefault="001B1FFA" w:rsidP="002072BB">
            <w:pPr>
              <w:pStyle w:val="ListParagraph"/>
              <w:ind w:left="0"/>
              <w:jc w:val="center"/>
            </w:pPr>
            <w:r>
              <w:rPr>
                <w:noProof/>
                <w:lang w:val="en-US"/>
              </w:rPr>
              <w:drawing>
                <wp:inline distT="0" distB="0" distL="0" distR="0" wp14:anchorId="1006CF3E" wp14:editId="70494527">
                  <wp:extent cx="1038370" cy="562053"/>
                  <wp:effectExtent l="0" t="0" r="9525" b="952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pic:cNvPicPr/>
                        </pic:nvPicPr>
                        <pic:blipFill>
                          <a:blip r:embed="rId39">
                            <a:extLst>
                              <a:ext uri="{28A0092B-C50C-407E-A947-70E740481C1C}">
                                <a14:useLocalDpi xmlns:a14="http://schemas.microsoft.com/office/drawing/2010/main" val="0"/>
                              </a:ext>
                            </a:extLst>
                          </a:blip>
                          <a:stretch>
                            <a:fillRect/>
                          </a:stretch>
                        </pic:blipFill>
                        <pic:spPr>
                          <a:xfrm>
                            <a:off x="0" y="0"/>
                            <a:ext cx="1038370" cy="562053"/>
                          </a:xfrm>
                          <a:prstGeom prst="rect">
                            <a:avLst/>
                          </a:prstGeom>
                        </pic:spPr>
                      </pic:pic>
                    </a:graphicData>
                  </a:graphic>
                </wp:inline>
              </w:drawing>
            </w:r>
          </w:p>
        </w:tc>
        <w:tc>
          <w:tcPr>
            <w:tcW w:w="1044" w:type="pct"/>
            <w:shd w:val="clear" w:color="auto" w:fill="auto"/>
            <w:vAlign w:val="center"/>
          </w:tcPr>
          <w:p w14:paraId="4D10D115" w14:textId="77777777" w:rsidR="001B1FFA" w:rsidRPr="009B4723" w:rsidRDefault="001B1FFA" w:rsidP="002072BB">
            <w:pPr>
              <w:pStyle w:val="ListParagraph"/>
              <w:ind w:left="0"/>
              <w:jc w:val="center"/>
              <w:rPr>
                <w:i/>
                <w:iCs/>
              </w:rPr>
            </w:pPr>
            <w:r>
              <w:rPr>
                <w:i/>
                <w:iCs/>
              </w:rPr>
              <w:t>View</w:t>
            </w:r>
          </w:p>
        </w:tc>
        <w:tc>
          <w:tcPr>
            <w:tcW w:w="2307" w:type="pct"/>
            <w:shd w:val="clear" w:color="auto" w:fill="auto"/>
            <w:vAlign w:val="center"/>
          </w:tcPr>
          <w:p w14:paraId="1931FF0E" w14:textId="77777777" w:rsidR="001B1FFA" w:rsidRDefault="001B1FFA" w:rsidP="002072BB">
            <w:pPr>
              <w:pStyle w:val="ListParagraph"/>
              <w:ind w:left="0"/>
            </w:pPr>
            <w:r>
              <w:t>K</w:t>
            </w:r>
            <w:r w:rsidRPr="00F6537A">
              <w:t>ueri tersimpan yang dapat diakses sebagai tabel virtual dalam database relasional</w:t>
            </w:r>
          </w:p>
        </w:tc>
      </w:tr>
      <w:tr w:rsidR="001B1FFA" w:rsidRPr="00373F66" w14:paraId="6846C644" w14:textId="77777777" w:rsidTr="002072BB">
        <w:trPr>
          <w:cantSplit/>
          <w:trHeight w:val="1134"/>
        </w:trPr>
        <w:tc>
          <w:tcPr>
            <w:tcW w:w="364" w:type="pct"/>
            <w:shd w:val="clear" w:color="auto" w:fill="auto"/>
            <w:vAlign w:val="center"/>
          </w:tcPr>
          <w:p w14:paraId="135A63FB" w14:textId="77777777" w:rsidR="001B1FFA" w:rsidRDefault="001B1FFA" w:rsidP="002072BB">
            <w:pPr>
              <w:pStyle w:val="ListParagraph"/>
              <w:ind w:left="0"/>
              <w:jc w:val="center"/>
            </w:pPr>
            <w:r>
              <w:t>3</w:t>
            </w:r>
          </w:p>
        </w:tc>
        <w:tc>
          <w:tcPr>
            <w:tcW w:w="1285" w:type="pct"/>
            <w:shd w:val="clear" w:color="auto" w:fill="auto"/>
            <w:vAlign w:val="center"/>
          </w:tcPr>
          <w:p w14:paraId="0DBA4C3C" w14:textId="77777777" w:rsidR="001B1FFA" w:rsidRDefault="001B1FFA" w:rsidP="002072BB">
            <w:pPr>
              <w:pStyle w:val="ListParagraph"/>
              <w:ind w:left="0"/>
              <w:jc w:val="center"/>
            </w:pPr>
            <w:r w:rsidRPr="00D00727">
              <w:rPr>
                <w:noProof/>
                <w:lang w:val="en-US"/>
              </w:rPr>
              <w:drawing>
                <wp:inline distT="0" distB="0" distL="0" distR="0" wp14:anchorId="45EEDBE2" wp14:editId="77764A89">
                  <wp:extent cx="1089567" cy="423285"/>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pic:cNvPicPr/>
                        </pic:nvPicPr>
                        <pic:blipFill>
                          <a:blip r:embed="rId40">
                            <a:extLst>
                              <a:ext uri="{28A0092B-C50C-407E-A947-70E740481C1C}">
                                <a14:useLocalDpi xmlns:a14="http://schemas.microsoft.com/office/drawing/2010/main" val="0"/>
                              </a:ext>
                            </a:extLst>
                          </a:blip>
                          <a:stretch>
                            <a:fillRect/>
                          </a:stretch>
                        </pic:blipFill>
                        <pic:spPr>
                          <a:xfrm>
                            <a:off x="0" y="0"/>
                            <a:ext cx="1089567" cy="423285"/>
                          </a:xfrm>
                          <a:prstGeom prst="rect">
                            <a:avLst/>
                          </a:prstGeom>
                        </pic:spPr>
                      </pic:pic>
                    </a:graphicData>
                  </a:graphic>
                </wp:inline>
              </w:drawing>
            </w:r>
          </w:p>
        </w:tc>
        <w:tc>
          <w:tcPr>
            <w:tcW w:w="1044" w:type="pct"/>
            <w:shd w:val="clear" w:color="auto" w:fill="auto"/>
            <w:vAlign w:val="center"/>
          </w:tcPr>
          <w:p w14:paraId="3F0B482E" w14:textId="77777777" w:rsidR="001B1FFA" w:rsidRPr="009B4723" w:rsidRDefault="001B1FFA" w:rsidP="002072BB">
            <w:pPr>
              <w:pStyle w:val="ListParagraph"/>
              <w:ind w:left="0"/>
              <w:jc w:val="center"/>
              <w:rPr>
                <w:i/>
                <w:iCs/>
              </w:rPr>
            </w:pPr>
            <w:r>
              <w:rPr>
                <w:i/>
                <w:iCs/>
              </w:rPr>
              <w:t>Sequence</w:t>
            </w:r>
          </w:p>
        </w:tc>
        <w:tc>
          <w:tcPr>
            <w:tcW w:w="2307" w:type="pct"/>
            <w:shd w:val="clear" w:color="auto" w:fill="auto"/>
            <w:vAlign w:val="center"/>
          </w:tcPr>
          <w:p w14:paraId="2EDCD0E6" w14:textId="77777777" w:rsidR="001B1FFA" w:rsidRPr="0027560D" w:rsidRDefault="001B1FFA" w:rsidP="002072BB">
            <w:pPr>
              <w:pStyle w:val="ListParagraph"/>
              <w:ind w:left="0"/>
              <w:rPr>
                <w:lang w:val="fi-FI"/>
              </w:rPr>
            </w:pPr>
            <w:r w:rsidRPr="0027560D">
              <w:rPr>
                <w:lang w:val="fi-FI"/>
              </w:rPr>
              <w:t>Mendefinisikan cara untuk menghasilkan urutan angka</w:t>
            </w:r>
          </w:p>
        </w:tc>
      </w:tr>
      <w:tr w:rsidR="001B1FFA" w:rsidRPr="00373F66" w14:paraId="59D29944" w14:textId="77777777" w:rsidTr="002072BB">
        <w:trPr>
          <w:cantSplit/>
          <w:trHeight w:val="1134"/>
        </w:trPr>
        <w:tc>
          <w:tcPr>
            <w:tcW w:w="364" w:type="pct"/>
            <w:shd w:val="clear" w:color="auto" w:fill="auto"/>
            <w:vAlign w:val="center"/>
          </w:tcPr>
          <w:p w14:paraId="7E31202D" w14:textId="77777777" w:rsidR="001B1FFA" w:rsidRDefault="001B1FFA" w:rsidP="002072BB">
            <w:pPr>
              <w:pStyle w:val="ListParagraph"/>
              <w:ind w:left="0"/>
              <w:jc w:val="center"/>
            </w:pPr>
            <w:r>
              <w:t>4</w:t>
            </w:r>
          </w:p>
        </w:tc>
        <w:tc>
          <w:tcPr>
            <w:tcW w:w="1285" w:type="pct"/>
            <w:shd w:val="clear" w:color="auto" w:fill="auto"/>
            <w:vAlign w:val="center"/>
          </w:tcPr>
          <w:p w14:paraId="3DAC59C1" w14:textId="77777777" w:rsidR="001B1FFA" w:rsidRDefault="001B1FFA" w:rsidP="002072BB">
            <w:pPr>
              <w:pStyle w:val="ListParagraph"/>
              <w:ind w:left="0"/>
              <w:jc w:val="center"/>
            </w:pPr>
            <w:r>
              <w:rPr>
                <w:noProof/>
                <w:lang w:val="en-US"/>
              </w:rPr>
              <w:drawing>
                <wp:inline distT="0" distB="0" distL="0" distR="0" wp14:anchorId="10165705" wp14:editId="44150800">
                  <wp:extent cx="748800" cy="63000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pic:cNvPicPr/>
                        </pic:nvPicPr>
                        <pic:blipFill>
                          <a:blip r:embed="rId41">
                            <a:extLst>
                              <a:ext uri="{28A0092B-C50C-407E-A947-70E740481C1C}">
                                <a14:useLocalDpi xmlns:a14="http://schemas.microsoft.com/office/drawing/2010/main" val="0"/>
                              </a:ext>
                            </a:extLst>
                          </a:blip>
                          <a:stretch>
                            <a:fillRect/>
                          </a:stretch>
                        </pic:blipFill>
                        <pic:spPr>
                          <a:xfrm>
                            <a:off x="0" y="0"/>
                            <a:ext cx="748800" cy="630000"/>
                          </a:xfrm>
                          <a:prstGeom prst="rect">
                            <a:avLst/>
                          </a:prstGeom>
                        </pic:spPr>
                      </pic:pic>
                    </a:graphicData>
                  </a:graphic>
                </wp:inline>
              </w:drawing>
            </w:r>
          </w:p>
        </w:tc>
        <w:tc>
          <w:tcPr>
            <w:tcW w:w="1044" w:type="pct"/>
            <w:shd w:val="clear" w:color="auto" w:fill="auto"/>
            <w:vAlign w:val="center"/>
          </w:tcPr>
          <w:p w14:paraId="17FC2140" w14:textId="77777777" w:rsidR="001B1FFA" w:rsidRPr="009B4723" w:rsidRDefault="001B1FFA" w:rsidP="002072BB">
            <w:pPr>
              <w:pStyle w:val="ListParagraph"/>
              <w:ind w:left="0"/>
              <w:jc w:val="center"/>
              <w:rPr>
                <w:i/>
                <w:iCs/>
              </w:rPr>
            </w:pPr>
            <w:r>
              <w:rPr>
                <w:i/>
                <w:iCs/>
              </w:rPr>
              <w:t>One-to-One Relationship</w:t>
            </w:r>
          </w:p>
        </w:tc>
        <w:tc>
          <w:tcPr>
            <w:tcW w:w="2307" w:type="pct"/>
            <w:shd w:val="clear" w:color="auto" w:fill="auto"/>
            <w:vAlign w:val="center"/>
          </w:tcPr>
          <w:p w14:paraId="3E944973" w14:textId="77777777" w:rsidR="001B1FFA" w:rsidRPr="0027560D" w:rsidRDefault="001B1FFA" w:rsidP="002072BB">
            <w:pPr>
              <w:pStyle w:val="ListParagraph"/>
              <w:ind w:left="0"/>
              <w:rPr>
                <w:lang w:val="fi-FI"/>
              </w:rPr>
            </w:pPr>
            <w:r w:rsidRPr="0027560D">
              <w:rPr>
                <w:lang w:val="fi-FI"/>
              </w:rPr>
              <w:t xml:space="preserve">Derajat kardinalitas </w:t>
            </w:r>
            <w:r w:rsidRPr="0027560D">
              <w:rPr>
                <w:i/>
                <w:iCs/>
                <w:lang w:val="fi-FI"/>
              </w:rPr>
              <w:t>one to one</w:t>
            </w:r>
            <w:r w:rsidRPr="0027560D">
              <w:rPr>
                <w:lang w:val="fi-FI"/>
              </w:rPr>
              <w:t xml:space="preserve"> jika satu entitas x hanya berelasi dengan satu entitas y, ataupun sebaliknya</w:t>
            </w:r>
          </w:p>
        </w:tc>
      </w:tr>
      <w:tr w:rsidR="001B1FFA" w14:paraId="3B5AD6DA" w14:textId="77777777" w:rsidTr="002072BB">
        <w:trPr>
          <w:cantSplit/>
          <w:trHeight w:val="1134"/>
        </w:trPr>
        <w:tc>
          <w:tcPr>
            <w:tcW w:w="364" w:type="pct"/>
            <w:shd w:val="clear" w:color="auto" w:fill="auto"/>
            <w:vAlign w:val="center"/>
          </w:tcPr>
          <w:p w14:paraId="7F4EB365" w14:textId="77777777" w:rsidR="001B1FFA" w:rsidRDefault="001B1FFA" w:rsidP="002072BB">
            <w:pPr>
              <w:pStyle w:val="ListParagraph"/>
              <w:ind w:left="0"/>
              <w:jc w:val="center"/>
            </w:pPr>
            <w:r>
              <w:t>5</w:t>
            </w:r>
          </w:p>
        </w:tc>
        <w:tc>
          <w:tcPr>
            <w:tcW w:w="1285" w:type="pct"/>
            <w:shd w:val="clear" w:color="auto" w:fill="auto"/>
            <w:vAlign w:val="center"/>
          </w:tcPr>
          <w:p w14:paraId="094526E6" w14:textId="77777777" w:rsidR="001B1FFA" w:rsidRDefault="001B1FFA" w:rsidP="002072BB">
            <w:pPr>
              <w:pStyle w:val="ListParagraph"/>
              <w:ind w:left="0"/>
              <w:jc w:val="center"/>
            </w:pPr>
            <w:r>
              <w:rPr>
                <w:noProof/>
                <w:lang w:val="en-US"/>
              </w:rPr>
              <w:drawing>
                <wp:inline distT="0" distB="0" distL="0" distR="0" wp14:anchorId="75E0AFC7" wp14:editId="47C465F2">
                  <wp:extent cx="730800" cy="63000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pic:cNvPicPr/>
                        </pic:nvPicPr>
                        <pic:blipFill>
                          <a:blip r:embed="rId42">
                            <a:extLst>
                              <a:ext uri="{28A0092B-C50C-407E-A947-70E740481C1C}">
                                <a14:useLocalDpi xmlns:a14="http://schemas.microsoft.com/office/drawing/2010/main" val="0"/>
                              </a:ext>
                            </a:extLst>
                          </a:blip>
                          <a:stretch>
                            <a:fillRect/>
                          </a:stretch>
                        </pic:blipFill>
                        <pic:spPr>
                          <a:xfrm>
                            <a:off x="0" y="0"/>
                            <a:ext cx="730800" cy="630000"/>
                          </a:xfrm>
                          <a:prstGeom prst="rect">
                            <a:avLst/>
                          </a:prstGeom>
                        </pic:spPr>
                      </pic:pic>
                    </a:graphicData>
                  </a:graphic>
                </wp:inline>
              </w:drawing>
            </w:r>
          </w:p>
        </w:tc>
        <w:tc>
          <w:tcPr>
            <w:tcW w:w="1044" w:type="pct"/>
            <w:shd w:val="clear" w:color="auto" w:fill="auto"/>
            <w:vAlign w:val="center"/>
          </w:tcPr>
          <w:p w14:paraId="3CF20D1D" w14:textId="77777777" w:rsidR="001B1FFA" w:rsidRPr="009B4723" w:rsidRDefault="001B1FFA" w:rsidP="002072BB">
            <w:pPr>
              <w:pStyle w:val="ListParagraph"/>
              <w:ind w:left="0"/>
              <w:jc w:val="center"/>
              <w:rPr>
                <w:i/>
                <w:iCs/>
              </w:rPr>
            </w:pPr>
            <w:r>
              <w:rPr>
                <w:i/>
                <w:iCs/>
              </w:rPr>
              <w:t>One-to-Many Relationship</w:t>
            </w:r>
          </w:p>
        </w:tc>
        <w:tc>
          <w:tcPr>
            <w:tcW w:w="2307" w:type="pct"/>
            <w:shd w:val="clear" w:color="auto" w:fill="auto"/>
            <w:vAlign w:val="center"/>
          </w:tcPr>
          <w:p w14:paraId="2CEDD6EC" w14:textId="77777777" w:rsidR="001B1FFA" w:rsidRDefault="001B1FFA" w:rsidP="002072BB">
            <w:pPr>
              <w:pStyle w:val="ListParagraph"/>
              <w:ind w:left="0"/>
            </w:pPr>
            <w:r>
              <w:t xml:space="preserve">Derajat kardinalitas </w:t>
            </w:r>
            <w:r w:rsidRPr="00355BED">
              <w:rPr>
                <w:i/>
                <w:iCs/>
              </w:rPr>
              <w:t>one to many</w:t>
            </w:r>
            <w:r>
              <w:t xml:space="preserve"> terjadi jika satu entitas x berelasi dengan banyak entitas y, ataupun sebaliknya</w:t>
            </w:r>
          </w:p>
        </w:tc>
      </w:tr>
      <w:tr w:rsidR="001B1FFA" w14:paraId="660C1A74" w14:textId="77777777" w:rsidTr="002072BB">
        <w:trPr>
          <w:cantSplit/>
          <w:trHeight w:val="1134"/>
        </w:trPr>
        <w:tc>
          <w:tcPr>
            <w:tcW w:w="364" w:type="pct"/>
            <w:shd w:val="clear" w:color="auto" w:fill="auto"/>
            <w:vAlign w:val="center"/>
          </w:tcPr>
          <w:p w14:paraId="26F14F1A" w14:textId="77777777" w:rsidR="001B1FFA" w:rsidRDefault="001B1FFA" w:rsidP="002072BB">
            <w:pPr>
              <w:pStyle w:val="ListParagraph"/>
              <w:ind w:left="0"/>
              <w:jc w:val="center"/>
            </w:pPr>
            <w:r>
              <w:t>6</w:t>
            </w:r>
          </w:p>
        </w:tc>
        <w:tc>
          <w:tcPr>
            <w:tcW w:w="1285" w:type="pct"/>
            <w:shd w:val="clear" w:color="auto" w:fill="auto"/>
            <w:vAlign w:val="center"/>
          </w:tcPr>
          <w:p w14:paraId="12744D1F" w14:textId="77777777" w:rsidR="001B1FFA" w:rsidRDefault="001B1FFA" w:rsidP="002072BB">
            <w:pPr>
              <w:pStyle w:val="ListParagraph"/>
              <w:ind w:left="0"/>
              <w:jc w:val="center"/>
              <w:rPr>
                <w:noProof/>
              </w:rPr>
            </w:pPr>
            <w:r>
              <w:rPr>
                <w:noProof/>
                <w:lang w:val="en-US"/>
              </w:rPr>
              <w:drawing>
                <wp:inline distT="0" distB="0" distL="0" distR="0" wp14:anchorId="5487CA1B" wp14:editId="78615BCD">
                  <wp:extent cx="730800" cy="63000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pic:cNvPicPr/>
                        </pic:nvPicPr>
                        <pic:blipFill>
                          <a:blip r:embed="rId43">
                            <a:extLst>
                              <a:ext uri="{28A0092B-C50C-407E-A947-70E740481C1C}">
                                <a14:useLocalDpi xmlns:a14="http://schemas.microsoft.com/office/drawing/2010/main" val="0"/>
                              </a:ext>
                            </a:extLst>
                          </a:blip>
                          <a:stretch>
                            <a:fillRect/>
                          </a:stretch>
                        </pic:blipFill>
                        <pic:spPr>
                          <a:xfrm>
                            <a:off x="0" y="0"/>
                            <a:ext cx="730800" cy="630000"/>
                          </a:xfrm>
                          <a:prstGeom prst="rect">
                            <a:avLst/>
                          </a:prstGeom>
                        </pic:spPr>
                      </pic:pic>
                    </a:graphicData>
                  </a:graphic>
                </wp:inline>
              </w:drawing>
            </w:r>
          </w:p>
        </w:tc>
        <w:tc>
          <w:tcPr>
            <w:tcW w:w="1044" w:type="pct"/>
            <w:shd w:val="clear" w:color="auto" w:fill="auto"/>
            <w:vAlign w:val="center"/>
          </w:tcPr>
          <w:p w14:paraId="12BF6C57" w14:textId="77777777" w:rsidR="001B1FFA" w:rsidRDefault="001B1FFA" w:rsidP="002072BB">
            <w:pPr>
              <w:pStyle w:val="ListParagraph"/>
              <w:ind w:left="0"/>
              <w:jc w:val="center"/>
              <w:rPr>
                <w:i/>
                <w:iCs/>
              </w:rPr>
            </w:pPr>
            <w:r>
              <w:rPr>
                <w:i/>
                <w:iCs/>
              </w:rPr>
              <w:t>Many-to-One Relationship</w:t>
            </w:r>
          </w:p>
        </w:tc>
        <w:tc>
          <w:tcPr>
            <w:tcW w:w="2307" w:type="pct"/>
            <w:shd w:val="clear" w:color="auto" w:fill="auto"/>
            <w:vAlign w:val="center"/>
          </w:tcPr>
          <w:p w14:paraId="54AC036C" w14:textId="77777777" w:rsidR="001B1FFA" w:rsidRDefault="001B1FFA" w:rsidP="002072BB">
            <w:pPr>
              <w:pStyle w:val="ListParagraph"/>
              <w:ind w:left="0"/>
            </w:pPr>
            <w:r w:rsidRPr="00AE66E0">
              <w:t xml:space="preserve">Derajat kardinalitas </w:t>
            </w:r>
            <w:r w:rsidRPr="00971A80">
              <w:rPr>
                <w:i/>
                <w:iCs/>
              </w:rPr>
              <w:t>many to one</w:t>
            </w:r>
            <w:r w:rsidRPr="00AE66E0">
              <w:t xml:space="preserve"> jika </w:t>
            </w:r>
            <w:r>
              <w:t>banyak</w:t>
            </w:r>
            <w:r w:rsidRPr="00AE66E0">
              <w:t xml:space="preserve"> entitas x berelasi dengan satu entitas y, ataupun sebaliknya</w:t>
            </w:r>
          </w:p>
        </w:tc>
      </w:tr>
      <w:tr w:rsidR="001B1FFA" w14:paraId="4274EEEC" w14:textId="77777777" w:rsidTr="002072BB">
        <w:trPr>
          <w:cantSplit/>
          <w:trHeight w:val="1134"/>
        </w:trPr>
        <w:tc>
          <w:tcPr>
            <w:tcW w:w="364" w:type="pct"/>
            <w:shd w:val="clear" w:color="auto" w:fill="auto"/>
            <w:vAlign w:val="center"/>
          </w:tcPr>
          <w:p w14:paraId="795FB445" w14:textId="77777777" w:rsidR="001B1FFA" w:rsidRDefault="001B1FFA" w:rsidP="002072BB">
            <w:pPr>
              <w:pStyle w:val="ListParagraph"/>
              <w:ind w:left="0"/>
              <w:jc w:val="center"/>
            </w:pPr>
            <w:r>
              <w:t>7</w:t>
            </w:r>
          </w:p>
        </w:tc>
        <w:tc>
          <w:tcPr>
            <w:tcW w:w="1285" w:type="pct"/>
            <w:shd w:val="clear" w:color="auto" w:fill="auto"/>
            <w:vAlign w:val="center"/>
          </w:tcPr>
          <w:p w14:paraId="6793BCFD" w14:textId="77777777" w:rsidR="001B1FFA" w:rsidRDefault="001B1FFA" w:rsidP="002072BB">
            <w:pPr>
              <w:pStyle w:val="ListParagraph"/>
              <w:ind w:left="0"/>
              <w:jc w:val="center"/>
              <w:rPr>
                <w:noProof/>
              </w:rPr>
            </w:pPr>
            <w:r>
              <w:rPr>
                <w:noProof/>
                <w:lang w:val="en-US"/>
              </w:rPr>
              <w:drawing>
                <wp:inline distT="0" distB="0" distL="0" distR="0" wp14:anchorId="4A0BBA30" wp14:editId="3EF2A0E0">
                  <wp:extent cx="712800" cy="63000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pic:cNvPicPr/>
                        </pic:nvPicPr>
                        <pic:blipFill>
                          <a:blip r:embed="rId44">
                            <a:extLst>
                              <a:ext uri="{28A0092B-C50C-407E-A947-70E740481C1C}">
                                <a14:useLocalDpi xmlns:a14="http://schemas.microsoft.com/office/drawing/2010/main" val="0"/>
                              </a:ext>
                            </a:extLst>
                          </a:blip>
                          <a:stretch>
                            <a:fillRect/>
                          </a:stretch>
                        </pic:blipFill>
                        <pic:spPr>
                          <a:xfrm>
                            <a:off x="0" y="0"/>
                            <a:ext cx="712800" cy="630000"/>
                          </a:xfrm>
                          <a:prstGeom prst="rect">
                            <a:avLst/>
                          </a:prstGeom>
                        </pic:spPr>
                      </pic:pic>
                    </a:graphicData>
                  </a:graphic>
                </wp:inline>
              </w:drawing>
            </w:r>
          </w:p>
        </w:tc>
        <w:tc>
          <w:tcPr>
            <w:tcW w:w="1044" w:type="pct"/>
            <w:shd w:val="clear" w:color="auto" w:fill="auto"/>
            <w:vAlign w:val="center"/>
          </w:tcPr>
          <w:p w14:paraId="29C634EA" w14:textId="77777777" w:rsidR="001B1FFA" w:rsidRDefault="001B1FFA" w:rsidP="002072BB">
            <w:pPr>
              <w:pStyle w:val="ListParagraph"/>
              <w:ind w:left="0"/>
              <w:jc w:val="center"/>
              <w:rPr>
                <w:i/>
                <w:iCs/>
              </w:rPr>
            </w:pPr>
            <w:r>
              <w:rPr>
                <w:i/>
                <w:iCs/>
              </w:rPr>
              <w:t>Many-to-Many Relationship</w:t>
            </w:r>
          </w:p>
        </w:tc>
        <w:tc>
          <w:tcPr>
            <w:tcW w:w="2307" w:type="pct"/>
            <w:shd w:val="clear" w:color="auto" w:fill="auto"/>
            <w:vAlign w:val="center"/>
          </w:tcPr>
          <w:p w14:paraId="33E8CA47" w14:textId="77777777" w:rsidR="001B1FFA" w:rsidRDefault="001B1FFA" w:rsidP="002072BB">
            <w:pPr>
              <w:pStyle w:val="ListParagraph"/>
              <w:ind w:left="0"/>
            </w:pPr>
            <w:r>
              <w:t xml:space="preserve">Derajat kardinalitas </w:t>
            </w:r>
            <w:r w:rsidRPr="00355BED">
              <w:rPr>
                <w:i/>
                <w:iCs/>
              </w:rPr>
              <w:t>many to many</w:t>
            </w:r>
            <w:r>
              <w:t xml:space="preserve"> terjadi jika banyak entitas x berelasi </w:t>
            </w:r>
          </w:p>
          <w:p w14:paraId="04A4D466" w14:textId="77777777" w:rsidR="001B1FFA" w:rsidRDefault="001B1FFA" w:rsidP="002072BB">
            <w:pPr>
              <w:pStyle w:val="ListParagraph"/>
              <w:ind w:left="0"/>
            </w:pPr>
            <w:proofErr w:type="gramStart"/>
            <w:r>
              <w:t>dengan</w:t>
            </w:r>
            <w:proofErr w:type="gramEnd"/>
            <w:r>
              <w:t xml:space="preserve"> banyak entitas y ataupun sebaliknya.</w:t>
            </w:r>
          </w:p>
        </w:tc>
      </w:tr>
      <w:tr w:rsidR="001B1FFA" w14:paraId="3EA1E7E6" w14:textId="77777777" w:rsidTr="002072BB">
        <w:trPr>
          <w:cantSplit/>
          <w:trHeight w:val="1134"/>
        </w:trPr>
        <w:tc>
          <w:tcPr>
            <w:tcW w:w="364" w:type="pct"/>
            <w:shd w:val="clear" w:color="auto" w:fill="auto"/>
            <w:vAlign w:val="center"/>
          </w:tcPr>
          <w:p w14:paraId="1AFEB179" w14:textId="77777777" w:rsidR="001B1FFA" w:rsidRDefault="001B1FFA" w:rsidP="002072BB">
            <w:pPr>
              <w:pStyle w:val="ListParagraph"/>
              <w:ind w:left="0"/>
              <w:jc w:val="center"/>
            </w:pPr>
            <w:r>
              <w:t>8</w:t>
            </w:r>
          </w:p>
        </w:tc>
        <w:tc>
          <w:tcPr>
            <w:tcW w:w="1285" w:type="pct"/>
            <w:shd w:val="clear" w:color="auto" w:fill="auto"/>
            <w:vAlign w:val="center"/>
          </w:tcPr>
          <w:p w14:paraId="37EB2B5A" w14:textId="77777777" w:rsidR="001B1FFA" w:rsidRDefault="001B1FFA" w:rsidP="002072BB">
            <w:pPr>
              <w:pStyle w:val="ListParagraph"/>
              <w:ind w:left="0"/>
              <w:jc w:val="center"/>
              <w:rPr>
                <w:noProof/>
              </w:rPr>
            </w:pPr>
            <w:r w:rsidRPr="00F30393">
              <w:rPr>
                <w:noProof/>
                <w:lang w:val="en-US"/>
              </w:rPr>
              <w:drawing>
                <wp:inline distT="0" distB="0" distL="0" distR="0" wp14:anchorId="7D127841" wp14:editId="489C4F5F">
                  <wp:extent cx="1028844" cy="533474"/>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028844" cy="533474"/>
                          </a:xfrm>
                          <a:prstGeom prst="rect">
                            <a:avLst/>
                          </a:prstGeom>
                        </pic:spPr>
                      </pic:pic>
                    </a:graphicData>
                  </a:graphic>
                </wp:inline>
              </w:drawing>
            </w:r>
          </w:p>
        </w:tc>
        <w:tc>
          <w:tcPr>
            <w:tcW w:w="1044" w:type="pct"/>
            <w:shd w:val="clear" w:color="auto" w:fill="auto"/>
            <w:vAlign w:val="center"/>
          </w:tcPr>
          <w:p w14:paraId="53EADE9B" w14:textId="77777777" w:rsidR="001B1FFA" w:rsidRDefault="001B1FFA" w:rsidP="002072BB">
            <w:pPr>
              <w:pStyle w:val="ListParagraph"/>
              <w:ind w:left="0"/>
              <w:jc w:val="center"/>
              <w:rPr>
                <w:i/>
                <w:iCs/>
              </w:rPr>
            </w:pPr>
            <w:r>
              <w:rPr>
                <w:i/>
                <w:iCs/>
              </w:rPr>
              <w:t>Stored Procedures</w:t>
            </w:r>
          </w:p>
        </w:tc>
        <w:tc>
          <w:tcPr>
            <w:tcW w:w="2307" w:type="pct"/>
            <w:shd w:val="clear" w:color="auto" w:fill="auto"/>
            <w:vAlign w:val="center"/>
          </w:tcPr>
          <w:p w14:paraId="746AC203" w14:textId="77777777" w:rsidR="001B1FFA" w:rsidRDefault="001B1FFA" w:rsidP="002072BB">
            <w:pPr>
              <w:pStyle w:val="ListParagraph"/>
              <w:ind w:left="0"/>
            </w:pPr>
            <w:r>
              <w:t>S</w:t>
            </w:r>
            <w:r w:rsidRPr="00766E8E">
              <w:t>erangkaian prosedur yang sudah tersedia dari aplikasi untuk mengakses database</w:t>
            </w:r>
          </w:p>
        </w:tc>
      </w:tr>
      <w:tr w:rsidR="001B1FFA" w14:paraId="415FBD8B" w14:textId="77777777" w:rsidTr="002072BB">
        <w:trPr>
          <w:cantSplit/>
          <w:trHeight w:val="1134"/>
        </w:trPr>
        <w:tc>
          <w:tcPr>
            <w:tcW w:w="364" w:type="pct"/>
            <w:shd w:val="clear" w:color="auto" w:fill="auto"/>
            <w:vAlign w:val="center"/>
          </w:tcPr>
          <w:p w14:paraId="644A314D" w14:textId="77777777" w:rsidR="001B1FFA" w:rsidRDefault="001B1FFA" w:rsidP="002072BB">
            <w:pPr>
              <w:pStyle w:val="ListParagraph"/>
              <w:ind w:left="0"/>
              <w:jc w:val="center"/>
            </w:pPr>
            <w:r>
              <w:t>9</w:t>
            </w:r>
          </w:p>
        </w:tc>
        <w:tc>
          <w:tcPr>
            <w:tcW w:w="1285" w:type="pct"/>
            <w:shd w:val="clear" w:color="auto" w:fill="auto"/>
            <w:vAlign w:val="center"/>
          </w:tcPr>
          <w:p w14:paraId="0D525382" w14:textId="77777777" w:rsidR="001B1FFA" w:rsidRPr="00F30393" w:rsidRDefault="001B1FFA" w:rsidP="002072BB">
            <w:pPr>
              <w:pStyle w:val="ListParagraph"/>
              <w:ind w:left="0"/>
              <w:jc w:val="center"/>
              <w:rPr>
                <w:noProof/>
              </w:rPr>
            </w:pPr>
            <w:r w:rsidRPr="005F070A">
              <w:rPr>
                <w:noProof/>
                <w:lang w:val="en-US"/>
              </w:rPr>
              <w:drawing>
                <wp:inline distT="0" distB="0" distL="0" distR="0" wp14:anchorId="2F9DCFCC" wp14:editId="5439883F">
                  <wp:extent cx="1009791" cy="590632"/>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009791" cy="590632"/>
                          </a:xfrm>
                          <a:prstGeom prst="rect">
                            <a:avLst/>
                          </a:prstGeom>
                        </pic:spPr>
                      </pic:pic>
                    </a:graphicData>
                  </a:graphic>
                </wp:inline>
              </w:drawing>
            </w:r>
          </w:p>
        </w:tc>
        <w:tc>
          <w:tcPr>
            <w:tcW w:w="1044" w:type="pct"/>
            <w:shd w:val="clear" w:color="auto" w:fill="auto"/>
            <w:vAlign w:val="center"/>
          </w:tcPr>
          <w:p w14:paraId="2A5A515C" w14:textId="77777777" w:rsidR="001B1FFA" w:rsidRDefault="001B1FFA" w:rsidP="002072BB">
            <w:pPr>
              <w:pStyle w:val="ListParagraph"/>
              <w:ind w:left="0"/>
              <w:jc w:val="center"/>
              <w:rPr>
                <w:i/>
                <w:iCs/>
              </w:rPr>
            </w:pPr>
            <w:r>
              <w:rPr>
                <w:i/>
                <w:iCs/>
              </w:rPr>
              <w:t>Stored Procedure ResultSet</w:t>
            </w:r>
          </w:p>
        </w:tc>
        <w:tc>
          <w:tcPr>
            <w:tcW w:w="2307" w:type="pct"/>
            <w:shd w:val="clear" w:color="auto" w:fill="auto"/>
            <w:vAlign w:val="center"/>
          </w:tcPr>
          <w:p w14:paraId="65EFF390" w14:textId="77777777" w:rsidR="001B1FFA" w:rsidRDefault="001B1FFA" w:rsidP="002072BB">
            <w:pPr>
              <w:pStyle w:val="ListParagraph"/>
              <w:ind w:left="0"/>
            </w:pPr>
            <w:r>
              <w:t>M</w:t>
            </w:r>
            <w:r w:rsidRPr="001B34E9">
              <w:t>enyimpan hasil yang dikembalikan dengan prosedur tersimpan</w:t>
            </w:r>
          </w:p>
        </w:tc>
      </w:tr>
      <w:tr w:rsidR="001B1FFA" w:rsidRPr="00373F66" w14:paraId="603E93B4" w14:textId="77777777" w:rsidTr="002072BB">
        <w:trPr>
          <w:cantSplit/>
          <w:trHeight w:val="1134"/>
        </w:trPr>
        <w:tc>
          <w:tcPr>
            <w:tcW w:w="364" w:type="pct"/>
            <w:shd w:val="clear" w:color="auto" w:fill="auto"/>
            <w:vAlign w:val="center"/>
          </w:tcPr>
          <w:p w14:paraId="10F75C5C" w14:textId="77777777" w:rsidR="001B1FFA" w:rsidRDefault="001B1FFA" w:rsidP="002072BB">
            <w:pPr>
              <w:pStyle w:val="ListParagraph"/>
              <w:ind w:left="0"/>
              <w:jc w:val="center"/>
            </w:pPr>
            <w:r>
              <w:t>10</w:t>
            </w:r>
          </w:p>
        </w:tc>
        <w:tc>
          <w:tcPr>
            <w:tcW w:w="1285" w:type="pct"/>
            <w:shd w:val="clear" w:color="auto" w:fill="auto"/>
            <w:vAlign w:val="center"/>
          </w:tcPr>
          <w:p w14:paraId="7C9EE73F" w14:textId="77777777" w:rsidR="001B1FFA" w:rsidRPr="005F070A" w:rsidRDefault="001B1FFA" w:rsidP="002072BB">
            <w:pPr>
              <w:pStyle w:val="ListParagraph"/>
              <w:ind w:left="0"/>
              <w:jc w:val="center"/>
              <w:rPr>
                <w:noProof/>
              </w:rPr>
            </w:pPr>
            <w:r w:rsidRPr="005F070A">
              <w:rPr>
                <w:noProof/>
                <w:lang w:val="en-US"/>
              </w:rPr>
              <w:drawing>
                <wp:inline distT="0" distB="0" distL="0" distR="0" wp14:anchorId="3E2CA923" wp14:editId="52616BCC">
                  <wp:extent cx="1028844" cy="543001"/>
                  <wp:effectExtent l="0" t="0" r="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028844" cy="543001"/>
                          </a:xfrm>
                          <a:prstGeom prst="rect">
                            <a:avLst/>
                          </a:prstGeom>
                        </pic:spPr>
                      </pic:pic>
                    </a:graphicData>
                  </a:graphic>
                </wp:inline>
              </w:drawing>
            </w:r>
          </w:p>
        </w:tc>
        <w:tc>
          <w:tcPr>
            <w:tcW w:w="1044" w:type="pct"/>
            <w:shd w:val="clear" w:color="auto" w:fill="auto"/>
            <w:vAlign w:val="center"/>
          </w:tcPr>
          <w:p w14:paraId="771A5412" w14:textId="77777777" w:rsidR="001B1FFA" w:rsidRDefault="001B1FFA" w:rsidP="002072BB">
            <w:pPr>
              <w:pStyle w:val="ListParagraph"/>
              <w:ind w:left="0"/>
              <w:jc w:val="center"/>
              <w:rPr>
                <w:i/>
                <w:iCs/>
              </w:rPr>
            </w:pPr>
            <w:r>
              <w:rPr>
                <w:i/>
                <w:iCs/>
              </w:rPr>
              <w:t>Triggers</w:t>
            </w:r>
          </w:p>
        </w:tc>
        <w:tc>
          <w:tcPr>
            <w:tcW w:w="2307" w:type="pct"/>
            <w:shd w:val="clear" w:color="auto" w:fill="auto"/>
            <w:vAlign w:val="center"/>
          </w:tcPr>
          <w:p w14:paraId="48181DDD" w14:textId="77777777" w:rsidR="001B1FFA" w:rsidRPr="0027560D" w:rsidRDefault="001B1FFA" w:rsidP="002072BB">
            <w:pPr>
              <w:pStyle w:val="ListParagraph"/>
              <w:ind w:left="0"/>
              <w:rPr>
                <w:lang w:val="fi-FI"/>
              </w:rPr>
            </w:pPr>
            <w:r w:rsidRPr="0027560D">
              <w:rPr>
                <w:lang w:val="fi-FI"/>
              </w:rPr>
              <w:t>Serangkaian prosedur yang dijalankan secara otomatis ketika peristiwa tertentu terjadi</w:t>
            </w:r>
          </w:p>
        </w:tc>
      </w:tr>
      <w:tr w:rsidR="001B1FFA" w:rsidRPr="00373F66" w14:paraId="64DDD06D" w14:textId="77777777" w:rsidTr="002072BB">
        <w:trPr>
          <w:cantSplit/>
          <w:trHeight w:val="1134"/>
        </w:trPr>
        <w:tc>
          <w:tcPr>
            <w:tcW w:w="364" w:type="pct"/>
            <w:shd w:val="clear" w:color="auto" w:fill="auto"/>
            <w:vAlign w:val="center"/>
          </w:tcPr>
          <w:p w14:paraId="5BB55A39" w14:textId="77777777" w:rsidR="001B1FFA" w:rsidRDefault="001B1FFA" w:rsidP="002072BB">
            <w:pPr>
              <w:pStyle w:val="ListParagraph"/>
              <w:ind w:left="0"/>
              <w:jc w:val="center"/>
            </w:pPr>
            <w:r>
              <w:lastRenderedPageBreak/>
              <w:t>11</w:t>
            </w:r>
          </w:p>
        </w:tc>
        <w:tc>
          <w:tcPr>
            <w:tcW w:w="1285" w:type="pct"/>
            <w:shd w:val="clear" w:color="auto" w:fill="auto"/>
            <w:vAlign w:val="center"/>
          </w:tcPr>
          <w:p w14:paraId="575323E2" w14:textId="77777777" w:rsidR="001B1FFA" w:rsidRPr="005F070A" w:rsidRDefault="001B1FFA" w:rsidP="002072BB">
            <w:pPr>
              <w:pStyle w:val="ListParagraph"/>
              <w:ind w:left="0"/>
              <w:jc w:val="center"/>
              <w:rPr>
                <w:noProof/>
              </w:rPr>
            </w:pPr>
            <w:r w:rsidRPr="00E23DD8">
              <w:rPr>
                <w:noProof/>
                <w:lang w:val="en-US"/>
              </w:rPr>
              <w:drawing>
                <wp:inline distT="0" distB="0" distL="0" distR="0" wp14:anchorId="7E7140E8" wp14:editId="59D3EF47">
                  <wp:extent cx="943107" cy="190527"/>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43107" cy="190527"/>
                          </a:xfrm>
                          <a:prstGeom prst="rect">
                            <a:avLst/>
                          </a:prstGeom>
                        </pic:spPr>
                      </pic:pic>
                    </a:graphicData>
                  </a:graphic>
                </wp:inline>
              </w:drawing>
            </w:r>
          </w:p>
        </w:tc>
        <w:tc>
          <w:tcPr>
            <w:tcW w:w="1044" w:type="pct"/>
            <w:shd w:val="clear" w:color="auto" w:fill="auto"/>
            <w:vAlign w:val="center"/>
          </w:tcPr>
          <w:p w14:paraId="2B947383" w14:textId="77777777" w:rsidR="001B1FFA" w:rsidRDefault="001B1FFA" w:rsidP="002072BB">
            <w:pPr>
              <w:pStyle w:val="ListParagraph"/>
              <w:ind w:left="0"/>
              <w:jc w:val="center"/>
              <w:rPr>
                <w:i/>
                <w:iCs/>
              </w:rPr>
            </w:pPr>
            <w:r>
              <w:rPr>
                <w:i/>
                <w:iCs/>
              </w:rPr>
              <w:t>Generalization</w:t>
            </w:r>
          </w:p>
        </w:tc>
        <w:tc>
          <w:tcPr>
            <w:tcW w:w="2307" w:type="pct"/>
            <w:shd w:val="clear" w:color="auto" w:fill="auto"/>
            <w:vAlign w:val="center"/>
          </w:tcPr>
          <w:p w14:paraId="79203D55" w14:textId="77777777" w:rsidR="001B1FFA" w:rsidRPr="0027560D" w:rsidRDefault="001B1FFA" w:rsidP="002072BB">
            <w:pPr>
              <w:pStyle w:val="ListParagraph"/>
              <w:ind w:left="0"/>
              <w:rPr>
                <w:lang w:val="fi-FI"/>
              </w:rPr>
            </w:pPr>
            <w:r w:rsidRPr="0027560D">
              <w:rPr>
                <w:lang w:val="fi-FI"/>
              </w:rPr>
              <w:t>Ada antara entitas terkait di mana yang satu adalah bentuk khusus dari yang lain</w:t>
            </w:r>
          </w:p>
        </w:tc>
      </w:tr>
      <w:tr w:rsidR="001B1FFA" w:rsidRPr="00373F66" w14:paraId="3CDA692B" w14:textId="77777777" w:rsidTr="002072BB">
        <w:trPr>
          <w:cantSplit/>
          <w:trHeight w:val="1134"/>
        </w:trPr>
        <w:tc>
          <w:tcPr>
            <w:tcW w:w="364" w:type="pct"/>
            <w:shd w:val="clear" w:color="auto" w:fill="auto"/>
            <w:vAlign w:val="center"/>
          </w:tcPr>
          <w:p w14:paraId="2C91CAD4" w14:textId="77777777" w:rsidR="001B1FFA" w:rsidRDefault="001B1FFA" w:rsidP="002072BB">
            <w:pPr>
              <w:pStyle w:val="ListParagraph"/>
              <w:ind w:left="0"/>
              <w:jc w:val="center"/>
            </w:pPr>
            <w:r>
              <w:t>12</w:t>
            </w:r>
          </w:p>
        </w:tc>
        <w:tc>
          <w:tcPr>
            <w:tcW w:w="1285" w:type="pct"/>
            <w:shd w:val="clear" w:color="auto" w:fill="auto"/>
            <w:vAlign w:val="center"/>
          </w:tcPr>
          <w:p w14:paraId="701EE9B3" w14:textId="77777777" w:rsidR="001B1FFA" w:rsidRPr="00E23DD8" w:rsidRDefault="001B1FFA" w:rsidP="002072BB">
            <w:pPr>
              <w:pStyle w:val="ListParagraph"/>
              <w:ind w:left="0"/>
              <w:jc w:val="center"/>
              <w:rPr>
                <w:noProof/>
              </w:rPr>
            </w:pPr>
            <w:r w:rsidRPr="00212710">
              <w:rPr>
                <w:noProof/>
                <w:lang w:val="en-US"/>
              </w:rPr>
              <w:drawing>
                <wp:inline distT="0" distB="0" distL="0" distR="0" wp14:anchorId="328F5F52" wp14:editId="41488F2D">
                  <wp:extent cx="914528" cy="514422"/>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914528" cy="514422"/>
                          </a:xfrm>
                          <a:prstGeom prst="rect">
                            <a:avLst/>
                          </a:prstGeom>
                        </pic:spPr>
                      </pic:pic>
                    </a:graphicData>
                  </a:graphic>
                </wp:inline>
              </w:drawing>
            </w:r>
          </w:p>
        </w:tc>
        <w:tc>
          <w:tcPr>
            <w:tcW w:w="1044" w:type="pct"/>
            <w:shd w:val="clear" w:color="auto" w:fill="auto"/>
            <w:vAlign w:val="center"/>
          </w:tcPr>
          <w:p w14:paraId="6CF86B31" w14:textId="77777777" w:rsidR="001B1FFA" w:rsidRDefault="001B1FFA" w:rsidP="002072BB">
            <w:pPr>
              <w:pStyle w:val="ListParagraph"/>
              <w:ind w:left="0"/>
              <w:jc w:val="center"/>
              <w:rPr>
                <w:i/>
                <w:iCs/>
              </w:rPr>
            </w:pPr>
            <w:r>
              <w:rPr>
                <w:i/>
                <w:iCs/>
              </w:rPr>
              <w:t>Note</w:t>
            </w:r>
          </w:p>
        </w:tc>
        <w:tc>
          <w:tcPr>
            <w:tcW w:w="2307" w:type="pct"/>
            <w:shd w:val="clear" w:color="auto" w:fill="auto"/>
            <w:vAlign w:val="center"/>
          </w:tcPr>
          <w:p w14:paraId="113517B0" w14:textId="77777777" w:rsidR="001B1FFA" w:rsidRPr="0027560D" w:rsidRDefault="001B1FFA" w:rsidP="002072BB">
            <w:pPr>
              <w:pStyle w:val="ListParagraph"/>
              <w:ind w:left="0"/>
              <w:rPr>
                <w:lang w:val="fi-FI"/>
              </w:rPr>
            </w:pPr>
            <w:r w:rsidRPr="0027560D">
              <w:rPr>
                <w:lang w:val="fi-FI"/>
              </w:rPr>
              <w:t>Area teks untuk dimasukkan ke dalam komentar</w:t>
            </w:r>
          </w:p>
        </w:tc>
      </w:tr>
      <w:tr w:rsidR="001B1FFA" w14:paraId="46BFB9B0" w14:textId="77777777" w:rsidTr="002072BB">
        <w:trPr>
          <w:cantSplit/>
          <w:trHeight w:val="1134"/>
        </w:trPr>
        <w:tc>
          <w:tcPr>
            <w:tcW w:w="364" w:type="pct"/>
            <w:shd w:val="clear" w:color="auto" w:fill="auto"/>
            <w:vAlign w:val="center"/>
          </w:tcPr>
          <w:p w14:paraId="2201733C" w14:textId="77777777" w:rsidR="001B1FFA" w:rsidRDefault="001B1FFA" w:rsidP="002072BB">
            <w:pPr>
              <w:pStyle w:val="ListParagraph"/>
              <w:ind w:left="0"/>
              <w:jc w:val="center"/>
            </w:pPr>
            <w:r>
              <w:t>13</w:t>
            </w:r>
          </w:p>
        </w:tc>
        <w:tc>
          <w:tcPr>
            <w:tcW w:w="1285" w:type="pct"/>
            <w:shd w:val="clear" w:color="auto" w:fill="auto"/>
            <w:vAlign w:val="center"/>
          </w:tcPr>
          <w:p w14:paraId="2CAE8BC1" w14:textId="77777777" w:rsidR="001B1FFA" w:rsidRPr="00212710" w:rsidRDefault="001B1FFA" w:rsidP="002072BB">
            <w:pPr>
              <w:pStyle w:val="ListParagraph"/>
              <w:ind w:left="0"/>
              <w:jc w:val="center"/>
              <w:rPr>
                <w:noProof/>
              </w:rPr>
            </w:pPr>
            <w:r>
              <w:rPr>
                <w:noProof/>
                <w:lang w:val="en-US"/>
              </w:rPr>
              <mc:AlternateContent>
                <mc:Choice Requires="wps">
                  <w:drawing>
                    <wp:anchor distT="4294967295" distB="4294967295" distL="114300" distR="114300" simplePos="0" relativeHeight="251695104" behindDoc="0" locked="0" layoutInCell="1" allowOverlap="1" wp14:anchorId="17A988A4" wp14:editId="5DEBC681">
                      <wp:simplePos x="0" y="0"/>
                      <wp:positionH relativeFrom="column">
                        <wp:posOffset>120650</wp:posOffset>
                      </wp:positionH>
                      <wp:positionV relativeFrom="paragraph">
                        <wp:posOffset>103504</wp:posOffset>
                      </wp:positionV>
                      <wp:extent cx="854710" cy="0"/>
                      <wp:effectExtent l="0" t="0" r="0" b="0"/>
                      <wp:wrapNone/>
                      <wp:docPr id="114" name="Straight Connector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54710" cy="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782BB20" id="Straight Connector 114" o:spid="_x0000_s1026" style="position:absolute;z-index:251695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9.5pt,8.15pt" to="76.8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" strokecolor="black [3213]" strokeweight="1pt">
                      <v:stroke dashstyle="dash" joinstyle="miter"/>
                      <o:lock v:ext="edit" shapetype="f"/>
                    </v:line>
                  </w:pict>
                </mc:Fallback>
              </mc:AlternateContent>
            </w:r>
          </w:p>
        </w:tc>
        <w:tc>
          <w:tcPr>
            <w:tcW w:w="1044" w:type="pct"/>
            <w:shd w:val="clear" w:color="auto" w:fill="auto"/>
            <w:vAlign w:val="center"/>
          </w:tcPr>
          <w:p w14:paraId="3F34457A" w14:textId="77777777" w:rsidR="001B1FFA" w:rsidRDefault="001B1FFA" w:rsidP="002072BB">
            <w:pPr>
              <w:pStyle w:val="ListParagraph"/>
              <w:ind w:left="0"/>
              <w:jc w:val="center"/>
              <w:rPr>
                <w:i/>
                <w:iCs/>
              </w:rPr>
            </w:pPr>
            <w:r>
              <w:rPr>
                <w:i/>
                <w:iCs/>
              </w:rPr>
              <w:t>Anchor</w:t>
            </w:r>
          </w:p>
        </w:tc>
        <w:tc>
          <w:tcPr>
            <w:tcW w:w="2307" w:type="pct"/>
            <w:shd w:val="clear" w:color="auto" w:fill="auto"/>
            <w:vAlign w:val="center"/>
          </w:tcPr>
          <w:p w14:paraId="535A3568" w14:textId="77777777" w:rsidR="001B1FFA" w:rsidRDefault="001B1FFA" w:rsidP="002072BB">
            <w:pPr>
              <w:pStyle w:val="ListParagraph"/>
              <w:ind w:left="0"/>
            </w:pPr>
            <w:r>
              <w:t>K</w:t>
            </w:r>
            <w:r w:rsidRPr="00C97317">
              <w:t>onektor yang tersambung ke bentuk catatan untuk melampirkan deskripsi tambahan tentang elemen model yang tersambung</w:t>
            </w:r>
          </w:p>
        </w:tc>
      </w:tr>
    </w:tbl>
    <w:p w14:paraId="4B314ABA" w14:textId="77777777" w:rsidR="001B1FFA" w:rsidRDefault="001B1FFA" w:rsidP="001B1FFA">
      <w:pPr>
        <w:rPr>
          <w:b/>
          <w:i/>
          <w:iCs/>
        </w:rPr>
      </w:pPr>
      <w:r>
        <w:rPr>
          <w:b/>
        </w:rPr>
        <w:t xml:space="preserve">Sumber: </w:t>
      </w:r>
      <w:hyperlink r:id="rId49" w:history="1">
        <w:r w:rsidRPr="0021133C">
          <w:rPr>
            <w:rStyle w:val="Hyperlink"/>
            <w:b/>
            <w:i/>
            <w:iCs/>
          </w:rPr>
          <w:t>www.visual-paradigm.com</w:t>
        </w:r>
      </w:hyperlink>
    </w:p>
    <w:p w14:paraId="6E25BE2E" w14:textId="77777777" w:rsidR="001B1FFA" w:rsidRPr="00544A35" w:rsidRDefault="001B1FFA" w:rsidP="00544A35"/>
    <w:p w14:paraId="53A26B61" w14:textId="304E1544" w:rsidR="001F17CA" w:rsidRDefault="001F17CA" w:rsidP="001165A0">
      <w:pPr>
        <w:pStyle w:val="Heading3"/>
        <w:spacing w:line="480" w:lineRule="auto"/>
      </w:pPr>
      <w:bookmarkStart w:id="45" w:name="_Toc191813292"/>
      <w:r w:rsidRPr="0082080C">
        <w:t xml:space="preserve">Bahasa Pemrograman </w:t>
      </w:r>
      <w:r w:rsidR="0029254C">
        <w:t>GO</w:t>
      </w:r>
      <w:bookmarkEnd w:id="45"/>
    </w:p>
    <w:p w14:paraId="7409641F" w14:textId="1316E34D" w:rsidR="0029254C" w:rsidRPr="0029254C" w:rsidRDefault="006E45C9" w:rsidP="0029254C">
      <w:pPr>
        <w:spacing w:line="360" w:lineRule="auto"/>
        <w:ind w:firstLine="720"/>
        <w:rPr>
          <w:lang w:val="en-US"/>
        </w:rPr>
      </w:pPr>
      <w:r>
        <w:t>Menurut</w:t>
      </w:r>
      <w:r w:rsidR="0029254C">
        <w:t xml:space="preserve"> (</w:t>
      </w:r>
      <w:r w:rsidR="0029254C">
        <w:rPr>
          <w:rFonts w:ascii="Hanken Grotesk Fallback" w:hAnsi="Hanken Grotesk Fallback"/>
        </w:rPr>
        <w:t>Alan A. A. Donovan dan Brian W</w:t>
      </w:r>
      <w:proofErr w:type="gramStart"/>
      <w:r w:rsidR="0029254C">
        <w:rPr>
          <w:rFonts w:ascii="Hanken Grotesk Fallback" w:hAnsi="Hanken Grotesk Fallback"/>
        </w:rPr>
        <w:t>,2012</w:t>
      </w:r>
      <w:proofErr w:type="gramEnd"/>
      <w:r w:rsidR="0029254C">
        <w:t xml:space="preserve">). </w:t>
      </w:r>
      <w:r w:rsidR="0029254C" w:rsidRPr="0029254C">
        <w:rPr>
          <w:bCs/>
          <w:i/>
          <w:lang w:val="en-US"/>
        </w:rPr>
        <w:t>Go</w:t>
      </w:r>
      <w:r w:rsidR="0029254C" w:rsidRPr="0029254C">
        <w:rPr>
          <w:lang w:val="en-US"/>
        </w:rPr>
        <w:t xml:space="preserve">, yang juga dikenal sebagai </w:t>
      </w:r>
      <w:r w:rsidR="0029254C" w:rsidRPr="0029254C">
        <w:rPr>
          <w:bCs/>
          <w:i/>
          <w:lang w:val="en-US"/>
        </w:rPr>
        <w:t>Golang</w:t>
      </w:r>
      <w:r w:rsidR="0029254C" w:rsidRPr="0029254C">
        <w:rPr>
          <w:lang w:val="en-US"/>
        </w:rPr>
        <w:t>, adalah bahasa pemrograman yang dikembangkan oleh Google. Diperkenalkan pada tahun 2009, Go dirancang untuk menjadi bahasa yang sederhana, efisien, dan mudah digunakan, dengan fokus pada pengembangan perangkat lunak yang dapat berskala besar dan performa tinggi. Beberapa karakteristik utama dari Go adalah:</w:t>
      </w:r>
    </w:p>
    <w:p w14:paraId="2752F1F9" w14:textId="77777777" w:rsidR="0029254C" w:rsidRPr="0029254C" w:rsidRDefault="0029254C" w:rsidP="0029254C">
      <w:pPr>
        <w:numPr>
          <w:ilvl w:val="0"/>
          <w:numId w:val="20"/>
        </w:numPr>
        <w:spacing w:line="360" w:lineRule="auto"/>
        <w:rPr>
          <w:lang w:val="en-US"/>
        </w:rPr>
      </w:pPr>
      <w:r w:rsidRPr="0029254C">
        <w:rPr>
          <w:b/>
          <w:bCs/>
          <w:lang w:val="en-US"/>
        </w:rPr>
        <w:t>Kompilasi Cepat:</w:t>
      </w:r>
      <w:r w:rsidRPr="0029254C">
        <w:rPr>
          <w:lang w:val="en-US"/>
        </w:rPr>
        <w:t> Go memiliki waktu kompilasi yang sangat cepat, memungkinkan pengembang untuk menguji dan menjalankan kode dengan lebih efisien.</w:t>
      </w:r>
    </w:p>
    <w:p w14:paraId="3419A8E9" w14:textId="77777777" w:rsidR="0029254C" w:rsidRPr="0029254C" w:rsidRDefault="0029254C" w:rsidP="0029254C">
      <w:pPr>
        <w:numPr>
          <w:ilvl w:val="0"/>
          <w:numId w:val="20"/>
        </w:numPr>
        <w:spacing w:line="360" w:lineRule="auto"/>
        <w:rPr>
          <w:lang w:val="en-US"/>
        </w:rPr>
      </w:pPr>
      <w:r w:rsidRPr="0029254C">
        <w:rPr>
          <w:b/>
          <w:bCs/>
          <w:lang w:val="en-US"/>
        </w:rPr>
        <w:t>Pengelolaan Memori Otomatis:</w:t>
      </w:r>
      <w:r w:rsidRPr="0029254C">
        <w:rPr>
          <w:lang w:val="en-US"/>
        </w:rPr>
        <w:t> Go menggunakan garbage collection untuk mengelola memori, sehingga mengurangi kemungkinan kebocoran memori.</w:t>
      </w:r>
    </w:p>
    <w:p w14:paraId="5771C91C" w14:textId="77777777" w:rsidR="0029254C" w:rsidRPr="0029254C" w:rsidRDefault="0029254C" w:rsidP="0029254C">
      <w:pPr>
        <w:numPr>
          <w:ilvl w:val="0"/>
          <w:numId w:val="20"/>
        </w:numPr>
        <w:spacing w:line="360" w:lineRule="auto"/>
        <w:rPr>
          <w:lang w:val="en-US"/>
        </w:rPr>
      </w:pPr>
      <w:r w:rsidRPr="0029254C">
        <w:rPr>
          <w:b/>
          <w:bCs/>
          <w:lang w:val="en-US"/>
        </w:rPr>
        <w:t>Dukungan untuk Concurrency:</w:t>
      </w:r>
      <w:r w:rsidRPr="0029254C">
        <w:rPr>
          <w:lang w:val="en-US"/>
        </w:rPr>
        <w:t> Go memiliki fitur goroutines dan channels yang memudahkan pengembangan aplikasi yang dapat berjalan secara bersamaan (concurrent).</w:t>
      </w:r>
    </w:p>
    <w:p w14:paraId="433D288A" w14:textId="77777777" w:rsidR="0029254C" w:rsidRPr="0029254C" w:rsidRDefault="0029254C" w:rsidP="0029254C">
      <w:pPr>
        <w:numPr>
          <w:ilvl w:val="0"/>
          <w:numId w:val="20"/>
        </w:numPr>
        <w:spacing w:line="360" w:lineRule="auto"/>
        <w:rPr>
          <w:lang w:val="en-US"/>
        </w:rPr>
      </w:pPr>
      <w:r w:rsidRPr="0029254C">
        <w:rPr>
          <w:b/>
          <w:bCs/>
          <w:lang w:val="en-US"/>
        </w:rPr>
        <w:t>Sintaks yang Sederhana:</w:t>
      </w:r>
      <w:r w:rsidRPr="0029254C">
        <w:rPr>
          <w:lang w:val="en-US"/>
        </w:rPr>
        <w:t> Go memiliki sintaks yang bersih dan mudah dipahami, membuatnya lebih mudah untuk dipelajari oleh pemula.</w:t>
      </w:r>
    </w:p>
    <w:p w14:paraId="42871686" w14:textId="48BBEF83" w:rsidR="0029254C" w:rsidRDefault="0029254C" w:rsidP="0029254C">
      <w:pPr>
        <w:spacing w:line="360" w:lineRule="auto"/>
        <w:ind w:firstLine="720"/>
      </w:pPr>
    </w:p>
    <w:p w14:paraId="15E722F8" w14:textId="0E7DE211" w:rsidR="006E45C9" w:rsidRDefault="006E45C9" w:rsidP="00213361">
      <w:pPr>
        <w:spacing w:line="360" w:lineRule="auto"/>
        <w:ind w:firstLine="720"/>
      </w:pPr>
    </w:p>
    <w:p w14:paraId="4BD76F55" w14:textId="77777777" w:rsidR="006E45C9" w:rsidRPr="001B1FFA" w:rsidRDefault="006E45C9" w:rsidP="00AC43A0">
      <w:pPr>
        <w:spacing w:line="240" w:lineRule="auto"/>
      </w:pPr>
    </w:p>
    <w:p w14:paraId="3D70FBB5" w14:textId="77752193" w:rsidR="001F17CA" w:rsidRDefault="001F17CA" w:rsidP="001165A0">
      <w:pPr>
        <w:pStyle w:val="Heading3"/>
        <w:spacing w:line="480" w:lineRule="auto"/>
        <w:rPr>
          <w:i/>
          <w:iCs/>
        </w:rPr>
      </w:pPr>
      <w:bookmarkStart w:id="46" w:name="_Toc191813293"/>
      <w:r w:rsidRPr="0082080C">
        <w:rPr>
          <w:i/>
          <w:iCs/>
        </w:rPr>
        <w:t xml:space="preserve">Framework </w:t>
      </w:r>
      <w:r w:rsidR="00C95183">
        <w:rPr>
          <w:i/>
          <w:iCs/>
        </w:rPr>
        <w:t>echo</w:t>
      </w:r>
      <w:bookmarkEnd w:id="46"/>
    </w:p>
    <w:p w14:paraId="6BE1F022" w14:textId="7C903003" w:rsidR="00C95183" w:rsidRPr="00C95183" w:rsidRDefault="00822DE9" w:rsidP="00C95183">
      <w:pPr>
        <w:spacing w:line="360" w:lineRule="auto"/>
        <w:ind w:firstLine="720"/>
      </w:pPr>
      <w:r>
        <w:t xml:space="preserve">Menurut </w:t>
      </w:r>
      <w:r>
        <w:fldChar w:fldCharType="begin"/>
      </w:r>
      <w:r>
        <w:instrText xml:space="preserve"> ADDIN ZOTERO_ITEM CSL_CITATION {"citationID":"QxcFYRTS","properties":{"formattedCitation":"(Euaggelion &amp; Somya, 2022)","plainCitation":"(Euaggelion &amp; Somya, 2022)","noteIndex":0},"citationItems":[{"id":123,"uris":["http://zotero.org/users/local/8SeGTeuV/items/PH2XE98W"],"itemData":{"id":123,"type":"article-journal","container-title":"INOVTEK Polbeng - Seri Informatika","DOI":"10.35314/isi.v7i1.2359","ISSN":"2527-9866","issue":"1","journalAbbreviation":"ISI","language":"id","license":"https://creativecommons.org/licenses/by-nc-sa/4.0","page":"36","source":"DOI.org (Crossref)","title":"ANALISIS DAN IMPLEMENTASI APLIKASI PENJUALAN KOSMETIK DI BMC BERBASIS WEBSITE MENGGUNAKAN FRAMEWORK LARAVEL","volume":"7","author":[{"family":"Euaggelion","given":"Yearico Vio"},{"family":"Somya","given":"Ramos"}],"issued":{"date-parts":[["2022",6,10]]}}}],"schema":"https://github.com/citation-style-language/schema/raw/master/csl-citation.json"} </w:instrText>
      </w:r>
      <w:r>
        <w:fldChar w:fldCharType="separate"/>
      </w:r>
      <w:r w:rsidRPr="00822DE9">
        <w:rPr>
          <w:rFonts w:cs="Times New Roman"/>
        </w:rPr>
        <w:t>(Euaggelion &amp; Somya, 2022)</w:t>
      </w:r>
      <w:r>
        <w:fldChar w:fldCharType="end"/>
      </w:r>
      <w:r>
        <w:t xml:space="preserve">. </w:t>
      </w:r>
      <w:r w:rsidR="00C95183">
        <w:rPr>
          <w:i/>
          <w:iCs/>
        </w:rPr>
        <w:t xml:space="preserve">Echo </w:t>
      </w:r>
      <w:r w:rsidRPr="00822DE9">
        <w:t xml:space="preserve">merupakan </w:t>
      </w:r>
      <w:r w:rsidRPr="00213361">
        <w:rPr>
          <w:i/>
          <w:iCs/>
        </w:rPr>
        <w:t>framework</w:t>
      </w:r>
      <w:r w:rsidR="00C95183">
        <w:rPr>
          <w:i/>
          <w:iCs/>
        </w:rPr>
        <w:t xml:space="preserve"> go programming</w:t>
      </w:r>
      <w:r w:rsidRPr="00822DE9">
        <w:t xml:space="preserve">, </w:t>
      </w:r>
      <w:r w:rsidR="00C95183" w:rsidRPr="00C95183">
        <w:rPr>
          <w:lang w:val="en-US"/>
        </w:rPr>
        <w:t>yang ringan dan cepat untuk bahasa pemrograman Go (Golang). Framework ini dirancang untuk memudahkan pengembangan aplikasi web dengan menyediakan berbagai fitur seperti:</w:t>
      </w:r>
    </w:p>
    <w:p w14:paraId="55C62C4E" w14:textId="77777777" w:rsidR="00C95183" w:rsidRPr="00C95183" w:rsidRDefault="00C95183" w:rsidP="00C95183">
      <w:pPr>
        <w:numPr>
          <w:ilvl w:val="0"/>
          <w:numId w:val="19"/>
        </w:numPr>
        <w:spacing w:line="240" w:lineRule="auto"/>
        <w:rPr>
          <w:lang w:val="en-US"/>
        </w:rPr>
      </w:pPr>
      <w:r w:rsidRPr="00C95183">
        <w:rPr>
          <w:b/>
          <w:bCs/>
          <w:lang w:val="en-US"/>
        </w:rPr>
        <w:t>Routing yang Efisien:</w:t>
      </w:r>
      <w:r w:rsidRPr="00C95183">
        <w:rPr>
          <w:lang w:val="en-US"/>
        </w:rPr>
        <w:t> Echo memiliki sistem routing yang cepat dan fleksibel, memungkinkan pengembang untuk mendefinisikan rute dengan mudah.</w:t>
      </w:r>
    </w:p>
    <w:p w14:paraId="2E9E922A" w14:textId="77777777" w:rsidR="00C95183" w:rsidRPr="00C95183" w:rsidRDefault="00C95183" w:rsidP="00C95183">
      <w:pPr>
        <w:numPr>
          <w:ilvl w:val="0"/>
          <w:numId w:val="19"/>
        </w:numPr>
        <w:spacing w:line="240" w:lineRule="auto"/>
        <w:rPr>
          <w:lang w:val="en-US"/>
        </w:rPr>
      </w:pPr>
      <w:r w:rsidRPr="00C95183">
        <w:rPr>
          <w:b/>
          <w:bCs/>
          <w:lang w:val="en-US"/>
        </w:rPr>
        <w:t>Middleware:</w:t>
      </w:r>
      <w:r w:rsidRPr="00C95183">
        <w:rPr>
          <w:lang w:val="en-US"/>
        </w:rPr>
        <w:t> Echo mendukung penggunaan middleware, yang memungkinkan pengembang untuk menambahkan fungsionalitas tambahan seperti autentikasi, logging, dan pengolahan permintaan.</w:t>
      </w:r>
    </w:p>
    <w:p w14:paraId="145A2955" w14:textId="77777777" w:rsidR="00C95183" w:rsidRPr="00C95183" w:rsidRDefault="00C95183" w:rsidP="00C95183">
      <w:pPr>
        <w:numPr>
          <w:ilvl w:val="0"/>
          <w:numId w:val="19"/>
        </w:numPr>
        <w:spacing w:line="240" w:lineRule="auto"/>
        <w:rPr>
          <w:lang w:val="en-US"/>
        </w:rPr>
      </w:pPr>
      <w:r w:rsidRPr="00C95183">
        <w:rPr>
          <w:b/>
          <w:bCs/>
          <w:lang w:val="en-US"/>
        </w:rPr>
        <w:t>Pengelolaan Permintaan dan Respons:</w:t>
      </w:r>
      <w:r w:rsidRPr="00C95183">
        <w:rPr>
          <w:lang w:val="en-US"/>
        </w:rPr>
        <w:t xml:space="preserve"> Echo menyediakan </w:t>
      </w:r>
      <w:proofErr w:type="gramStart"/>
      <w:r w:rsidRPr="00C95183">
        <w:rPr>
          <w:lang w:val="en-US"/>
        </w:rPr>
        <w:t>cara</w:t>
      </w:r>
      <w:proofErr w:type="gramEnd"/>
      <w:r w:rsidRPr="00C95183">
        <w:rPr>
          <w:lang w:val="en-US"/>
        </w:rPr>
        <w:t xml:space="preserve"> yang sederhana untuk menangani permintaan HTTP dan membangun respons.</w:t>
      </w:r>
    </w:p>
    <w:p w14:paraId="61F04DB6" w14:textId="77777777" w:rsidR="00C95183" w:rsidRPr="00C95183" w:rsidRDefault="00C95183" w:rsidP="00C95183">
      <w:pPr>
        <w:numPr>
          <w:ilvl w:val="0"/>
          <w:numId w:val="19"/>
        </w:numPr>
        <w:spacing w:line="240" w:lineRule="auto"/>
        <w:rPr>
          <w:lang w:val="en-US"/>
        </w:rPr>
      </w:pPr>
      <w:r w:rsidRPr="00C95183">
        <w:rPr>
          <w:b/>
          <w:bCs/>
          <w:lang w:val="en-US"/>
        </w:rPr>
        <w:t>Dukungan untuk WebSocket:</w:t>
      </w:r>
      <w:r w:rsidRPr="00C95183">
        <w:rPr>
          <w:lang w:val="en-US"/>
        </w:rPr>
        <w:t> Echo juga mendukung komunikasi real-time melalui WebSocket.</w:t>
      </w:r>
    </w:p>
    <w:p w14:paraId="5AE222EC" w14:textId="77777777" w:rsidR="00C95183" w:rsidRPr="00C95183" w:rsidRDefault="00C95183" w:rsidP="00C95183">
      <w:pPr>
        <w:numPr>
          <w:ilvl w:val="0"/>
          <w:numId w:val="19"/>
        </w:numPr>
        <w:spacing w:line="240" w:lineRule="auto"/>
        <w:rPr>
          <w:lang w:val="en-US"/>
        </w:rPr>
      </w:pPr>
      <w:r w:rsidRPr="00C95183">
        <w:rPr>
          <w:b/>
          <w:bCs/>
          <w:lang w:val="en-US"/>
        </w:rPr>
        <w:t>Kinerja Tinggi:</w:t>
      </w:r>
      <w:r w:rsidRPr="00C95183">
        <w:rPr>
          <w:lang w:val="en-US"/>
        </w:rPr>
        <w:t> Echo dirancang untuk memberikan kinerja yang optimal, menjadikannya pilihan yang baik untuk aplikasi yang memerlukan kecepatan dan efisiensi.</w:t>
      </w:r>
    </w:p>
    <w:p w14:paraId="6EA132FF" w14:textId="77777777" w:rsidR="00822DE9" w:rsidRPr="006E45C9" w:rsidRDefault="00822DE9" w:rsidP="00AC43A0">
      <w:pPr>
        <w:spacing w:line="240" w:lineRule="auto"/>
      </w:pPr>
    </w:p>
    <w:p w14:paraId="084B8185" w14:textId="6371219F" w:rsidR="001F17CA" w:rsidRDefault="001F17CA" w:rsidP="001165A0">
      <w:pPr>
        <w:pStyle w:val="Heading3"/>
        <w:spacing w:line="480" w:lineRule="auto"/>
        <w:rPr>
          <w:i/>
          <w:iCs/>
        </w:rPr>
      </w:pPr>
      <w:bookmarkStart w:id="47" w:name="_Toc191813294"/>
      <w:r w:rsidRPr="0082080C">
        <w:rPr>
          <w:i/>
          <w:iCs/>
        </w:rPr>
        <w:t>MySQL Database</w:t>
      </w:r>
      <w:bookmarkEnd w:id="47"/>
    </w:p>
    <w:p w14:paraId="60C6F959" w14:textId="38B13AAE" w:rsidR="00822DE9" w:rsidRDefault="0072051D" w:rsidP="00213361">
      <w:pPr>
        <w:spacing w:line="360" w:lineRule="auto"/>
        <w:ind w:firstLine="720"/>
      </w:pPr>
      <w:r>
        <w:t xml:space="preserve">Menurut </w:t>
      </w:r>
      <w:r>
        <w:fldChar w:fldCharType="begin"/>
      </w:r>
      <w:r>
        <w:instrText xml:space="preserve"> ADDIN ZOTERO_ITEM CSL_CITATION {"citationID":"KfrAzWUL","properties":{"formattedCitation":"(Sibagariang et al., 2021)","plainCitation":"(Sibagariang et al., 2021)","noteIndex":0},"citationItems":[{"id":125,"uris":["http://zotero.org/users/local/8SeGTeuV/items/WJQNKTDW"],"itemData":{"id":125,"type":"article-journal","abstract":"Organisasi Mahasiswa merupakan wadah dan sarana untuk menyalurkan kreatifitas dan potensi di bidang penalaran dan keilmuan, minat dan bakat, upaya perbaikan kesejahteraan mahasiswa, dan pengabdian pada masyarakat. Keaktifan mahasiswa dalam berorganisasi mempunyai manfaat untuk memperluas jaringan, melatih jiwa kepemimpinan (leadership), melatih mental berbicara di depan publik (public speaking), mudah memecahkan masalah (problem solving) dan juga meningkatkan wawasan dan pengetahuan Mahasiswa. Politeknik Negeri Batam merupakan salah satu perguruan tinggi vokasi di Kepulauan Riau yang cukup aktif dalam kegiatan organisasi mahasiswa namun sampai saat ini, dalam menjalankan proses administrasi masing-masing ormawa masih menggunakan cetakan kertas dan dikelompokkan menjadi arsip dokumen, sehingga membutuhkan waktu yang banyak dan rentan kehilangan dokumen. Oleh karena itu, dibutuhkan sistem informasi yang dapat membantu kendala tersebut. Pada penelitian ini akan dibangun sistem informasi organisasi mahasiswa (SIOMAH) berbasis website yang dapat mempermudah mahasiswa, organisasi mahasiswa, pembina dan bagian kemahasiswaan untuk mengetahui kegiatan kemahasiswaan dan juga memudahkan dalam proses administrasi organisasi mahasiswa. Metode pengembangan menggunakan waterfall, bahasa pemrogaraman menggunakan PHP dan MySQL sebagai basis data. Hasil dari penelitian ini adalah sebuah website yang dapat digunakan sebagai transaksi dan informasi data administrasi organisasi mahasiswa.","container-title":"JURNAL MAHAJANA INFORMASI","DOI":"10.51544/jurnalmi.v6i2.2446","ISSN":"2527-8290","issue":"2","journalAbbreviation":"JurnalMI","language":"id","page":"54-60","source":"DOI.org (Crossref)","title":"Rancang Bangun Aplikasi Sistem Informasi Organisasi Mahasiswa (SIOMAH)","volume":"6","author":[{"family":"Sibagariang","given":"Swono"},{"family":"Dzikri","given":"Afdhol"},{"family":"Resda","given":"Dodi Prima"},{"family":"Purba","given":"Jhon Hericson"}],"issued":{"date-parts":[["2021",12,22]]}}}],"schema":"https://github.com/citation-style-language/schema/raw/master/csl-citation.json"} </w:instrText>
      </w:r>
      <w:r>
        <w:fldChar w:fldCharType="separate"/>
      </w:r>
      <w:r w:rsidRPr="0072051D">
        <w:rPr>
          <w:rFonts w:cs="Times New Roman"/>
        </w:rPr>
        <w:t>(Sibagariang et al., 2021)</w:t>
      </w:r>
      <w:r>
        <w:fldChar w:fldCharType="end"/>
      </w:r>
      <w:r>
        <w:t xml:space="preserve">. </w:t>
      </w:r>
      <w:r w:rsidRPr="0072051D">
        <w:t>MySQL adalah perangkat lunak yang masuk kedalam RDBMS (</w:t>
      </w:r>
      <w:r w:rsidRPr="00213361">
        <w:rPr>
          <w:i/>
          <w:iCs/>
        </w:rPr>
        <w:t>Relational Database Management System</w:t>
      </w:r>
      <w:r w:rsidRPr="0072051D">
        <w:t xml:space="preserve">) yakni memiliki sifat </w:t>
      </w:r>
      <w:r w:rsidRPr="00213361">
        <w:rPr>
          <w:i/>
          <w:iCs/>
        </w:rPr>
        <w:t>open source</w:t>
      </w:r>
      <w:r w:rsidRPr="0072051D">
        <w:t>. MySQL dikenal mampu mengirimkan dan menerima data dengan cepat, bersifat multiuser dan menggunakan perintah basis SQL. Sehingga dapat disimpulkan MySQL merupakan RDBMS yang cocok untuk pengembangan perangkat lunak.</w:t>
      </w:r>
    </w:p>
    <w:p w14:paraId="61AF7801" w14:textId="77777777" w:rsidR="0072051D" w:rsidRPr="00822DE9" w:rsidRDefault="0072051D" w:rsidP="00AC43A0">
      <w:pPr>
        <w:spacing w:line="240" w:lineRule="auto"/>
      </w:pPr>
    </w:p>
    <w:p w14:paraId="01DF2BE0" w14:textId="1BADE971" w:rsidR="001F17CA" w:rsidRDefault="001F17CA" w:rsidP="001165A0">
      <w:pPr>
        <w:pStyle w:val="Heading3"/>
        <w:spacing w:line="480" w:lineRule="auto"/>
      </w:pPr>
      <w:bookmarkStart w:id="48" w:name="_Toc191813295"/>
      <w:r w:rsidRPr="0082080C">
        <w:lastRenderedPageBreak/>
        <w:t>Pengujian Sistem</w:t>
      </w:r>
      <w:bookmarkEnd w:id="48"/>
      <w:r w:rsidRPr="0082080C">
        <w:t xml:space="preserve"> </w:t>
      </w:r>
    </w:p>
    <w:p w14:paraId="2458BDFD" w14:textId="6FCE86A4" w:rsidR="0072051D" w:rsidRPr="0027560D" w:rsidRDefault="00B42E28" w:rsidP="00213361">
      <w:pPr>
        <w:spacing w:line="360" w:lineRule="auto"/>
        <w:ind w:firstLine="720"/>
        <w:rPr>
          <w:lang w:val="fi-FI"/>
        </w:rPr>
      </w:pPr>
      <w:r w:rsidRPr="0027560D">
        <w:rPr>
          <w:lang w:val="fi-FI"/>
        </w:rPr>
        <w:t xml:space="preserve">Menurut </w:t>
      </w:r>
      <w:r>
        <w:fldChar w:fldCharType="begin"/>
      </w:r>
      <w:r w:rsidRPr="0027560D">
        <w:rPr>
          <w:lang w:val="fi-FI"/>
        </w:rPr>
        <w:instrText xml:space="preserve"> ADDIN ZOTERO_ITEM CSL_CITATION {"citationID":"Dkf72dfe","properties":{"formattedCitation":"(Eriana &amp; Zein, 2021)","plainCitation":"(Eriana &amp; Zein, 2021)","noteIndex":0},"citationItems":[{"id":128,"uris":["http://zotero.org/users/local/8SeGTeuV/items/T6CEXF2I"],"itemData":{"id":128,"type":"article-journal","language":"id","source":"Zotero","title":"PENERAPAN METODE PERSONAL EXTREME PROGRAMMING DALAM PERANCANGAN APLIKASI PEMILIHAN KETUA HMSI DENGAN WEIGHTED PRODUCT","author":[{"family":"Eriana","given":"Emi Sita"},{"family":"Zein","given":"Afrizal"}],"issued":{"date-parts":[["2021"]],"season":"Desember"}}}],"schema":"https://github.com/citation-style-language/schema/raw/master/csl-citation.json"} </w:instrText>
      </w:r>
      <w:r>
        <w:fldChar w:fldCharType="separate"/>
      </w:r>
      <w:r w:rsidRPr="0027560D">
        <w:rPr>
          <w:rFonts w:cs="Times New Roman"/>
          <w:lang w:val="fi-FI"/>
        </w:rPr>
        <w:t>(Eriana &amp; Zein, 2021)</w:t>
      </w:r>
      <w:r>
        <w:fldChar w:fldCharType="end"/>
      </w:r>
      <w:r w:rsidRPr="0027560D">
        <w:rPr>
          <w:lang w:val="fi-FI"/>
        </w:rPr>
        <w:t xml:space="preserve">. Pengujian adalah proses esensial dalam siklus pembangunan perangkat lunak. Pengujian dilaksanakan sebagai </w:t>
      </w:r>
      <w:r w:rsidRPr="0027560D">
        <w:rPr>
          <w:i/>
          <w:iCs/>
          <w:lang w:val="fi-FI"/>
        </w:rPr>
        <w:t>quality assurance</w:t>
      </w:r>
      <w:r w:rsidRPr="0027560D">
        <w:rPr>
          <w:lang w:val="fi-FI"/>
        </w:rPr>
        <w:t xml:space="preserve"> dan untuk mengetahui kelemahan dari perangkat lunak tersebut. Tujuannya adalah untuk menjamin bahwa perangkat lunak yang dibangun memiliki kualitas yang handal, yakni mampu mempresentasikan kajian pokok dari spesifikasi, analisa, perancangan dan pengkodean dari perangkat lunak tersebut.</w:t>
      </w:r>
    </w:p>
    <w:p w14:paraId="479E88A4" w14:textId="77777777" w:rsidR="00B42E28" w:rsidRPr="0027560D" w:rsidRDefault="00B42E28" w:rsidP="00AC43A0">
      <w:pPr>
        <w:spacing w:line="240" w:lineRule="auto"/>
        <w:rPr>
          <w:lang w:val="fi-FI"/>
        </w:rPr>
      </w:pPr>
    </w:p>
    <w:p w14:paraId="25337646" w14:textId="69F19673" w:rsidR="0082080C" w:rsidRPr="00213361" w:rsidRDefault="0082080C" w:rsidP="001165A0">
      <w:pPr>
        <w:pStyle w:val="Heading4"/>
        <w:spacing w:line="480" w:lineRule="auto"/>
        <w:jc w:val="left"/>
        <w:rPr>
          <w:i/>
          <w:iCs/>
        </w:rPr>
      </w:pPr>
      <w:bookmarkStart w:id="49" w:name="_Toc191813296"/>
      <w:r w:rsidRPr="00213361">
        <w:rPr>
          <w:i/>
          <w:iCs/>
        </w:rPr>
        <w:t>Black Box Testing</w:t>
      </w:r>
      <w:bookmarkEnd w:id="49"/>
    </w:p>
    <w:p w14:paraId="0AF91493" w14:textId="3118D583" w:rsidR="00B42E28" w:rsidRDefault="00B42E28" w:rsidP="00063A38">
      <w:pPr>
        <w:spacing w:line="360" w:lineRule="auto"/>
        <w:ind w:firstLine="720"/>
      </w:pPr>
      <w:r>
        <w:t xml:space="preserve">Menurut </w:t>
      </w:r>
      <w:r>
        <w:fldChar w:fldCharType="begin"/>
      </w:r>
      <w:r>
        <w:instrText xml:space="preserve"> ADDIN ZOTERO_ITEM CSL_CITATION {"citationID":"mMx8LaS1","properties":{"formattedCitation":"(Eriana &amp; Zein, 2021)","plainCitation":"(Eriana &amp; Zein, 2021)","noteIndex":0},"citationItems":[{"id":128,"uris":["http://zotero.org/users/local/8SeGTeuV/items/T6CEXF2I"],"itemData":{"id":128,"type":"article-journal","language":"id","source":"Zotero","title":"PENERAPAN METODE PERSONAL EXTREME PROGRAMMING DALAM PERANCANGAN APLIKASI PEMILIHAN KETUA HMSI DENGAN WEIGHTED PRODUCT","author":[{"family":"Eriana","given":"Emi Sita"},{"family":"Zein","given":"Afrizal"}],"issued":{"date-parts":[["2021"]],"season":"Desember"}}}],"schema":"https://github.com/citation-style-language/schema/raw/master/csl-citation.json"} </w:instrText>
      </w:r>
      <w:r>
        <w:fldChar w:fldCharType="separate"/>
      </w:r>
      <w:r w:rsidRPr="00B42E28">
        <w:rPr>
          <w:rFonts w:cs="Times New Roman"/>
        </w:rPr>
        <w:t>(Eriana &amp; Zein, 2021)</w:t>
      </w:r>
      <w:r>
        <w:fldChar w:fldCharType="end"/>
      </w:r>
      <w:r>
        <w:t xml:space="preserve">. </w:t>
      </w:r>
      <w:r w:rsidRPr="00213361">
        <w:rPr>
          <w:i/>
          <w:iCs/>
        </w:rPr>
        <w:t>Black box</w:t>
      </w:r>
      <w:r w:rsidRPr="00B42E28">
        <w:t xml:space="preserve"> testing adalah pengujian sistem yang berpusat pada persyaratan fungsional sistem. Sementara menurut (Sibagariang et al., 2021), Black box testing ialah pengujian yang berlandaskan spesifikasi. Kebenaran sistem yang </w:t>
      </w:r>
      <w:proofErr w:type="gramStart"/>
      <w:r w:rsidRPr="00B42E28">
        <w:t>akan</w:t>
      </w:r>
      <w:proofErr w:type="gramEnd"/>
      <w:r w:rsidRPr="00B42E28">
        <w:t xml:space="preserve"> dites hanya dipandang dari output yang dihasilkan dari data atau kondisi input yang dilakukan untuk fungsi yang ada. Sehingga dapat diartikan pengujian </w:t>
      </w:r>
      <w:r w:rsidRPr="00213361">
        <w:rPr>
          <w:i/>
          <w:iCs/>
        </w:rPr>
        <w:t>black box</w:t>
      </w:r>
      <w:r w:rsidRPr="00B42E28">
        <w:t xml:space="preserve"> ialah pengujian sistem berbasis persyaratan fungsional yang sederhana dilakukan untuk menguji suatu sistem dengan memperhatikan output yang dilahirkan dari input yang diaplikasikan.</w:t>
      </w:r>
    </w:p>
    <w:p w14:paraId="131A8E96" w14:textId="77777777" w:rsidR="00AC43A0" w:rsidRPr="00B42E28" w:rsidRDefault="00AC43A0" w:rsidP="00AC43A0">
      <w:pPr>
        <w:spacing w:line="240" w:lineRule="auto"/>
      </w:pPr>
    </w:p>
    <w:p w14:paraId="012B2F1D" w14:textId="66D8A937" w:rsidR="0082080C" w:rsidRPr="00213361" w:rsidRDefault="0082080C" w:rsidP="001165A0">
      <w:pPr>
        <w:pStyle w:val="Heading4"/>
        <w:spacing w:line="480" w:lineRule="auto"/>
        <w:jc w:val="left"/>
        <w:rPr>
          <w:i/>
          <w:iCs/>
        </w:rPr>
      </w:pPr>
      <w:bookmarkStart w:id="50" w:name="_Toc191813297"/>
      <w:r w:rsidRPr="00213361">
        <w:rPr>
          <w:i/>
          <w:iCs/>
        </w:rPr>
        <w:t>White Box Testing</w:t>
      </w:r>
      <w:bookmarkEnd w:id="50"/>
    </w:p>
    <w:p w14:paraId="0E467230" w14:textId="03D85509" w:rsidR="00B42E28" w:rsidRDefault="00A3466D" w:rsidP="00063A38">
      <w:pPr>
        <w:spacing w:line="360" w:lineRule="auto"/>
        <w:ind w:firstLine="720"/>
      </w:pPr>
      <w:r w:rsidRPr="0027560D">
        <w:rPr>
          <w:lang w:val="fi-FI"/>
        </w:rPr>
        <w:t xml:space="preserve">Menurut Emi Sita Eriana dalam </w:t>
      </w:r>
      <w:r>
        <w:fldChar w:fldCharType="begin"/>
      </w:r>
      <w:r w:rsidRPr="0027560D">
        <w:rPr>
          <w:lang w:val="fi-FI"/>
        </w:rPr>
        <w:instrText xml:space="preserve"> ADDIN ZOTERO_ITEM CSL_CITATION {"citationID":"u64Zvw6i","properties":{"formattedCitation":"(Eriana, 2020)","plainCitation":"(Eriana, 2020)","noteIndex":0},"citationItems":[{"id":129,"uris":["http://zotero.org/users/local/8SeGTeuV/items/IXLCYRVR"],"itemData":{"id":129,"type":"document","title":"PENGUJIAN SISTEM INFORMASI APLIKASI PERPUSTAKAAN BERBASIS WEB DENGAN WHITE BOX TESTING","author":[{"family":"Eriana","given":"Emi Sita"}],"issued":{"date-parts":[["2020"]],"season":"Oktober"}}}],"schema":"https://github.com/citation-style-language/schema/raw/master/csl-citation.json"} </w:instrText>
      </w:r>
      <w:r>
        <w:fldChar w:fldCharType="separate"/>
      </w:r>
      <w:r w:rsidRPr="0027560D">
        <w:rPr>
          <w:rFonts w:cs="Times New Roman"/>
          <w:lang w:val="fi-FI"/>
        </w:rPr>
        <w:t>(Eriana, 2020)</w:t>
      </w:r>
      <w:r>
        <w:fldChar w:fldCharType="end"/>
      </w:r>
      <w:r w:rsidRPr="0027560D">
        <w:rPr>
          <w:lang w:val="fi-FI"/>
        </w:rPr>
        <w:t xml:space="preserve">. </w:t>
      </w:r>
      <w:r w:rsidRPr="0027560D">
        <w:rPr>
          <w:i/>
          <w:iCs/>
          <w:lang w:val="fi-FI"/>
        </w:rPr>
        <w:t>White box testing</w:t>
      </w:r>
      <w:r w:rsidRPr="0027560D">
        <w:rPr>
          <w:lang w:val="fi-FI"/>
        </w:rPr>
        <w:t xml:space="preserve"> merupakan pengujian yang dilakukan untuk menguji dan menganalisis kode program bilamana terjadi kesalahan atau tidak. </w:t>
      </w:r>
      <w:r w:rsidRPr="00A3466D">
        <w:t xml:space="preserve">Sementara itu, menurut Nurdiana dalam </w:t>
      </w:r>
      <w:r w:rsidR="005713B7">
        <w:fldChar w:fldCharType="begin"/>
      </w:r>
      <w:r w:rsidR="005713B7">
        <w:instrText xml:space="preserve"> ADDIN ZOTERO_ITEM CSL_CITATION {"citationID":"G9T3zcsN","properties":{"formattedCitation":"(Nurdin et al., 2022)","plainCitation":"(Nurdin et al., 2022)","noteIndex":0},"citationItems":[{"id":131,"uris":["http://zotero.org/users/local/8SeGTeuV/items/ZGYCFD5P"],"itemData":{"id":131,"type":"article-journal","abstract":"The existing mail management or archiving process still uses conventional or manual management with a search process that uses a long time, so researchers create a correspondence archive application that is considered necessary and help the Administration, using FCFS method and program code logic test using white Box Testing. The purpose of making this archival application is to help administrative officers to conduct digital management of mail archives. Black box test results show every design and control function in the application according / valid and white box test results show the calculation of logic flow that produces cyclomatic value, node, predicate node and existing path value produce the same value for page login value Cyclomatic Complexity, Predicate Node (P), and Path-path = 2, while for testing white box in the mail transaction section produces the same value that is for the value of Cyclomatic Complexity, Predicate Node (P), and Path-path = 3, so it can be concluded that the logic flow used is appropriate and can be implemented in The Administration.","container-title":"Jurnal JTIK (Jurnal Teknologi Informasi dan Komunikasi)","DOI":"10.35870/jtik.v6i1.395","ISSN":"2580-1643","issue":"1","journalAbbreviation":"jtik","language":"id","license":"https://creativecommons.org/licenses/by-nc/4.0","page":"145-151","source":"DOI.org (Crossref)","title":"Aplikasi Pengarsipan Surat Menyurat Berbasis Web menggunakan Metode First Come First Serve dan White Box Testing","volume":"6","author":[{"family":"Nurdin","given":"Muhammad"},{"family":"Fauziah","given":"Fauziah"},{"family":"Komalasari","given":"Ratih Titi"}],"issued":{"date-parts":[["2022",1,1]]}}}],"schema":"https://github.com/citation-style-language/schema/raw/master/csl-citation.json"} </w:instrText>
      </w:r>
      <w:r w:rsidR="005713B7">
        <w:fldChar w:fldCharType="separate"/>
      </w:r>
      <w:r w:rsidR="005713B7" w:rsidRPr="005713B7">
        <w:rPr>
          <w:rFonts w:cs="Times New Roman"/>
        </w:rPr>
        <w:t>(Nurdin et al., 2022)</w:t>
      </w:r>
      <w:r w:rsidR="005713B7">
        <w:fldChar w:fldCharType="end"/>
      </w:r>
      <w:r w:rsidRPr="00A3466D">
        <w:t xml:space="preserve"> , </w:t>
      </w:r>
      <w:r w:rsidRPr="00213361">
        <w:rPr>
          <w:i/>
          <w:iCs/>
        </w:rPr>
        <w:t>White box</w:t>
      </w:r>
      <w:r w:rsidRPr="00A3466D">
        <w:t xml:space="preserve"> testing berkaitan  dengan  alur  dan logika  yang  digunakan  dalam  kode  program  pada aplikasi yang dirancang. Dengan demikian, </w:t>
      </w:r>
      <w:r w:rsidRPr="00213361">
        <w:rPr>
          <w:i/>
          <w:iCs/>
        </w:rPr>
        <w:t>white box</w:t>
      </w:r>
      <w:r w:rsidRPr="00A3466D">
        <w:t xml:space="preserve"> testing adalah pengujian yang di lakukan pada kode program yang berkaitan dengan alur dan logikan yang digunakan pada kode program tersebut.</w:t>
      </w:r>
    </w:p>
    <w:p w14:paraId="2DAA82BA" w14:textId="77777777" w:rsidR="00A3466D" w:rsidRPr="00B42E28" w:rsidRDefault="00A3466D" w:rsidP="00A3466D">
      <w:pPr>
        <w:ind w:firstLine="720"/>
      </w:pPr>
    </w:p>
    <w:p w14:paraId="10366AE9" w14:textId="77777777" w:rsidR="00762CCD" w:rsidRPr="00762CCD" w:rsidRDefault="00762CCD" w:rsidP="00762CCD">
      <w:pPr>
        <w:ind w:left="720"/>
      </w:pPr>
    </w:p>
    <w:p w14:paraId="7B9F63AF" w14:textId="77777777" w:rsidR="00D04C43" w:rsidRDefault="00D04C43" w:rsidP="00D04C43"/>
    <w:p w14:paraId="745CA038" w14:textId="6289A625" w:rsidR="00D04C43" w:rsidRPr="00D04C43" w:rsidRDefault="00D04C43" w:rsidP="00D04C43">
      <w:pPr>
        <w:sectPr w:rsidR="00D04C43" w:rsidRPr="00D04C43" w:rsidSect="00F837C9">
          <w:footerReference w:type="default" r:id="rId50"/>
          <w:type w:val="continuous"/>
          <w:pgSz w:w="11907" w:h="16840" w:code="9"/>
          <w:pgMar w:top="1701" w:right="1701" w:bottom="1701" w:left="2268" w:header="720" w:footer="720" w:gutter="0"/>
          <w:cols w:space="708"/>
          <w:titlePg/>
          <w:docGrid w:linePitch="326"/>
        </w:sectPr>
      </w:pPr>
      <w:r>
        <w:tab/>
      </w:r>
      <w:r>
        <w:tab/>
      </w:r>
    </w:p>
    <w:p w14:paraId="3FE98FF5" w14:textId="282F5468" w:rsidR="005115A5" w:rsidRPr="00E218F0" w:rsidRDefault="005115A5" w:rsidP="00E218F0">
      <w:pPr>
        <w:pStyle w:val="Heading1"/>
        <w:spacing w:line="240" w:lineRule="auto"/>
        <w:rPr>
          <w:sz w:val="28"/>
          <w:szCs w:val="28"/>
        </w:rPr>
      </w:pPr>
      <w:bookmarkStart w:id="51" w:name="_Toc191813298"/>
      <w:r w:rsidRPr="00E218F0">
        <w:rPr>
          <w:sz w:val="28"/>
          <w:szCs w:val="28"/>
        </w:rPr>
        <w:lastRenderedPageBreak/>
        <w:t>BAB III</w:t>
      </w:r>
      <w:r w:rsidR="00E218F0" w:rsidRPr="00E218F0">
        <w:rPr>
          <w:sz w:val="28"/>
          <w:szCs w:val="28"/>
        </w:rPr>
        <w:br/>
      </w:r>
      <w:r w:rsidR="00B114E2" w:rsidRPr="00E218F0">
        <w:rPr>
          <w:sz w:val="28"/>
          <w:szCs w:val="28"/>
        </w:rPr>
        <w:t>METODE PENELITIAN</w:t>
      </w:r>
      <w:bookmarkEnd w:id="51"/>
    </w:p>
    <w:p w14:paraId="775416BD" w14:textId="77777777" w:rsidR="00E218F0" w:rsidRPr="00E218F0" w:rsidRDefault="00E218F0" w:rsidP="00AC43A0">
      <w:pPr>
        <w:spacing w:line="480" w:lineRule="auto"/>
      </w:pPr>
    </w:p>
    <w:p w14:paraId="5324FF5F" w14:textId="0245D0F0" w:rsidR="00895E8B" w:rsidRDefault="007C005B" w:rsidP="001165A0">
      <w:pPr>
        <w:pStyle w:val="Heading2"/>
        <w:spacing w:line="480" w:lineRule="auto"/>
      </w:pPr>
      <w:bookmarkStart w:id="52" w:name="_Toc191813299"/>
      <w:r>
        <w:t>Analis</w:t>
      </w:r>
      <w:r w:rsidR="00B114E2">
        <w:t>is Kebutuhan</w:t>
      </w:r>
      <w:bookmarkEnd w:id="52"/>
    </w:p>
    <w:p w14:paraId="1329A8BB" w14:textId="2987C567" w:rsidR="00895E8B" w:rsidRDefault="00895E8B" w:rsidP="00313361">
      <w:pPr>
        <w:spacing w:line="360" w:lineRule="auto"/>
        <w:ind w:firstLine="357"/>
      </w:pPr>
      <w:r>
        <w:t>Pada Analisa ke</w:t>
      </w:r>
      <w:r w:rsidRPr="00895E8B">
        <w:t xml:space="preserve">butuhan dalam perancangan sistem manajemen informasi berbasis </w:t>
      </w:r>
      <w:r w:rsidRPr="005B26CE">
        <w:rPr>
          <w:i/>
          <w:iCs/>
        </w:rPr>
        <w:t>website</w:t>
      </w:r>
      <w:r w:rsidRPr="00895E8B">
        <w:t xml:space="preserve"> ini merupakan proses untuk kebutuhan yang diperlukan untuk pengembang sistem atau aplikasi</w:t>
      </w:r>
      <w:r>
        <w:t xml:space="preserve">, </w:t>
      </w:r>
      <w:r w:rsidRPr="00895E8B">
        <w:t xml:space="preserve">dilakukan identifikasi terhadap kebutuhan perangkat lunak dan perangkat keras yang diperlukan dalam perancangan sistem manajemen informasi berbasis </w:t>
      </w:r>
      <w:r w:rsidRPr="005B26CE">
        <w:rPr>
          <w:i/>
          <w:iCs/>
        </w:rPr>
        <w:t>website</w:t>
      </w:r>
      <w:r w:rsidRPr="00895E8B">
        <w:t xml:space="preserve"> pada Wisata Kolam Renang Tirta Arsel.</w:t>
      </w:r>
    </w:p>
    <w:p w14:paraId="7A0FE9B7" w14:textId="77777777" w:rsidR="00895E8B" w:rsidRPr="00895E8B" w:rsidRDefault="00895E8B" w:rsidP="00AC43A0">
      <w:pPr>
        <w:spacing w:line="240" w:lineRule="auto"/>
      </w:pPr>
    </w:p>
    <w:p w14:paraId="6BBFA11E" w14:textId="3128BCD5" w:rsidR="00895E8B" w:rsidRDefault="00895E8B" w:rsidP="001165A0">
      <w:pPr>
        <w:pStyle w:val="Heading3"/>
        <w:spacing w:line="480" w:lineRule="auto"/>
      </w:pPr>
      <w:bookmarkStart w:id="53" w:name="_Toc191813300"/>
      <w:r>
        <w:t>Kebutuhan Perangkat Lunak (</w:t>
      </w:r>
      <w:r w:rsidR="002C234B">
        <w:rPr>
          <w:i/>
          <w:iCs/>
        </w:rPr>
        <w:t>Software</w:t>
      </w:r>
      <w:r>
        <w:t>)</w:t>
      </w:r>
      <w:bookmarkEnd w:id="53"/>
    </w:p>
    <w:p w14:paraId="33FA1A6A" w14:textId="6ED37FA7" w:rsidR="00895E8B" w:rsidRDefault="00895E8B" w:rsidP="00063A38">
      <w:pPr>
        <w:spacing w:line="360" w:lineRule="auto"/>
        <w:ind w:firstLine="349"/>
      </w:pPr>
      <w:r>
        <w:t>Perangkat lunak (</w:t>
      </w:r>
      <w:r>
        <w:rPr>
          <w:i/>
          <w:iCs/>
        </w:rPr>
        <w:t>Software</w:t>
      </w:r>
      <w:r>
        <w:t>) yang digunakan oleh peneliti</w:t>
      </w:r>
      <w:r w:rsidR="00566E96">
        <w:t xml:space="preserve"> untuk mendukung sistem manajemen informasi berbasis website pada Wisata Kolam Renang Tirta Arsel sebagai berikut:</w:t>
      </w:r>
    </w:p>
    <w:p w14:paraId="56B9B525" w14:textId="2BCD61AC" w:rsidR="00566E96" w:rsidRDefault="00566E96">
      <w:pPr>
        <w:pStyle w:val="ListParagraph"/>
        <w:numPr>
          <w:ilvl w:val="6"/>
          <w:numId w:val="11"/>
        </w:numPr>
        <w:spacing w:line="360" w:lineRule="auto"/>
        <w:ind w:left="709"/>
      </w:pPr>
      <w:r>
        <w:t xml:space="preserve">Sistem Operasi </w:t>
      </w:r>
      <w:r w:rsidRPr="005B26CE">
        <w:rPr>
          <w:i/>
          <w:iCs/>
        </w:rPr>
        <w:t>Windows</w:t>
      </w:r>
      <w:r w:rsidR="006875A4">
        <w:t xml:space="preserve"> 11</w:t>
      </w:r>
      <w:r w:rsidRPr="005B26CE">
        <w:rPr>
          <w:i/>
          <w:iCs/>
        </w:rPr>
        <w:t xml:space="preserve">, </w:t>
      </w:r>
      <w:r>
        <w:t xml:space="preserve">yang mendukung perkembangan berbasis </w:t>
      </w:r>
      <w:r w:rsidRPr="005B26CE">
        <w:rPr>
          <w:i/>
          <w:iCs/>
        </w:rPr>
        <w:t>website.</w:t>
      </w:r>
    </w:p>
    <w:p w14:paraId="4AD16688" w14:textId="083A1DAB" w:rsidR="00566E96" w:rsidRDefault="00566E96">
      <w:pPr>
        <w:pStyle w:val="ListParagraph"/>
        <w:numPr>
          <w:ilvl w:val="6"/>
          <w:numId w:val="11"/>
        </w:numPr>
        <w:spacing w:line="360" w:lineRule="auto"/>
        <w:ind w:left="709"/>
      </w:pPr>
      <w:r w:rsidRPr="00566E96">
        <w:rPr>
          <w:i/>
          <w:iCs/>
        </w:rPr>
        <w:t>Visual Studio</w:t>
      </w:r>
      <w:r>
        <w:t xml:space="preserve"> </w:t>
      </w:r>
      <w:r w:rsidRPr="00566E96">
        <w:rPr>
          <w:i/>
          <w:iCs/>
        </w:rPr>
        <w:t xml:space="preserve">Code </w:t>
      </w:r>
      <w:r>
        <w:t xml:space="preserve">sebagai </w:t>
      </w:r>
      <w:r w:rsidRPr="00566E96">
        <w:rPr>
          <w:i/>
          <w:iCs/>
        </w:rPr>
        <w:t xml:space="preserve">text editor </w:t>
      </w:r>
      <w:r>
        <w:t xml:space="preserve">untuk mengedit mengubah dan menulis </w:t>
      </w:r>
      <w:r w:rsidRPr="00566E96">
        <w:rPr>
          <w:i/>
          <w:iCs/>
        </w:rPr>
        <w:t xml:space="preserve">text code / source code </w:t>
      </w:r>
      <w:r>
        <w:t>Bahasa Pemrograman</w:t>
      </w:r>
      <w:r w:rsidR="00313361">
        <w:t>.</w:t>
      </w:r>
    </w:p>
    <w:p w14:paraId="6CEBA8CA" w14:textId="42B1C244" w:rsidR="00566E96" w:rsidRDefault="00FB212C">
      <w:pPr>
        <w:pStyle w:val="ListParagraph"/>
        <w:numPr>
          <w:ilvl w:val="6"/>
          <w:numId w:val="11"/>
        </w:numPr>
        <w:spacing w:line="360" w:lineRule="auto"/>
        <w:ind w:left="709"/>
      </w:pPr>
      <w:r>
        <w:rPr>
          <w:i/>
        </w:rPr>
        <w:t xml:space="preserve">Sql yog </w:t>
      </w:r>
      <w:r>
        <w:t>untuk D</w:t>
      </w:r>
      <w:r w:rsidR="00566E96">
        <w:t>atabase Manajemen System (DBMS) MySQL</w:t>
      </w:r>
      <w:r w:rsidR="00472B51">
        <w:t>.</w:t>
      </w:r>
    </w:p>
    <w:p w14:paraId="1083DAB1" w14:textId="4CEEACCB" w:rsidR="00472B51" w:rsidRDefault="00472B51">
      <w:pPr>
        <w:pStyle w:val="ListParagraph"/>
        <w:numPr>
          <w:ilvl w:val="6"/>
          <w:numId w:val="11"/>
        </w:numPr>
        <w:spacing w:line="360" w:lineRule="auto"/>
        <w:ind w:left="709"/>
      </w:pPr>
      <w:r>
        <w:t>XAMPP.</w:t>
      </w:r>
    </w:p>
    <w:p w14:paraId="628FC2CE" w14:textId="2CE0865B" w:rsidR="00566E96" w:rsidRPr="00566E96" w:rsidRDefault="00566E96">
      <w:pPr>
        <w:pStyle w:val="ListParagraph"/>
        <w:numPr>
          <w:ilvl w:val="6"/>
          <w:numId w:val="11"/>
        </w:numPr>
        <w:spacing w:line="360" w:lineRule="auto"/>
        <w:ind w:left="709"/>
        <w:rPr>
          <w:i/>
          <w:iCs/>
        </w:rPr>
      </w:pPr>
      <w:r>
        <w:t xml:space="preserve">Bahasa Pemrograman </w:t>
      </w:r>
      <w:r w:rsidR="009E48F6">
        <w:t>GO</w:t>
      </w:r>
      <w:r>
        <w:t xml:space="preserve"> dan </w:t>
      </w:r>
      <w:r w:rsidRPr="00566E96">
        <w:rPr>
          <w:i/>
          <w:iCs/>
        </w:rPr>
        <w:t>Framework</w:t>
      </w:r>
      <w:r w:rsidR="009E48F6">
        <w:rPr>
          <w:i/>
          <w:iCs/>
        </w:rPr>
        <w:t xml:space="preserve"> echo</w:t>
      </w:r>
      <w:r w:rsidR="00313361">
        <w:rPr>
          <w:i/>
          <w:iCs/>
        </w:rPr>
        <w:t>.</w:t>
      </w:r>
    </w:p>
    <w:p w14:paraId="1A352663" w14:textId="526EB69E" w:rsidR="00566E96" w:rsidRDefault="00566E96">
      <w:pPr>
        <w:pStyle w:val="ListParagraph"/>
        <w:numPr>
          <w:ilvl w:val="6"/>
          <w:numId w:val="11"/>
        </w:numPr>
        <w:spacing w:line="360" w:lineRule="auto"/>
        <w:ind w:left="709"/>
        <w:rPr>
          <w:i/>
          <w:iCs/>
        </w:rPr>
      </w:pPr>
      <w:r w:rsidRPr="00566E96">
        <w:rPr>
          <w:i/>
          <w:iCs/>
        </w:rPr>
        <w:t>Browser (Google Chrome)</w:t>
      </w:r>
      <w:r w:rsidR="00313361">
        <w:rPr>
          <w:i/>
          <w:iCs/>
        </w:rPr>
        <w:t>.</w:t>
      </w:r>
    </w:p>
    <w:p w14:paraId="7C60B92A" w14:textId="7F789FC9" w:rsidR="009E48F6" w:rsidRDefault="009E48F6">
      <w:pPr>
        <w:pStyle w:val="ListParagraph"/>
        <w:numPr>
          <w:ilvl w:val="6"/>
          <w:numId w:val="11"/>
        </w:numPr>
        <w:spacing w:line="360" w:lineRule="auto"/>
        <w:ind w:left="709"/>
        <w:rPr>
          <w:i/>
          <w:iCs/>
        </w:rPr>
      </w:pPr>
      <w:r>
        <w:rPr>
          <w:i/>
          <w:iCs/>
        </w:rPr>
        <w:t xml:space="preserve">Postman </w:t>
      </w:r>
      <w:r>
        <w:rPr>
          <w:iCs/>
        </w:rPr>
        <w:t xml:space="preserve">untuk melakukan unit test pada api </w:t>
      </w:r>
    </w:p>
    <w:p w14:paraId="763A2235" w14:textId="77777777" w:rsidR="00262A07" w:rsidRPr="00262A07" w:rsidRDefault="00262A07" w:rsidP="00AC43A0">
      <w:pPr>
        <w:spacing w:line="240" w:lineRule="auto"/>
        <w:rPr>
          <w:i/>
          <w:iCs/>
        </w:rPr>
      </w:pPr>
    </w:p>
    <w:p w14:paraId="131C04BC" w14:textId="7593F116" w:rsidR="00895E8B" w:rsidRDefault="00895E8B" w:rsidP="001165A0">
      <w:pPr>
        <w:pStyle w:val="Heading3"/>
        <w:spacing w:line="480" w:lineRule="auto"/>
      </w:pPr>
      <w:bookmarkStart w:id="54" w:name="_Toc191813301"/>
      <w:r>
        <w:t>Kebutuhan Perangkat Keras (</w:t>
      </w:r>
      <w:r>
        <w:rPr>
          <w:i/>
          <w:iCs/>
        </w:rPr>
        <w:t>Hardware</w:t>
      </w:r>
      <w:r>
        <w:t>)</w:t>
      </w:r>
      <w:bookmarkEnd w:id="54"/>
    </w:p>
    <w:p w14:paraId="3EA0943A" w14:textId="3769D8F4" w:rsidR="00262A07" w:rsidRDefault="00262A07" w:rsidP="00063A38">
      <w:pPr>
        <w:spacing w:line="360" w:lineRule="auto"/>
        <w:ind w:firstLine="360"/>
      </w:pPr>
      <w:r>
        <w:t xml:space="preserve">Perangkat keras (Hardware) yang digunakan peneliti untuk mendukung sistem manajemen informasi berbasis </w:t>
      </w:r>
      <w:r w:rsidRPr="005B26CE">
        <w:rPr>
          <w:i/>
          <w:iCs/>
        </w:rPr>
        <w:t>website</w:t>
      </w:r>
      <w:r>
        <w:t xml:space="preserve"> pada Wisata Kolam Renang Tirta Arsel sebagai berikut:</w:t>
      </w:r>
    </w:p>
    <w:p w14:paraId="1F9DE327" w14:textId="75748597" w:rsidR="00262A07" w:rsidRDefault="00262A07">
      <w:pPr>
        <w:pStyle w:val="ListParagraph"/>
        <w:numPr>
          <w:ilvl w:val="0"/>
          <w:numId w:val="12"/>
        </w:numPr>
        <w:spacing w:line="360" w:lineRule="auto"/>
      </w:pPr>
      <w:r>
        <w:lastRenderedPageBreak/>
        <w:t xml:space="preserve">Komputer pengembangan dengan </w:t>
      </w:r>
      <w:r w:rsidRPr="005B26CE">
        <w:rPr>
          <w:i/>
          <w:iCs/>
        </w:rPr>
        <w:t>Prosesor Intel Core i3</w:t>
      </w:r>
      <w:r>
        <w:t xml:space="preserve"> atau setara, RAM 8GB dan penyimpanan 500GB.</w:t>
      </w:r>
    </w:p>
    <w:p w14:paraId="5BAA67C3" w14:textId="77777777" w:rsidR="00472B51" w:rsidRPr="0027560D" w:rsidRDefault="00262A07">
      <w:pPr>
        <w:pStyle w:val="ListParagraph"/>
        <w:numPr>
          <w:ilvl w:val="0"/>
          <w:numId w:val="12"/>
        </w:numPr>
        <w:spacing w:line="360" w:lineRule="auto"/>
        <w:rPr>
          <w:lang w:val="fi-FI"/>
        </w:rPr>
      </w:pPr>
      <w:r w:rsidRPr="0027560D">
        <w:rPr>
          <w:lang w:val="fi-FI"/>
        </w:rPr>
        <w:t>Perangkat jaringan untuk memastikan koneksi jaringan internet stabil.</w:t>
      </w:r>
    </w:p>
    <w:p w14:paraId="44C6AC2D" w14:textId="77777777" w:rsidR="00472B51" w:rsidRDefault="00472B51">
      <w:pPr>
        <w:pStyle w:val="ListParagraph"/>
        <w:numPr>
          <w:ilvl w:val="0"/>
          <w:numId w:val="12"/>
        </w:numPr>
        <w:spacing w:line="360" w:lineRule="auto"/>
      </w:pPr>
      <w:r>
        <w:t>Mouse</w:t>
      </w:r>
    </w:p>
    <w:p w14:paraId="3BCE3FD6" w14:textId="3D311205" w:rsidR="00262A07" w:rsidRDefault="00472B51">
      <w:pPr>
        <w:pStyle w:val="ListParagraph"/>
        <w:numPr>
          <w:ilvl w:val="0"/>
          <w:numId w:val="12"/>
        </w:numPr>
        <w:spacing w:line="360" w:lineRule="auto"/>
      </w:pPr>
      <w:r>
        <w:t>Hardisk</w:t>
      </w:r>
    </w:p>
    <w:p w14:paraId="25A6AC56" w14:textId="77777777" w:rsidR="00AC43A0" w:rsidRDefault="00AC43A0" w:rsidP="00AC43A0">
      <w:pPr>
        <w:spacing w:line="240" w:lineRule="auto"/>
        <w:ind w:left="360"/>
      </w:pPr>
    </w:p>
    <w:p w14:paraId="31E383F7" w14:textId="7C1CF8F9" w:rsidR="007C005B" w:rsidRDefault="00B114E2" w:rsidP="001165A0">
      <w:pPr>
        <w:pStyle w:val="Heading2"/>
        <w:spacing w:line="480" w:lineRule="auto"/>
      </w:pPr>
      <w:bookmarkStart w:id="55" w:name="_Toc191813302"/>
      <w:r>
        <w:t>Metode Penelitian</w:t>
      </w:r>
      <w:bookmarkEnd w:id="55"/>
    </w:p>
    <w:p w14:paraId="6F99B3CD" w14:textId="156C78C3" w:rsidR="00472B51" w:rsidRDefault="00420C60" w:rsidP="00F837C9">
      <w:pPr>
        <w:spacing w:line="360" w:lineRule="auto"/>
        <w:ind w:firstLine="357"/>
      </w:pPr>
      <w:r w:rsidRPr="00420C60">
        <w:t xml:space="preserve">Penelitian ini menggunakan pendekatan kualitatif yang bersifat deskriptif eksploratif. Pendekatan kualitatif dipilih karena tujuan penelitian ini adalah untuk memahami kebutuhan, pengalaman, dan tantangan yang dihadapi oleh pengguna dan pengelola dalam mengelola sistem informasi wisata Kolam Renang Tirta Arsel, serta untuk merancang sistem manajemen informasi berbasis </w:t>
      </w:r>
      <w:r w:rsidRPr="00162127">
        <w:rPr>
          <w:i/>
          <w:iCs/>
        </w:rPr>
        <w:t>website</w:t>
      </w:r>
      <w:r w:rsidRPr="00420C60">
        <w:t xml:space="preserve"> yang sesuai dengan kebutuhan.</w:t>
      </w:r>
      <w:r>
        <w:t xml:space="preserve"> </w:t>
      </w:r>
      <w:r w:rsidR="00262A07">
        <w:t xml:space="preserve">Dalam perancangan sistem manajemen informasi berbasis </w:t>
      </w:r>
      <w:r w:rsidR="00262A07" w:rsidRPr="00162127">
        <w:rPr>
          <w:i/>
          <w:iCs/>
        </w:rPr>
        <w:t>website</w:t>
      </w:r>
      <w:r w:rsidR="00262A07">
        <w:t xml:space="preserve"> pada Wisata Kolam Renang Tirta Arsel</w:t>
      </w:r>
      <w:r w:rsidR="00313361">
        <w:t xml:space="preserve"> penulis menggunakan metode </w:t>
      </w:r>
      <w:r w:rsidR="00D35115" w:rsidRPr="00162127">
        <w:rPr>
          <w:i/>
          <w:iCs/>
        </w:rPr>
        <w:t>d</w:t>
      </w:r>
      <w:r w:rsidR="00313361" w:rsidRPr="00162127">
        <w:rPr>
          <w:i/>
          <w:iCs/>
        </w:rPr>
        <w:t xml:space="preserve">esign </w:t>
      </w:r>
      <w:r w:rsidR="00D35115" w:rsidRPr="00162127">
        <w:rPr>
          <w:i/>
          <w:iCs/>
        </w:rPr>
        <w:t>t</w:t>
      </w:r>
      <w:r w:rsidR="00313361" w:rsidRPr="00162127">
        <w:rPr>
          <w:i/>
          <w:iCs/>
        </w:rPr>
        <w:t>hinking</w:t>
      </w:r>
      <w:r w:rsidR="00811B0D">
        <w:t xml:space="preserve">. </w:t>
      </w:r>
      <w:r w:rsidR="00811B0D" w:rsidRPr="00811B0D">
        <w:t xml:space="preserve">Dengan pendekatan kualitatif dan penerapan metode </w:t>
      </w:r>
      <w:r w:rsidR="00162127">
        <w:rPr>
          <w:i/>
          <w:iCs/>
        </w:rPr>
        <w:t>d</w:t>
      </w:r>
      <w:r w:rsidR="00811B0D" w:rsidRPr="00162127">
        <w:rPr>
          <w:i/>
          <w:iCs/>
        </w:rPr>
        <w:t xml:space="preserve">esign </w:t>
      </w:r>
      <w:r w:rsidR="00162127">
        <w:rPr>
          <w:i/>
          <w:iCs/>
        </w:rPr>
        <w:t>t</w:t>
      </w:r>
      <w:r w:rsidR="00811B0D" w:rsidRPr="00162127">
        <w:rPr>
          <w:i/>
          <w:iCs/>
        </w:rPr>
        <w:t>hinking</w:t>
      </w:r>
      <w:r w:rsidR="00811B0D" w:rsidRPr="00811B0D">
        <w:t>, penelitian ini dapat menjembatani antara kebutuhan praktis pengelola wisata dan solusi berbasis teknologi yang rele</w:t>
      </w:r>
      <w:r w:rsidR="00162127">
        <w:t>v</w:t>
      </w:r>
      <w:r w:rsidR="00811B0D" w:rsidRPr="00811B0D">
        <w:t>an dan sesuai dengan kondisi lapangan</w:t>
      </w:r>
      <w:r w:rsidR="00811B0D">
        <w:t>.</w:t>
      </w:r>
      <w:r w:rsidR="00313361">
        <w:t xml:space="preserve"> </w:t>
      </w:r>
      <w:r w:rsidR="00811B0D">
        <w:t>T</w:t>
      </w:r>
      <w:r>
        <w:t xml:space="preserve">erdapat </w:t>
      </w:r>
      <w:proofErr w:type="gramStart"/>
      <w:r>
        <w:t>lima</w:t>
      </w:r>
      <w:proofErr w:type="gramEnd"/>
      <w:r>
        <w:t xml:space="preserve"> tahapan </w:t>
      </w:r>
      <w:r w:rsidR="00313361">
        <w:t>yang merupakan pendekatan yang berfokus pada pemahaman pengguna dan menghasilkan solusi inovatif</w:t>
      </w:r>
      <w:r w:rsidR="00D35115">
        <w:t xml:space="preserve"> pada metode </w:t>
      </w:r>
      <w:r w:rsidR="00D35115" w:rsidRPr="00162127">
        <w:rPr>
          <w:i/>
          <w:iCs/>
        </w:rPr>
        <w:t>design thinking</w:t>
      </w:r>
      <w:r w:rsidR="00313361">
        <w:t xml:space="preserve">. </w:t>
      </w:r>
    </w:p>
    <w:p w14:paraId="1A6A0169" w14:textId="6FC4E38C" w:rsidR="00472B51" w:rsidRDefault="00472B51" w:rsidP="00313361">
      <w:pPr>
        <w:spacing w:line="360" w:lineRule="auto"/>
      </w:pPr>
      <w:r w:rsidRPr="0021795B">
        <w:rPr>
          <w:noProof/>
          <w:lang w:val="en-US"/>
        </w:rPr>
        <w:drawing>
          <wp:inline distT="0" distB="0" distL="0" distR="0" wp14:anchorId="6F5A59DB" wp14:editId="78362B41">
            <wp:extent cx="5039428" cy="2000529"/>
            <wp:effectExtent l="0" t="0" r="8890" b="0"/>
            <wp:docPr id="983967556"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946513" name="Picture 1" descr="A diagram of a process&#10;&#10;Description automatically generated"/>
                    <pic:cNvPicPr/>
                  </pic:nvPicPr>
                  <pic:blipFill>
                    <a:blip r:embed="rId15"/>
                    <a:stretch>
                      <a:fillRect/>
                    </a:stretch>
                  </pic:blipFill>
                  <pic:spPr>
                    <a:xfrm>
                      <a:off x="0" y="0"/>
                      <a:ext cx="5039428" cy="2000529"/>
                    </a:xfrm>
                    <a:prstGeom prst="rect">
                      <a:avLst/>
                    </a:prstGeom>
                  </pic:spPr>
                </pic:pic>
              </a:graphicData>
            </a:graphic>
          </wp:inline>
        </w:drawing>
      </w:r>
    </w:p>
    <w:p w14:paraId="2E126E93" w14:textId="45F7029A" w:rsidR="00472B51" w:rsidRPr="00472B51" w:rsidRDefault="00197F0E" w:rsidP="00197F0E">
      <w:pPr>
        <w:pStyle w:val="Caption"/>
        <w:rPr>
          <w:color w:val="auto"/>
          <w:szCs w:val="24"/>
        </w:rPr>
      </w:pPr>
      <w:bookmarkStart w:id="56" w:name="_Toc178340018"/>
      <w:r w:rsidRPr="00197F0E">
        <w:rPr>
          <w:b/>
          <w:bCs/>
        </w:rPr>
        <w:t xml:space="preserve">Gambar </w:t>
      </w:r>
      <w:r w:rsidRPr="00197F0E">
        <w:rPr>
          <w:b/>
          <w:bCs/>
        </w:rPr>
        <w:fldChar w:fldCharType="begin"/>
      </w:r>
      <w:r w:rsidRPr="00197F0E">
        <w:rPr>
          <w:b/>
          <w:bCs/>
        </w:rPr>
        <w:instrText xml:space="preserve"> STYLEREF 1 \s </w:instrText>
      </w:r>
      <w:r w:rsidRPr="00197F0E">
        <w:rPr>
          <w:b/>
          <w:bCs/>
        </w:rPr>
        <w:fldChar w:fldCharType="separate"/>
      </w:r>
      <w:r w:rsidR="00A129F6">
        <w:rPr>
          <w:b/>
          <w:bCs/>
          <w:noProof/>
        </w:rPr>
        <w:t>3</w:t>
      </w:r>
      <w:r w:rsidRPr="00197F0E">
        <w:rPr>
          <w:b/>
          <w:bCs/>
        </w:rPr>
        <w:fldChar w:fldCharType="end"/>
      </w:r>
      <w:r w:rsidRPr="00197F0E">
        <w:rPr>
          <w:b/>
          <w:bCs/>
        </w:rPr>
        <w:t>.</w:t>
      </w:r>
      <w:r w:rsidRPr="00197F0E">
        <w:rPr>
          <w:b/>
          <w:bCs/>
        </w:rPr>
        <w:fldChar w:fldCharType="begin"/>
      </w:r>
      <w:r w:rsidRPr="00197F0E">
        <w:rPr>
          <w:b/>
          <w:bCs/>
        </w:rPr>
        <w:instrText xml:space="preserve"> SEQ Gambar \* ARABIC \s 1 </w:instrText>
      </w:r>
      <w:r w:rsidRPr="00197F0E">
        <w:rPr>
          <w:b/>
          <w:bCs/>
        </w:rPr>
        <w:fldChar w:fldCharType="separate"/>
      </w:r>
      <w:r w:rsidR="00A129F6">
        <w:rPr>
          <w:b/>
          <w:bCs/>
          <w:noProof/>
        </w:rPr>
        <w:t>1</w:t>
      </w:r>
      <w:r w:rsidRPr="00197F0E">
        <w:rPr>
          <w:b/>
          <w:bCs/>
        </w:rPr>
        <w:fldChar w:fldCharType="end"/>
      </w:r>
      <w:r w:rsidRPr="00472B51">
        <w:rPr>
          <w:color w:val="auto"/>
          <w:szCs w:val="24"/>
        </w:rPr>
        <w:t xml:space="preserve"> Tahapan Design Thinking</w:t>
      </w:r>
      <w:bookmarkEnd w:id="56"/>
    </w:p>
    <w:p w14:paraId="3A16065F" w14:textId="36A1BCB7" w:rsidR="00313361" w:rsidRDefault="00313361" w:rsidP="00063A38">
      <w:pPr>
        <w:spacing w:line="360" w:lineRule="auto"/>
        <w:ind w:firstLine="360"/>
      </w:pPr>
      <w:r>
        <w:t xml:space="preserve">Proses ini terdiri dari </w:t>
      </w:r>
      <w:proofErr w:type="gramStart"/>
      <w:r>
        <w:t>lima</w:t>
      </w:r>
      <w:proofErr w:type="gramEnd"/>
      <w:r>
        <w:t xml:space="preserve"> tahapan utama</w:t>
      </w:r>
      <w:r w:rsidR="00420C60">
        <w:t xml:space="preserve"> ialah</w:t>
      </w:r>
      <w:r>
        <w:t>:</w:t>
      </w:r>
    </w:p>
    <w:p w14:paraId="1464A643" w14:textId="77777777" w:rsidR="005B26CE" w:rsidRDefault="005B26CE">
      <w:pPr>
        <w:pStyle w:val="ListParagraph"/>
        <w:numPr>
          <w:ilvl w:val="0"/>
          <w:numId w:val="13"/>
        </w:numPr>
        <w:spacing w:line="360" w:lineRule="auto"/>
      </w:pPr>
      <w:r w:rsidRPr="005B26CE">
        <w:rPr>
          <w:i/>
          <w:iCs/>
        </w:rPr>
        <w:lastRenderedPageBreak/>
        <w:t xml:space="preserve">Empathize </w:t>
      </w:r>
      <w:r>
        <w:t>(Empati): Pada tahap ini, dilakukan observasi dan wawancara dengan pengelola dan pengunjung Kolam Renang Tirta Arsel untuk memahami kebutuhan dan masalah yang dihadapi dalam manajemen informasi.</w:t>
      </w:r>
    </w:p>
    <w:p w14:paraId="744B1135" w14:textId="77777777" w:rsidR="005B26CE" w:rsidRDefault="005B26CE">
      <w:pPr>
        <w:pStyle w:val="ListParagraph"/>
        <w:numPr>
          <w:ilvl w:val="0"/>
          <w:numId w:val="13"/>
        </w:numPr>
        <w:spacing w:line="360" w:lineRule="auto"/>
      </w:pPr>
      <w:r w:rsidRPr="005B26CE">
        <w:rPr>
          <w:i/>
          <w:iCs/>
        </w:rPr>
        <w:t>Define</w:t>
      </w:r>
      <w:r>
        <w:t xml:space="preserve"> (Definisi Masalah): Berdasarkan hasil observasi dan wawancara, didefinisikan masalah utama yang dihadapi oleh pengelola dalam manajemen data pengunjung, transaksi, </w:t>
      </w:r>
      <w:proofErr w:type="gramStart"/>
      <w:r>
        <w:t>dan</w:t>
      </w:r>
      <w:proofErr w:type="gramEnd"/>
      <w:r>
        <w:t xml:space="preserve"> pemeliharaan fasilitas.</w:t>
      </w:r>
    </w:p>
    <w:p w14:paraId="7EE01948" w14:textId="77777777" w:rsidR="005B26CE" w:rsidRDefault="005B26CE">
      <w:pPr>
        <w:pStyle w:val="ListParagraph"/>
        <w:numPr>
          <w:ilvl w:val="0"/>
          <w:numId w:val="13"/>
        </w:numPr>
        <w:spacing w:line="360" w:lineRule="auto"/>
      </w:pPr>
      <w:r w:rsidRPr="005B26CE">
        <w:rPr>
          <w:i/>
          <w:iCs/>
        </w:rPr>
        <w:t xml:space="preserve">Ideate </w:t>
      </w:r>
      <w:r>
        <w:t xml:space="preserve">(Berinovasi): Pada tahap ini, </w:t>
      </w:r>
      <w:r w:rsidRPr="005B26CE">
        <w:rPr>
          <w:i/>
          <w:iCs/>
        </w:rPr>
        <w:t>brainstorming</w:t>
      </w:r>
      <w:r>
        <w:t xml:space="preserve"> dilakukan untuk menghasilkan ide-ide solusi terhadap masalah yang telah didefinisikan.</w:t>
      </w:r>
    </w:p>
    <w:p w14:paraId="7636E93F" w14:textId="77777777" w:rsidR="005B26CE" w:rsidRDefault="005B26CE">
      <w:pPr>
        <w:pStyle w:val="ListParagraph"/>
        <w:numPr>
          <w:ilvl w:val="0"/>
          <w:numId w:val="13"/>
        </w:numPr>
        <w:spacing w:line="360" w:lineRule="auto"/>
      </w:pPr>
      <w:r w:rsidRPr="005B26CE">
        <w:rPr>
          <w:i/>
          <w:iCs/>
        </w:rPr>
        <w:t>Prototype</w:t>
      </w:r>
      <w:r>
        <w:t xml:space="preserve"> (Membuat Prototipe): Berdasarkan ide yang dipilih, dibuat prototipe sistem manajemen berbasis </w:t>
      </w:r>
      <w:r w:rsidRPr="005B26CE">
        <w:rPr>
          <w:i/>
          <w:iCs/>
        </w:rPr>
        <w:t>website</w:t>
      </w:r>
      <w:r>
        <w:t xml:space="preserve"> yang dapat diuji.</w:t>
      </w:r>
    </w:p>
    <w:p w14:paraId="28C7D237" w14:textId="0D04C607" w:rsidR="00262A07" w:rsidRDefault="005B26CE">
      <w:pPr>
        <w:pStyle w:val="ListParagraph"/>
        <w:numPr>
          <w:ilvl w:val="0"/>
          <w:numId w:val="13"/>
        </w:numPr>
        <w:spacing w:line="360" w:lineRule="auto"/>
      </w:pPr>
      <w:r w:rsidRPr="005B26CE">
        <w:rPr>
          <w:i/>
          <w:iCs/>
        </w:rPr>
        <w:t xml:space="preserve">Test </w:t>
      </w:r>
      <w:r>
        <w:t xml:space="preserve">(Pengujian): Prototipe diuji dengan pengguna akhir (pengelola dan pengunjung), dan </w:t>
      </w:r>
      <w:r w:rsidRPr="005B26CE">
        <w:rPr>
          <w:i/>
          <w:iCs/>
        </w:rPr>
        <w:t>feedback</w:t>
      </w:r>
      <w:r>
        <w:t xml:space="preserve"> digunakan untuk penyempurnaan sistem.</w:t>
      </w:r>
    </w:p>
    <w:p w14:paraId="08B4835D" w14:textId="77777777" w:rsidR="00313361" w:rsidRPr="00262A07" w:rsidRDefault="00313361" w:rsidP="00313361"/>
    <w:p w14:paraId="15B13302" w14:textId="397E72F6" w:rsidR="00381723" w:rsidRDefault="00B114E2" w:rsidP="001165A0">
      <w:pPr>
        <w:pStyle w:val="Heading2"/>
        <w:spacing w:line="480" w:lineRule="auto"/>
      </w:pPr>
      <w:bookmarkStart w:id="57" w:name="_Toc191813303"/>
      <w:r>
        <w:t>Metode Analisis</w:t>
      </w:r>
      <w:bookmarkEnd w:id="57"/>
    </w:p>
    <w:p w14:paraId="69DAA9D5" w14:textId="5F5DB3E8" w:rsidR="00313361" w:rsidRDefault="00496D52" w:rsidP="00496D52">
      <w:pPr>
        <w:spacing w:line="360" w:lineRule="auto"/>
        <w:ind w:firstLine="357"/>
      </w:pPr>
      <w:r>
        <w:t xml:space="preserve">Penelitian ini </w:t>
      </w:r>
      <w:r w:rsidRPr="00496D52">
        <w:t>menggunakan</w:t>
      </w:r>
      <w:r>
        <w:t xml:space="preserve"> metode</w:t>
      </w:r>
      <w:r w:rsidRPr="00496D52">
        <w:t xml:space="preserve"> analisis tematik dengan pendekatan metode kualitatif</w:t>
      </w:r>
      <w:proofErr w:type="gramStart"/>
      <w:r w:rsidRPr="00496D52">
        <w:t>,  menggunakan</w:t>
      </w:r>
      <w:proofErr w:type="gramEnd"/>
      <w:r w:rsidRPr="00496D52">
        <w:t xml:space="preserve"> beberapa langkah yang bertujuan untuk mengidentifikasi pola atau tema yang muncul dari data kualitatif, seperti wawancara, observasi, dan dokumentasi. Metode Pengumpulan </w:t>
      </w:r>
      <w:r w:rsidR="001C5AA2">
        <w:t>d</w:t>
      </w:r>
      <w:r w:rsidRPr="00496D52">
        <w:t>ata dengan melakukan wawancara, observasi, dan dokumen yang dianalisis.</w:t>
      </w:r>
      <w:r>
        <w:t xml:space="preserve"> </w:t>
      </w:r>
      <w:r w:rsidRPr="00496D52">
        <w:t xml:space="preserve">Dengan pendekatan analisis tematik, dapat mengidentifikasi berbagai aspek penting dari penerapan teknologi dalam </w:t>
      </w:r>
      <w:r>
        <w:t xml:space="preserve">sistem </w:t>
      </w:r>
      <w:r w:rsidRPr="00496D52">
        <w:t xml:space="preserve">manajemen </w:t>
      </w:r>
      <w:r>
        <w:t xml:space="preserve">informasi </w:t>
      </w:r>
      <w:r w:rsidRPr="00496D52">
        <w:t xml:space="preserve">wisata, khususnya di Wisata Kolam Renang Tirta Arsel, dan bagaimana metode </w:t>
      </w:r>
      <w:r w:rsidRPr="00162127">
        <w:rPr>
          <w:i/>
          <w:iCs/>
        </w:rPr>
        <w:t>Design Thinking</w:t>
      </w:r>
      <w:r w:rsidRPr="00496D52">
        <w:t xml:space="preserve"> dapat digunakan untuk perancangan sistem yang tepat.</w:t>
      </w:r>
    </w:p>
    <w:p w14:paraId="665703D7" w14:textId="77777777" w:rsidR="00313361" w:rsidRPr="00313361" w:rsidRDefault="00313361" w:rsidP="00313361"/>
    <w:p w14:paraId="6B356F1C" w14:textId="58E89177" w:rsidR="00B114E2" w:rsidRDefault="00B114E2" w:rsidP="00E218F0">
      <w:pPr>
        <w:pStyle w:val="Heading2"/>
        <w:spacing w:line="480" w:lineRule="auto"/>
      </w:pPr>
      <w:bookmarkStart w:id="58" w:name="_Toc191813304"/>
      <w:r w:rsidRPr="00B114E2">
        <w:t>Jadwal Penelitian</w:t>
      </w:r>
      <w:bookmarkEnd w:id="58"/>
    </w:p>
    <w:p w14:paraId="3A7A7EC2" w14:textId="085DBC82" w:rsidR="00E218F0" w:rsidRDefault="00AC360E" w:rsidP="00D61073">
      <w:pPr>
        <w:spacing w:line="360" w:lineRule="auto"/>
        <w:ind w:firstLine="357"/>
      </w:pPr>
      <w:r>
        <w:t xml:space="preserve">Berikut adalah jadwal penelitian yang mencakup tahapan dalam perancangan sistem manajemen informasi berbasis </w:t>
      </w:r>
      <w:r w:rsidRPr="005B26CE">
        <w:rPr>
          <w:i/>
          <w:iCs/>
        </w:rPr>
        <w:t>website</w:t>
      </w:r>
      <w:r>
        <w:t xml:space="preserve"> pada Wisata Kolam Renang Tirta Arsel:</w:t>
      </w:r>
    </w:p>
    <w:p w14:paraId="48E29C9A" w14:textId="77777777" w:rsidR="00E218F0" w:rsidRDefault="00E218F0" w:rsidP="00E218F0">
      <w:pPr>
        <w:ind w:firstLine="357"/>
      </w:pPr>
    </w:p>
    <w:p w14:paraId="272DBBFB" w14:textId="43216CCA" w:rsidR="00E218F0" w:rsidRPr="00E218F0" w:rsidRDefault="00E218F0" w:rsidP="00E218F0">
      <w:pPr>
        <w:pStyle w:val="Caption"/>
      </w:pPr>
      <w:bookmarkStart w:id="59" w:name="_Toc177238823"/>
      <w:bookmarkStart w:id="60" w:name="_Toc178340026"/>
      <w:r w:rsidRPr="00E218F0">
        <w:rPr>
          <w:b/>
          <w:bCs/>
        </w:rPr>
        <w:t xml:space="preserve">Tabel </w:t>
      </w:r>
      <w:r w:rsidRPr="00E218F0">
        <w:rPr>
          <w:b/>
          <w:bCs/>
        </w:rPr>
        <w:fldChar w:fldCharType="begin"/>
      </w:r>
      <w:r w:rsidRPr="00E218F0">
        <w:rPr>
          <w:b/>
          <w:bCs/>
        </w:rPr>
        <w:instrText xml:space="preserve"> STYLEREF 1 \s </w:instrText>
      </w:r>
      <w:r w:rsidRPr="00E218F0">
        <w:rPr>
          <w:b/>
          <w:bCs/>
        </w:rPr>
        <w:fldChar w:fldCharType="separate"/>
      </w:r>
      <w:r w:rsidR="00A129F6">
        <w:rPr>
          <w:b/>
          <w:bCs/>
          <w:noProof/>
        </w:rPr>
        <w:t>3</w:t>
      </w:r>
      <w:r w:rsidRPr="00E218F0">
        <w:rPr>
          <w:b/>
          <w:bCs/>
        </w:rPr>
        <w:fldChar w:fldCharType="end"/>
      </w:r>
      <w:r w:rsidRPr="00E218F0">
        <w:rPr>
          <w:b/>
          <w:bCs/>
        </w:rPr>
        <w:t>.</w:t>
      </w:r>
      <w:r w:rsidRPr="00E218F0">
        <w:rPr>
          <w:b/>
          <w:bCs/>
        </w:rPr>
        <w:fldChar w:fldCharType="begin"/>
      </w:r>
      <w:r w:rsidRPr="00E218F0">
        <w:rPr>
          <w:b/>
          <w:bCs/>
        </w:rPr>
        <w:instrText xml:space="preserve"> SEQ Tabel \* ARABIC \s 1 </w:instrText>
      </w:r>
      <w:r w:rsidRPr="00E218F0">
        <w:rPr>
          <w:b/>
          <w:bCs/>
        </w:rPr>
        <w:fldChar w:fldCharType="separate"/>
      </w:r>
      <w:r w:rsidR="00A129F6">
        <w:rPr>
          <w:b/>
          <w:bCs/>
          <w:noProof/>
        </w:rPr>
        <w:t>1</w:t>
      </w:r>
      <w:r w:rsidRPr="00E218F0">
        <w:rPr>
          <w:b/>
          <w:bCs/>
        </w:rPr>
        <w:fldChar w:fldCharType="end"/>
      </w:r>
      <w:r>
        <w:t xml:space="preserve"> Jadwal Penelitian</w:t>
      </w:r>
      <w:bookmarkEnd w:id="59"/>
      <w:bookmarkEnd w:id="60"/>
    </w:p>
    <w:tbl>
      <w:tblPr>
        <w:tblStyle w:val="TableGrid"/>
        <w:tblpPr w:leftFromText="180" w:rightFromText="180" w:vertAnchor="text" w:tblpY="-31"/>
        <w:tblW w:w="8075" w:type="dxa"/>
        <w:tblLayout w:type="fixed"/>
        <w:tblLook w:val="04A0" w:firstRow="1" w:lastRow="0" w:firstColumn="1" w:lastColumn="0" w:noHBand="0" w:noVBand="1"/>
      </w:tblPr>
      <w:tblGrid>
        <w:gridCol w:w="566"/>
        <w:gridCol w:w="1726"/>
        <w:gridCol w:w="822"/>
        <w:gridCol w:w="709"/>
        <w:gridCol w:w="708"/>
        <w:gridCol w:w="709"/>
        <w:gridCol w:w="709"/>
        <w:gridCol w:w="709"/>
        <w:gridCol w:w="708"/>
        <w:gridCol w:w="709"/>
      </w:tblGrid>
      <w:tr w:rsidR="00FE26A0" w14:paraId="7C8F5D49" w14:textId="64FEC803" w:rsidTr="00EF034C">
        <w:trPr>
          <w:trHeight w:val="838"/>
        </w:trPr>
        <w:tc>
          <w:tcPr>
            <w:tcW w:w="566" w:type="dxa"/>
          </w:tcPr>
          <w:p w14:paraId="36C6645E" w14:textId="77777777" w:rsidR="00FE26A0" w:rsidRDefault="00FE26A0" w:rsidP="00D03D01">
            <w:pPr>
              <w:spacing w:line="360" w:lineRule="auto"/>
              <w:jc w:val="center"/>
            </w:pPr>
            <w:r>
              <w:t>NO</w:t>
            </w:r>
          </w:p>
        </w:tc>
        <w:tc>
          <w:tcPr>
            <w:tcW w:w="1726" w:type="dxa"/>
          </w:tcPr>
          <w:p w14:paraId="740530E1" w14:textId="77777777" w:rsidR="00FE26A0" w:rsidRDefault="00FE26A0" w:rsidP="00D03D01">
            <w:pPr>
              <w:spacing w:line="360" w:lineRule="auto"/>
              <w:jc w:val="center"/>
            </w:pPr>
            <w:r>
              <w:t>Kegiatan</w:t>
            </w:r>
          </w:p>
        </w:tc>
        <w:tc>
          <w:tcPr>
            <w:tcW w:w="822" w:type="dxa"/>
          </w:tcPr>
          <w:p w14:paraId="273268EA" w14:textId="074A7302" w:rsidR="00FE26A0" w:rsidRDefault="00FE26A0" w:rsidP="00D03D01">
            <w:pPr>
              <w:spacing w:line="360" w:lineRule="auto"/>
              <w:jc w:val="center"/>
            </w:pPr>
            <w:r>
              <w:t>Okt 2024</w:t>
            </w:r>
          </w:p>
        </w:tc>
        <w:tc>
          <w:tcPr>
            <w:tcW w:w="709" w:type="dxa"/>
          </w:tcPr>
          <w:p w14:paraId="50BCDC6D" w14:textId="27FBA2AD" w:rsidR="00FE26A0" w:rsidRDefault="00FE26A0" w:rsidP="00D03D01">
            <w:pPr>
              <w:spacing w:line="360" w:lineRule="auto"/>
              <w:jc w:val="center"/>
            </w:pPr>
            <w:r>
              <w:t>Nov 2024</w:t>
            </w:r>
          </w:p>
        </w:tc>
        <w:tc>
          <w:tcPr>
            <w:tcW w:w="708" w:type="dxa"/>
          </w:tcPr>
          <w:p w14:paraId="3ECDF930" w14:textId="37BAA934" w:rsidR="00FE26A0" w:rsidRDefault="00FE26A0" w:rsidP="00D03D01">
            <w:pPr>
              <w:spacing w:line="360" w:lineRule="auto"/>
              <w:jc w:val="center"/>
            </w:pPr>
            <w:r>
              <w:t>Des 2024</w:t>
            </w:r>
          </w:p>
        </w:tc>
        <w:tc>
          <w:tcPr>
            <w:tcW w:w="709" w:type="dxa"/>
          </w:tcPr>
          <w:p w14:paraId="58F31D3A" w14:textId="742E0D1D" w:rsidR="00FE26A0" w:rsidRDefault="00FE26A0" w:rsidP="00D03D01">
            <w:pPr>
              <w:spacing w:line="360" w:lineRule="auto"/>
              <w:jc w:val="center"/>
            </w:pPr>
            <w:r>
              <w:t>Jan 2025</w:t>
            </w:r>
          </w:p>
        </w:tc>
        <w:tc>
          <w:tcPr>
            <w:tcW w:w="709" w:type="dxa"/>
          </w:tcPr>
          <w:p w14:paraId="78300B73" w14:textId="1E1A3931" w:rsidR="00FE26A0" w:rsidRDefault="00FE26A0" w:rsidP="00D03D01">
            <w:pPr>
              <w:spacing w:line="360" w:lineRule="auto"/>
              <w:jc w:val="center"/>
            </w:pPr>
            <w:r>
              <w:t>Feb 2025</w:t>
            </w:r>
          </w:p>
        </w:tc>
        <w:tc>
          <w:tcPr>
            <w:tcW w:w="709" w:type="dxa"/>
          </w:tcPr>
          <w:p w14:paraId="44161FE4" w14:textId="751A5C68" w:rsidR="00FE26A0" w:rsidRDefault="00FE26A0" w:rsidP="00D03D01">
            <w:pPr>
              <w:spacing w:line="360" w:lineRule="auto"/>
              <w:jc w:val="center"/>
            </w:pPr>
            <w:r>
              <w:t>Mar 2025</w:t>
            </w:r>
          </w:p>
        </w:tc>
        <w:tc>
          <w:tcPr>
            <w:tcW w:w="708" w:type="dxa"/>
          </w:tcPr>
          <w:p w14:paraId="2C64D424" w14:textId="3090A715" w:rsidR="00FE26A0" w:rsidRDefault="00FE26A0" w:rsidP="00D03D01">
            <w:pPr>
              <w:spacing w:line="360" w:lineRule="auto"/>
              <w:jc w:val="center"/>
            </w:pPr>
            <w:r>
              <w:t>Apr 2025</w:t>
            </w:r>
          </w:p>
        </w:tc>
        <w:tc>
          <w:tcPr>
            <w:tcW w:w="709" w:type="dxa"/>
          </w:tcPr>
          <w:p w14:paraId="1D4BFA1A" w14:textId="2C1B3E2B" w:rsidR="00FE26A0" w:rsidRDefault="00FE26A0" w:rsidP="00D03D01">
            <w:pPr>
              <w:spacing w:line="360" w:lineRule="auto"/>
              <w:jc w:val="center"/>
            </w:pPr>
            <w:r>
              <w:t>Mei 2025</w:t>
            </w:r>
          </w:p>
        </w:tc>
      </w:tr>
      <w:tr w:rsidR="00EF034C" w14:paraId="1C29D9E2" w14:textId="2BBE923E" w:rsidTr="00EF034C">
        <w:tc>
          <w:tcPr>
            <w:tcW w:w="566" w:type="dxa"/>
          </w:tcPr>
          <w:p w14:paraId="2748FEEB" w14:textId="77777777" w:rsidR="00B83B5F" w:rsidRDefault="00B83B5F" w:rsidP="002072BB">
            <w:pPr>
              <w:spacing w:line="360" w:lineRule="auto"/>
            </w:pPr>
            <w:r>
              <w:t>1</w:t>
            </w:r>
          </w:p>
        </w:tc>
        <w:tc>
          <w:tcPr>
            <w:tcW w:w="1726" w:type="dxa"/>
          </w:tcPr>
          <w:p w14:paraId="366834E5" w14:textId="50B10ACB" w:rsidR="00B83B5F" w:rsidRDefault="00FE26A0" w:rsidP="00937A3F">
            <w:r>
              <w:t>Observasi dan Wawancara</w:t>
            </w:r>
          </w:p>
        </w:tc>
        <w:tc>
          <w:tcPr>
            <w:tcW w:w="822" w:type="dxa"/>
            <w:shd w:val="clear" w:color="auto" w:fill="03A2BD"/>
          </w:tcPr>
          <w:p w14:paraId="4EAEF264" w14:textId="77777777" w:rsidR="00B83B5F" w:rsidRPr="00AE2AD6" w:rsidRDefault="00B83B5F" w:rsidP="002072BB">
            <w:pPr>
              <w:spacing w:line="360" w:lineRule="auto"/>
            </w:pPr>
          </w:p>
        </w:tc>
        <w:tc>
          <w:tcPr>
            <w:tcW w:w="709" w:type="dxa"/>
          </w:tcPr>
          <w:p w14:paraId="46FFD1CD" w14:textId="77777777" w:rsidR="00B83B5F" w:rsidRDefault="00B83B5F" w:rsidP="002072BB">
            <w:pPr>
              <w:spacing w:line="360" w:lineRule="auto"/>
            </w:pPr>
          </w:p>
        </w:tc>
        <w:tc>
          <w:tcPr>
            <w:tcW w:w="708" w:type="dxa"/>
          </w:tcPr>
          <w:p w14:paraId="0DA3FF7F" w14:textId="54F49B8A" w:rsidR="00B83B5F" w:rsidRDefault="00B83B5F" w:rsidP="002072BB">
            <w:pPr>
              <w:spacing w:line="360" w:lineRule="auto"/>
            </w:pPr>
          </w:p>
        </w:tc>
        <w:tc>
          <w:tcPr>
            <w:tcW w:w="709" w:type="dxa"/>
          </w:tcPr>
          <w:p w14:paraId="3B01DE99" w14:textId="6843D735" w:rsidR="00B83B5F" w:rsidRDefault="00B83B5F" w:rsidP="002072BB">
            <w:pPr>
              <w:spacing w:line="360" w:lineRule="auto"/>
            </w:pPr>
          </w:p>
        </w:tc>
        <w:tc>
          <w:tcPr>
            <w:tcW w:w="709" w:type="dxa"/>
          </w:tcPr>
          <w:p w14:paraId="47FE666E" w14:textId="308D6253" w:rsidR="00B83B5F" w:rsidRDefault="00B83B5F" w:rsidP="002072BB">
            <w:pPr>
              <w:spacing w:line="360" w:lineRule="auto"/>
            </w:pPr>
          </w:p>
        </w:tc>
        <w:tc>
          <w:tcPr>
            <w:tcW w:w="709" w:type="dxa"/>
          </w:tcPr>
          <w:p w14:paraId="040FB514" w14:textId="1055D5F9" w:rsidR="00B83B5F" w:rsidRDefault="00B83B5F" w:rsidP="002072BB">
            <w:pPr>
              <w:spacing w:line="360" w:lineRule="auto"/>
            </w:pPr>
          </w:p>
        </w:tc>
        <w:tc>
          <w:tcPr>
            <w:tcW w:w="708" w:type="dxa"/>
          </w:tcPr>
          <w:p w14:paraId="1C856F27" w14:textId="09D323C3" w:rsidR="00B83B5F" w:rsidRDefault="00B83B5F" w:rsidP="002072BB">
            <w:pPr>
              <w:spacing w:line="360" w:lineRule="auto"/>
            </w:pPr>
          </w:p>
        </w:tc>
        <w:tc>
          <w:tcPr>
            <w:tcW w:w="709" w:type="dxa"/>
          </w:tcPr>
          <w:p w14:paraId="48FD1377" w14:textId="01686208" w:rsidR="00B83B5F" w:rsidRDefault="00B83B5F" w:rsidP="002072BB">
            <w:pPr>
              <w:spacing w:line="360" w:lineRule="auto"/>
            </w:pPr>
          </w:p>
        </w:tc>
      </w:tr>
      <w:tr w:rsidR="00EF034C" w14:paraId="1F31159D" w14:textId="2FE085E3" w:rsidTr="00EF034C">
        <w:tc>
          <w:tcPr>
            <w:tcW w:w="566" w:type="dxa"/>
          </w:tcPr>
          <w:p w14:paraId="0C988214" w14:textId="77777777" w:rsidR="00B83B5F" w:rsidRDefault="00B83B5F" w:rsidP="002072BB">
            <w:pPr>
              <w:spacing w:line="360" w:lineRule="auto"/>
            </w:pPr>
            <w:r>
              <w:t>2</w:t>
            </w:r>
          </w:p>
        </w:tc>
        <w:tc>
          <w:tcPr>
            <w:tcW w:w="1726" w:type="dxa"/>
          </w:tcPr>
          <w:p w14:paraId="51C2FDF9" w14:textId="26C76C47" w:rsidR="00B83B5F" w:rsidRDefault="00FE26A0" w:rsidP="00937A3F">
            <w:r>
              <w:t>Proses Pengumpulan Data</w:t>
            </w:r>
          </w:p>
        </w:tc>
        <w:tc>
          <w:tcPr>
            <w:tcW w:w="822" w:type="dxa"/>
            <w:shd w:val="clear" w:color="auto" w:fill="FFC000"/>
          </w:tcPr>
          <w:p w14:paraId="14A0BBCC" w14:textId="77777777" w:rsidR="00B83B5F" w:rsidRDefault="00B83B5F" w:rsidP="002072BB">
            <w:pPr>
              <w:spacing w:line="360" w:lineRule="auto"/>
            </w:pPr>
          </w:p>
        </w:tc>
        <w:tc>
          <w:tcPr>
            <w:tcW w:w="709" w:type="dxa"/>
            <w:shd w:val="clear" w:color="auto" w:fill="FFFFFF" w:themeFill="background1"/>
          </w:tcPr>
          <w:p w14:paraId="7E36A0EB" w14:textId="77777777" w:rsidR="00B83B5F" w:rsidRDefault="00B83B5F" w:rsidP="002072BB">
            <w:pPr>
              <w:spacing w:line="360" w:lineRule="auto"/>
            </w:pPr>
          </w:p>
        </w:tc>
        <w:tc>
          <w:tcPr>
            <w:tcW w:w="708" w:type="dxa"/>
          </w:tcPr>
          <w:p w14:paraId="378A26A7" w14:textId="5F20890D" w:rsidR="00B83B5F" w:rsidRDefault="00B83B5F" w:rsidP="002072BB">
            <w:pPr>
              <w:spacing w:line="360" w:lineRule="auto"/>
            </w:pPr>
          </w:p>
        </w:tc>
        <w:tc>
          <w:tcPr>
            <w:tcW w:w="709" w:type="dxa"/>
          </w:tcPr>
          <w:p w14:paraId="1C574D2E" w14:textId="678D6C8C" w:rsidR="00B83B5F" w:rsidRDefault="00B83B5F" w:rsidP="002072BB">
            <w:pPr>
              <w:spacing w:line="360" w:lineRule="auto"/>
            </w:pPr>
          </w:p>
        </w:tc>
        <w:tc>
          <w:tcPr>
            <w:tcW w:w="709" w:type="dxa"/>
          </w:tcPr>
          <w:p w14:paraId="43E78557" w14:textId="51C56242" w:rsidR="00B83B5F" w:rsidRDefault="00B83B5F" w:rsidP="002072BB">
            <w:pPr>
              <w:spacing w:line="360" w:lineRule="auto"/>
            </w:pPr>
          </w:p>
        </w:tc>
        <w:tc>
          <w:tcPr>
            <w:tcW w:w="709" w:type="dxa"/>
          </w:tcPr>
          <w:p w14:paraId="174D9C90" w14:textId="05AC73EA" w:rsidR="00B83B5F" w:rsidRDefault="00B83B5F" w:rsidP="002072BB">
            <w:pPr>
              <w:spacing w:line="360" w:lineRule="auto"/>
            </w:pPr>
          </w:p>
        </w:tc>
        <w:tc>
          <w:tcPr>
            <w:tcW w:w="708" w:type="dxa"/>
          </w:tcPr>
          <w:p w14:paraId="6A499C77" w14:textId="69A26D72" w:rsidR="00B83B5F" w:rsidRDefault="00B83B5F" w:rsidP="002072BB">
            <w:pPr>
              <w:spacing w:line="360" w:lineRule="auto"/>
            </w:pPr>
          </w:p>
        </w:tc>
        <w:tc>
          <w:tcPr>
            <w:tcW w:w="709" w:type="dxa"/>
          </w:tcPr>
          <w:p w14:paraId="537D1E25" w14:textId="4605DF05" w:rsidR="00B83B5F" w:rsidRDefault="00B83B5F" w:rsidP="002072BB">
            <w:pPr>
              <w:spacing w:line="360" w:lineRule="auto"/>
            </w:pPr>
          </w:p>
        </w:tc>
      </w:tr>
      <w:tr w:rsidR="001D2438" w14:paraId="1422FCF5" w14:textId="77777777" w:rsidTr="00EF034C">
        <w:tc>
          <w:tcPr>
            <w:tcW w:w="566" w:type="dxa"/>
          </w:tcPr>
          <w:p w14:paraId="5DDEB75B" w14:textId="33F83902" w:rsidR="001D2438" w:rsidRDefault="00937A3F" w:rsidP="002072BB">
            <w:pPr>
              <w:spacing w:line="360" w:lineRule="auto"/>
            </w:pPr>
            <w:r>
              <w:t>3</w:t>
            </w:r>
          </w:p>
        </w:tc>
        <w:tc>
          <w:tcPr>
            <w:tcW w:w="1726" w:type="dxa"/>
          </w:tcPr>
          <w:p w14:paraId="442D192A" w14:textId="5BFF1F46" w:rsidR="001D2438" w:rsidRDefault="001D2438" w:rsidP="00937A3F">
            <w:r>
              <w:t>Pengolahan Data</w:t>
            </w:r>
          </w:p>
        </w:tc>
        <w:tc>
          <w:tcPr>
            <w:tcW w:w="822" w:type="dxa"/>
            <w:shd w:val="clear" w:color="auto" w:fill="AD9E47"/>
          </w:tcPr>
          <w:p w14:paraId="112B4ACF" w14:textId="77777777" w:rsidR="001D2438" w:rsidRDefault="001D2438" w:rsidP="002072BB">
            <w:pPr>
              <w:spacing w:line="360" w:lineRule="auto"/>
            </w:pPr>
          </w:p>
        </w:tc>
        <w:tc>
          <w:tcPr>
            <w:tcW w:w="709" w:type="dxa"/>
            <w:shd w:val="clear" w:color="auto" w:fill="FFFFFF" w:themeFill="background1"/>
          </w:tcPr>
          <w:p w14:paraId="44E1A5EA" w14:textId="77777777" w:rsidR="001D2438" w:rsidRDefault="001D2438" w:rsidP="002072BB">
            <w:pPr>
              <w:spacing w:line="360" w:lineRule="auto"/>
            </w:pPr>
          </w:p>
        </w:tc>
        <w:tc>
          <w:tcPr>
            <w:tcW w:w="708" w:type="dxa"/>
          </w:tcPr>
          <w:p w14:paraId="1FA6DD1F" w14:textId="77777777" w:rsidR="001D2438" w:rsidRDefault="001D2438" w:rsidP="002072BB">
            <w:pPr>
              <w:spacing w:line="360" w:lineRule="auto"/>
            </w:pPr>
          </w:p>
        </w:tc>
        <w:tc>
          <w:tcPr>
            <w:tcW w:w="709" w:type="dxa"/>
          </w:tcPr>
          <w:p w14:paraId="5F7DC34E" w14:textId="77777777" w:rsidR="001D2438" w:rsidRDefault="001D2438" w:rsidP="002072BB">
            <w:pPr>
              <w:spacing w:line="360" w:lineRule="auto"/>
            </w:pPr>
          </w:p>
        </w:tc>
        <w:tc>
          <w:tcPr>
            <w:tcW w:w="709" w:type="dxa"/>
          </w:tcPr>
          <w:p w14:paraId="76BA6764" w14:textId="77777777" w:rsidR="001D2438" w:rsidRDefault="001D2438" w:rsidP="002072BB">
            <w:pPr>
              <w:spacing w:line="360" w:lineRule="auto"/>
            </w:pPr>
          </w:p>
        </w:tc>
        <w:tc>
          <w:tcPr>
            <w:tcW w:w="709" w:type="dxa"/>
          </w:tcPr>
          <w:p w14:paraId="681D6249" w14:textId="77777777" w:rsidR="001D2438" w:rsidRDefault="001D2438" w:rsidP="002072BB">
            <w:pPr>
              <w:spacing w:line="360" w:lineRule="auto"/>
            </w:pPr>
          </w:p>
        </w:tc>
        <w:tc>
          <w:tcPr>
            <w:tcW w:w="708" w:type="dxa"/>
          </w:tcPr>
          <w:p w14:paraId="4A506735" w14:textId="77777777" w:rsidR="001D2438" w:rsidRDefault="001D2438" w:rsidP="002072BB">
            <w:pPr>
              <w:spacing w:line="360" w:lineRule="auto"/>
            </w:pPr>
          </w:p>
        </w:tc>
        <w:tc>
          <w:tcPr>
            <w:tcW w:w="709" w:type="dxa"/>
          </w:tcPr>
          <w:p w14:paraId="09942A2F" w14:textId="77777777" w:rsidR="001D2438" w:rsidRDefault="001D2438" w:rsidP="002072BB">
            <w:pPr>
              <w:spacing w:line="360" w:lineRule="auto"/>
            </w:pPr>
          </w:p>
        </w:tc>
      </w:tr>
      <w:tr w:rsidR="001D2438" w14:paraId="15C0D610" w14:textId="77777777" w:rsidTr="00EF034C">
        <w:tc>
          <w:tcPr>
            <w:tcW w:w="566" w:type="dxa"/>
          </w:tcPr>
          <w:p w14:paraId="79198162" w14:textId="54AFD32C" w:rsidR="001D2438" w:rsidRDefault="00937A3F" w:rsidP="002072BB">
            <w:pPr>
              <w:spacing w:line="360" w:lineRule="auto"/>
            </w:pPr>
            <w:r>
              <w:t>4</w:t>
            </w:r>
          </w:p>
        </w:tc>
        <w:tc>
          <w:tcPr>
            <w:tcW w:w="1726" w:type="dxa"/>
          </w:tcPr>
          <w:p w14:paraId="6285951E" w14:textId="76546ED2" w:rsidR="001D2438" w:rsidRDefault="001D2438" w:rsidP="00937A3F">
            <w:r>
              <w:t>Bimbingn penelitian</w:t>
            </w:r>
          </w:p>
        </w:tc>
        <w:tc>
          <w:tcPr>
            <w:tcW w:w="822" w:type="dxa"/>
            <w:shd w:val="clear" w:color="auto" w:fill="00B0F0"/>
          </w:tcPr>
          <w:p w14:paraId="39B69E4E" w14:textId="77777777" w:rsidR="001D2438" w:rsidRDefault="001D2438" w:rsidP="002072BB">
            <w:pPr>
              <w:spacing w:line="360" w:lineRule="auto"/>
            </w:pPr>
          </w:p>
        </w:tc>
        <w:tc>
          <w:tcPr>
            <w:tcW w:w="709" w:type="dxa"/>
            <w:shd w:val="clear" w:color="auto" w:fill="00B0F0"/>
          </w:tcPr>
          <w:p w14:paraId="2DE3DA39" w14:textId="77777777" w:rsidR="001D2438" w:rsidRDefault="001D2438" w:rsidP="002072BB">
            <w:pPr>
              <w:spacing w:line="360" w:lineRule="auto"/>
            </w:pPr>
          </w:p>
        </w:tc>
        <w:tc>
          <w:tcPr>
            <w:tcW w:w="708" w:type="dxa"/>
            <w:shd w:val="clear" w:color="auto" w:fill="00B0F0"/>
          </w:tcPr>
          <w:p w14:paraId="193785EA" w14:textId="77777777" w:rsidR="001D2438" w:rsidRDefault="001D2438" w:rsidP="002072BB">
            <w:pPr>
              <w:spacing w:line="360" w:lineRule="auto"/>
            </w:pPr>
          </w:p>
        </w:tc>
        <w:tc>
          <w:tcPr>
            <w:tcW w:w="709" w:type="dxa"/>
            <w:shd w:val="clear" w:color="auto" w:fill="00B0F0"/>
          </w:tcPr>
          <w:p w14:paraId="0219273F" w14:textId="77777777" w:rsidR="001D2438" w:rsidRDefault="001D2438" w:rsidP="002072BB">
            <w:pPr>
              <w:spacing w:line="360" w:lineRule="auto"/>
            </w:pPr>
          </w:p>
        </w:tc>
        <w:tc>
          <w:tcPr>
            <w:tcW w:w="709" w:type="dxa"/>
            <w:shd w:val="clear" w:color="auto" w:fill="00B0F0"/>
          </w:tcPr>
          <w:p w14:paraId="1A034912" w14:textId="77777777" w:rsidR="001D2438" w:rsidRDefault="001D2438" w:rsidP="002072BB">
            <w:pPr>
              <w:spacing w:line="360" w:lineRule="auto"/>
            </w:pPr>
          </w:p>
        </w:tc>
        <w:tc>
          <w:tcPr>
            <w:tcW w:w="709" w:type="dxa"/>
            <w:shd w:val="clear" w:color="auto" w:fill="00B0F0"/>
          </w:tcPr>
          <w:p w14:paraId="0B16FF54" w14:textId="77777777" w:rsidR="001D2438" w:rsidRDefault="001D2438" w:rsidP="002072BB">
            <w:pPr>
              <w:spacing w:line="360" w:lineRule="auto"/>
            </w:pPr>
          </w:p>
        </w:tc>
        <w:tc>
          <w:tcPr>
            <w:tcW w:w="708" w:type="dxa"/>
            <w:shd w:val="clear" w:color="auto" w:fill="00B0F0"/>
          </w:tcPr>
          <w:p w14:paraId="0C4DDE16" w14:textId="77777777" w:rsidR="001D2438" w:rsidRDefault="001D2438" w:rsidP="002072BB">
            <w:pPr>
              <w:spacing w:line="360" w:lineRule="auto"/>
            </w:pPr>
          </w:p>
        </w:tc>
        <w:tc>
          <w:tcPr>
            <w:tcW w:w="709" w:type="dxa"/>
            <w:shd w:val="clear" w:color="auto" w:fill="00B0F0"/>
          </w:tcPr>
          <w:p w14:paraId="224D97AF" w14:textId="77777777" w:rsidR="001D2438" w:rsidRDefault="001D2438" w:rsidP="002072BB">
            <w:pPr>
              <w:spacing w:line="360" w:lineRule="auto"/>
            </w:pPr>
          </w:p>
        </w:tc>
      </w:tr>
      <w:tr w:rsidR="00EF034C" w14:paraId="767F29ED" w14:textId="77777777" w:rsidTr="00EF034C">
        <w:tc>
          <w:tcPr>
            <w:tcW w:w="566" w:type="dxa"/>
          </w:tcPr>
          <w:p w14:paraId="3898BF46" w14:textId="784529D4" w:rsidR="001D2438" w:rsidRDefault="00937A3F" w:rsidP="002072BB">
            <w:pPr>
              <w:spacing w:line="360" w:lineRule="auto"/>
            </w:pPr>
            <w:r>
              <w:t>5</w:t>
            </w:r>
          </w:p>
        </w:tc>
        <w:tc>
          <w:tcPr>
            <w:tcW w:w="1726" w:type="dxa"/>
          </w:tcPr>
          <w:p w14:paraId="56EEAE81" w14:textId="48BB61BE" w:rsidR="001D2438" w:rsidRDefault="001D2438" w:rsidP="00937A3F">
            <w:r>
              <w:t>Penyusunan skripsi</w:t>
            </w:r>
            <w:r w:rsidR="00937A3F">
              <w:t xml:space="preserve"> dan revisi</w:t>
            </w:r>
          </w:p>
        </w:tc>
        <w:tc>
          <w:tcPr>
            <w:tcW w:w="822" w:type="dxa"/>
            <w:shd w:val="clear" w:color="auto" w:fill="2E74B5" w:themeFill="accent5" w:themeFillShade="BF"/>
          </w:tcPr>
          <w:p w14:paraId="1DA96F0B" w14:textId="77777777" w:rsidR="001D2438" w:rsidRDefault="001D2438" w:rsidP="002072BB">
            <w:pPr>
              <w:spacing w:line="360" w:lineRule="auto"/>
            </w:pPr>
          </w:p>
        </w:tc>
        <w:tc>
          <w:tcPr>
            <w:tcW w:w="709" w:type="dxa"/>
            <w:shd w:val="clear" w:color="auto" w:fill="2E74B5" w:themeFill="accent5" w:themeFillShade="BF"/>
          </w:tcPr>
          <w:p w14:paraId="0815CD38" w14:textId="77777777" w:rsidR="001D2438" w:rsidRDefault="001D2438" w:rsidP="002072BB">
            <w:pPr>
              <w:spacing w:line="360" w:lineRule="auto"/>
            </w:pPr>
          </w:p>
        </w:tc>
        <w:tc>
          <w:tcPr>
            <w:tcW w:w="708" w:type="dxa"/>
            <w:shd w:val="clear" w:color="auto" w:fill="2E74B5" w:themeFill="accent5" w:themeFillShade="BF"/>
          </w:tcPr>
          <w:p w14:paraId="476E971D" w14:textId="77777777" w:rsidR="001D2438" w:rsidRDefault="001D2438" w:rsidP="002072BB">
            <w:pPr>
              <w:spacing w:line="360" w:lineRule="auto"/>
            </w:pPr>
          </w:p>
        </w:tc>
        <w:tc>
          <w:tcPr>
            <w:tcW w:w="709" w:type="dxa"/>
            <w:shd w:val="clear" w:color="auto" w:fill="2E74B5" w:themeFill="accent5" w:themeFillShade="BF"/>
          </w:tcPr>
          <w:p w14:paraId="78A80F18" w14:textId="77777777" w:rsidR="001D2438" w:rsidRDefault="001D2438" w:rsidP="002072BB">
            <w:pPr>
              <w:spacing w:line="360" w:lineRule="auto"/>
            </w:pPr>
          </w:p>
        </w:tc>
        <w:tc>
          <w:tcPr>
            <w:tcW w:w="709" w:type="dxa"/>
            <w:shd w:val="clear" w:color="auto" w:fill="2E74B5" w:themeFill="accent5" w:themeFillShade="BF"/>
          </w:tcPr>
          <w:p w14:paraId="62580A92" w14:textId="77777777" w:rsidR="001D2438" w:rsidRDefault="001D2438" w:rsidP="002072BB">
            <w:pPr>
              <w:spacing w:line="360" w:lineRule="auto"/>
            </w:pPr>
          </w:p>
        </w:tc>
        <w:tc>
          <w:tcPr>
            <w:tcW w:w="709" w:type="dxa"/>
            <w:shd w:val="clear" w:color="auto" w:fill="2E74B5" w:themeFill="accent5" w:themeFillShade="BF"/>
          </w:tcPr>
          <w:p w14:paraId="669A70CF" w14:textId="77777777" w:rsidR="001D2438" w:rsidRDefault="001D2438" w:rsidP="002072BB">
            <w:pPr>
              <w:spacing w:line="360" w:lineRule="auto"/>
            </w:pPr>
          </w:p>
        </w:tc>
        <w:tc>
          <w:tcPr>
            <w:tcW w:w="708" w:type="dxa"/>
            <w:shd w:val="clear" w:color="auto" w:fill="2E74B5" w:themeFill="accent5" w:themeFillShade="BF"/>
          </w:tcPr>
          <w:p w14:paraId="4DE69302" w14:textId="77777777" w:rsidR="001D2438" w:rsidRDefault="001D2438" w:rsidP="002072BB">
            <w:pPr>
              <w:spacing w:line="360" w:lineRule="auto"/>
            </w:pPr>
          </w:p>
        </w:tc>
        <w:tc>
          <w:tcPr>
            <w:tcW w:w="709" w:type="dxa"/>
          </w:tcPr>
          <w:p w14:paraId="21A29D74" w14:textId="77777777" w:rsidR="001D2438" w:rsidRDefault="001D2438" w:rsidP="002072BB">
            <w:pPr>
              <w:spacing w:line="360" w:lineRule="auto"/>
            </w:pPr>
          </w:p>
        </w:tc>
      </w:tr>
      <w:tr w:rsidR="00EF034C" w14:paraId="28EF0973" w14:textId="01FA52A1" w:rsidTr="00EF034C">
        <w:tc>
          <w:tcPr>
            <w:tcW w:w="566" w:type="dxa"/>
          </w:tcPr>
          <w:p w14:paraId="3916F656" w14:textId="3445B6CC" w:rsidR="00B83B5F" w:rsidRDefault="00937A3F" w:rsidP="002072BB">
            <w:pPr>
              <w:spacing w:line="360" w:lineRule="auto"/>
            </w:pPr>
            <w:r>
              <w:t>6</w:t>
            </w:r>
          </w:p>
        </w:tc>
        <w:tc>
          <w:tcPr>
            <w:tcW w:w="1726" w:type="dxa"/>
          </w:tcPr>
          <w:p w14:paraId="40F513F7" w14:textId="01D18C5C" w:rsidR="00B83B5F" w:rsidRDefault="00AE2AD6" w:rsidP="00937A3F">
            <w:r>
              <w:t>Proses Pereancangan dan Analisa</w:t>
            </w:r>
          </w:p>
        </w:tc>
        <w:tc>
          <w:tcPr>
            <w:tcW w:w="822" w:type="dxa"/>
          </w:tcPr>
          <w:p w14:paraId="45F6C033" w14:textId="77777777" w:rsidR="00B83B5F" w:rsidRDefault="00B83B5F" w:rsidP="002072BB">
            <w:pPr>
              <w:spacing w:line="360" w:lineRule="auto"/>
            </w:pPr>
          </w:p>
        </w:tc>
        <w:tc>
          <w:tcPr>
            <w:tcW w:w="709" w:type="dxa"/>
            <w:shd w:val="clear" w:color="auto" w:fill="A8D08D" w:themeFill="accent6" w:themeFillTint="99"/>
          </w:tcPr>
          <w:p w14:paraId="70F6F298" w14:textId="77777777" w:rsidR="00B83B5F" w:rsidRDefault="00B83B5F" w:rsidP="002072BB">
            <w:pPr>
              <w:spacing w:line="360" w:lineRule="auto"/>
            </w:pPr>
          </w:p>
        </w:tc>
        <w:tc>
          <w:tcPr>
            <w:tcW w:w="708" w:type="dxa"/>
            <w:shd w:val="clear" w:color="auto" w:fill="A8D08D" w:themeFill="accent6" w:themeFillTint="99"/>
          </w:tcPr>
          <w:p w14:paraId="0AB40262" w14:textId="10C8587A" w:rsidR="00B83B5F" w:rsidRDefault="00B83B5F" w:rsidP="002072BB">
            <w:pPr>
              <w:spacing w:line="360" w:lineRule="auto"/>
            </w:pPr>
          </w:p>
        </w:tc>
        <w:tc>
          <w:tcPr>
            <w:tcW w:w="709" w:type="dxa"/>
            <w:shd w:val="clear" w:color="auto" w:fill="A8D08D" w:themeFill="accent6" w:themeFillTint="99"/>
          </w:tcPr>
          <w:p w14:paraId="011E1080" w14:textId="49F9AECE" w:rsidR="00B83B5F" w:rsidRDefault="00B83B5F" w:rsidP="002072BB">
            <w:pPr>
              <w:spacing w:line="360" w:lineRule="auto"/>
            </w:pPr>
          </w:p>
        </w:tc>
        <w:tc>
          <w:tcPr>
            <w:tcW w:w="709" w:type="dxa"/>
            <w:shd w:val="clear" w:color="auto" w:fill="A8D08D" w:themeFill="accent6" w:themeFillTint="99"/>
          </w:tcPr>
          <w:p w14:paraId="4391B233" w14:textId="5C3890F6" w:rsidR="00B83B5F" w:rsidRDefault="00B83B5F" w:rsidP="002072BB">
            <w:pPr>
              <w:spacing w:line="360" w:lineRule="auto"/>
            </w:pPr>
          </w:p>
        </w:tc>
        <w:tc>
          <w:tcPr>
            <w:tcW w:w="709" w:type="dxa"/>
          </w:tcPr>
          <w:p w14:paraId="09559D48" w14:textId="23F33053" w:rsidR="00B83B5F" w:rsidRDefault="00B83B5F" w:rsidP="002072BB">
            <w:pPr>
              <w:spacing w:line="360" w:lineRule="auto"/>
            </w:pPr>
          </w:p>
        </w:tc>
        <w:tc>
          <w:tcPr>
            <w:tcW w:w="708" w:type="dxa"/>
          </w:tcPr>
          <w:p w14:paraId="37F1FBFD" w14:textId="177BF43E" w:rsidR="00B83B5F" w:rsidRDefault="00B83B5F" w:rsidP="002072BB">
            <w:pPr>
              <w:spacing w:line="360" w:lineRule="auto"/>
            </w:pPr>
          </w:p>
        </w:tc>
        <w:tc>
          <w:tcPr>
            <w:tcW w:w="709" w:type="dxa"/>
          </w:tcPr>
          <w:p w14:paraId="7B408E27" w14:textId="25047B11" w:rsidR="00B83B5F" w:rsidRDefault="00B83B5F" w:rsidP="002072BB">
            <w:pPr>
              <w:spacing w:line="360" w:lineRule="auto"/>
            </w:pPr>
          </w:p>
        </w:tc>
      </w:tr>
      <w:tr w:rsidR="001D2438" w14:paraId="6F4ADD13" w14:textId="77777777" w:rsidTr="00EF034C">
        <w:tc>
          <w:tcPr>
            <w:tcW w:w="566" w:type="dxa"/>
          </w:tcPr>
          <w:p w14:paraId="4D857BB5" w14:textId="389DC829" w:rsidR="001D2438" w:rsidRDefault="00937A3F" w:rsidP="002072BB">
            <w:pPr>
              <w:spacing w:line="360" w:lineRule="auto"/>
            </w:pPr>
            <w:r>
              <w:t>7</w:t>
            </w:r>
          </w:p>
        </w:tc>
        <w:tc>
          <w:tcPr>
            <w:tcW w:w="1726" w:type="dxa"/>
          </w:tcPr>
          <w:p w14:paraId="14E7AF44" w14:textId="2D7949BA" w:rsidR="001D2438" w:rsidRDefault="001D2438" w:rsidP="00937A3F">
            <w:r>
              <w:t xml:space="preserve">Evaluasi </w:t>
            </w:r>
            <w:r w:rsidR="00937A3F">
              <w:t>perancangan</w:t>
            </w:r>
          </w:p>
        </w:tc>
        <w:tc>
          <w:tcPr>
            <w:tcW w:w="822" w:type="dxa"/>
          </w:tcPr>
          <w:p w14:paraId="173B7562" w14:textId="77777777" w:rsidR="001D2438" w:rsidRDefault="001D2438" w:rsidP="002072BB">
            <w:pPr>
              <w:spacing w:line="360" w:lineRule="auto"/>
            </w:pPr>
          </w:p>
        </w:tc>
        <w:tc>
          <w:tcPr>
            <w:tcW w:w="709" w:type="dxa"/>
            <w:shd w:val="clear" w:color="auto" w:fill="FFFFFF" w:themeFill="background1"/>
          </w:tcPr>
          <w:p w14:paraId="5F12F47C" w14:textId="77777777" w:rsidR="001D2438" w:rsidRDefault="001D2438" w:rsidP="002072BB">
            <w:pPr>
              <w:spacing w:line="360" w:lineRule="auto"/>
            </w:pPr>
          </w:p>
        </w:tc>
        <w:tc>
          <w:tcPr>
            <w:tcW w:w="708" w:type="dxa"/>
            <w:shd w:val="clear" w:color="auto" w:fill="FFFFFF" w:themeFill="background1"/>
          </w:tcPr>
          <w:p w14:paraId="753A289D" w14:textId="77777777" w:rsidR="001D2438" w:rsidRDefault="001D2438" w:rsidP="002072BB">
            <w:pPr>
              <w:spacing w:line="360" w:lineRule="auto"/>
            </w:pPr>
          </w:p>
        </w:tc>
        <w:tc>
          <w:tcPr>
            <w:tcW w:w="709" w:type="dxa"/>
            <w:shd w:val="clear" w:color="auto" w:fill="FFFFFF" w:themeFill="background1"/>
          </w:tcPr>
          <w:p w14:paraId="5334FAA2" w14:textId="77777777" w:rsidR="001D2438" w:rsidRDefault="001D2438" w:rsidP="002072BB">
            <w:pPr>
              <w:spacing w:line="360" w:lineRule="auto"/>
            </w:pPr>
          </w:p>
        </w:tc>
        <w:tc>
          <w:tcPr>
            <w:tcW w:w="709" w:type="dxa"/>
            <w:shd w:val="clear" w:color="auto" w:fill="FFFFFF" w:themeFill="background1"/>
          </w:tcPr>
          <w:p w14:paraId="327FEC66" w14:textId="77777777" w:rsidR="001D2438" w:rsidRDefault="001D2438" w:rsidP="002072BB">
            <w:pPr>
              <w:spacing w:line="360" w:lineRule="auto"/>
            </w:pPr>
          </w:p>
        </w:tc>
        <w:tc>
          <w:tcPr>
            <w:tcW w:w="709" w:type="dxa"/>
            <w:shd w:val="clear" w:color="auto" w:fill="B4C6E7" w:themeFill="accent1" w:themeFillTint="66"/>
          </w:tcPr>
          <w:p w14:paraId="709CCCD5" w14:textId="77777777" w:rsidR="001D2438" w:rsidRDefault="001D2438" w:rsidP="002072BB">
            <w:pPr>
              <w:spacing w:line="360" w:lineRule="auto"/>
            </w:pPr>
          </w:p>
        </w:tc>
        <w:tc>
          <w:tcPr>
            <w:tcW w:w="708" w:type="dxa"/>
          </w:tcPr>
          <w:p w14:paraId="4A6B0808" w14:textId="77777777" w:rsidR="001D2438" w:rsidRDefault="001D2438" w:rsidP="002072BB">
            <w:pPr>
              <w:spacing w:line="360" w:lineRule="auto"/>
            </w:pPr>
          </w:p>
        </w:tc>
        <w:tc>
          <w:tcPr>
            <w:tcW w:w="709" w:type="dxa"/>
          </w:tcPr>
          <w:p w14:paraId="071FF01B" w14:textId="77777777" w:rsidR="001D2438" w:rsidRDefault="001D2438" w:rsidP="002072BB">
            <w:pPr>
              <w:spacing w:line="360" w:lineRule="auto"/>
            </w:pPr>
          </w:p>
        </w:tc>
      </w:tr>
      <w:tr w:rsidR="00EF034C" w14:paraId="00A2086D" w14:textId="769A59B0" w:rsidTr="00EF034C">
        <w:tc>
          <w:tcPr>
            <w:tcW w:w="566" w:type="dxa"/>
          </w:tcPr>
          <w:p w14:paraId="754A3C58" w14:textId="7E008A34" w:rsidR="00B83B5F" w:rsidRDefault="002C234B" w:rsidP="002072BB">
            <w:pPr>
              <w:spacing w:line="360" w:lineRule="auto"/>
            </w:pPr>
            <w:r>
              <w:t>8</w:t>
            </w:r>
          </w:p>
        </w:tc>
        <w:tc>
          <w:tcPr>
            <w:tcW w:w="1726" w:type="dxa"/>
          </w:tcPr>
          <w:p w14:paraId="3BF9E552" w14:textId="77F8AA84" w:rsidR="00B83B5F" w:rsidRDefault="00AE2AD6" w:rsidP="00937A3F">
            <w:r>
              <w:t xml:space="preserve">Proses Pembuatan </w:t>
            </w:r>
            <w:r w:rsidRPr="00AE2AD6">
              <w:rPr>
                <w:i/>
                <w:iCs/>
              </w:rPr>
              <w:t>Website</w:t>
            </w:r>
          </w:p>
        </w:tc>
        <w:tc>
          <w:tcPr>
            <w:tcW w:w="822" w:type="dxa"/>
          </w:tcPr>
          <w:p w14:paraId="58895921" w14:textId="77777777" w:rsidR="00B83B5F" w:rsidRDefault="00B83B5F" w:rsidP="002072BB">
            <w:pPr>
              <w:spacing w:line="360" w:lineRule="auto"/>
            </w:pPr>
          </w:p>
        </w:tc>
        <w:tc>
          <w:tcPr>
            <w:tcW w:w="709" w:type="dxa"/>
            <w:shd w:val="clear" w:color="auto" w:fill="FECAF8"/>
          </w:tcPr>
          <w:p w14:paraId="5684F5F2" w14:textId="77777777" w:rsidR="00B83B5F" w:rsidRDefault="00B83B5F" w:rsidP="002072BB">
            <w:pPr>
              <w:spacing w:line="360" w:lineRule="auto"/>
            </w:pPr>
          </w:p>
        </w:tc>
        <w:tc>
          <w:tcPr>
            <w:tcW w:w="708" w:type="dxa"/>
            <w:shd w:val="clear" w:color="auto" w:fill="FECAF8"/>
          </w:tcPr>
          <w:p w14:paraId="52BA74F3" w14:textId="4CC5ACDA" w:rsidR="00B83B5F" w:rsidRDefault="00B83B5F" w:rsidP="002072BB">
            <w:pPr>
              <w:spacing w:line="360" w:lineRule="auto"/>
            </w:pPr>
          </w:p>
        </w:tc>
        <w:tc>
          <w:tcPr>
            <w:tcW w:w="709" w:type="dxa"/>
            <w:shd w:val="clear" w:color="auto" w:fill="FECAF8"/>
          </w:tcPr>
          <w:p w14:paraId="3560A0EE" w14:textId="36CC3282" w:rsidR="00B83B5F" w:rsidRDefault="00B83B5F" w:rsidP="002072BB">
            <w:pPr>
              <w:spacing w:line="360" w:lineRule="auto"/>
            </w:pPr>
          </w:p>
        </w:tc>
        <w:tc>
          <w:tcPr>
            <w:tcW w:w="709" w:type="dxa"/>
            <w:shd w:val="clear" w:color="auto" w:fill="FECAF8"/>
          </w:tcPr>
          <w:p w14:paraId="677716AC" w14:textId="796BBDE3" w:rsidR="00B83B5F" w:rsidRDefault="00B83B5F" w:rsidP="002072BB">
            <w:pPr>
              <w:spacing w:line="360" w:lineRule="auto"/>
            </w:pPr>
          </w:p>
        </w:tc>
        <w:tc>
          <w:tcPr>
            <w:tcW w:w="709" w:type="dxa"/>
            <w:shd w:val="clear" w:color="auto" w:fill="FECAF8"/>
          </w:tcPr>
          <w:p w14:paraId="1D56AFC4" w14:textId="476E2465" w:rsidR="00B83B5F" w:rsidRDefault="00B83B5F" w:rsidP="002072BB">
            <w:pPr>
              <w:spacing w:line="360" w:lineRule="auto"/>
            </w:pPr>
          </w:p>
        </w:tc>
        <w:tc>
          <w:tcPr>
            <w:tcW w:w="708" w:type="dxa"/>
          </w:tcPr>
          <w:p w14:paraId="5E88D988" w14:textId="347F93D2" w:rsidR="00B83B5F" w:rsidRDefault="00B83B5F" w:rsidP="002072BB">
            <w:pPr>
              <w:spacing w:line="360" w:lineRule="auto"/>
            </w:pPr>
          </w:p>
        </w:tc>
        <w:tc>
          <w:tcPr>
            <w:tcW w:w="709" w:type="dxa"/>
          </w:tcPr>
          <w:p w14:paraId="1A6FBEE2" w14:textId="595CF752" w:rsidR="00B83B5F" w:rsidRDefault="00B83B5F" w:rsidP="002072BB">
            <w:pPr>
              <w:spacing w:line="360" w:lineRule="auto"/>
            </w:pPr>
          </w:p>
        </w:tc>
      </w:tr>
      <w:tr w:rsidR="00B83B5F" w14:paraId="38BA3A35" w14:textId="4BFAA703" w:rsidTr="00EF034C">
        <w:tc>
          <w:tcPr>
            <w:tcW w:w="566" w:type="dxa"/>
          </w:tcPr>
          <w:p w14:paraId="6329DD11" w14:textId="311B7990" w:rsidR="00B83B5F" w:rsidRDefault="002C234B" w:rsidP="002072BB">
            <w:pPr>
              <w:spacing w:line="360" w:lineRule="auto"/>
            </w:pPr>
            <w:r>
              <w:t>9</w:t>
            </w:r>
          </w:p>
        </w:tc>
        <w:tc>
          <w:tcPr>
            <w:tcW w:w="1726" w:type="dxa"/>
          </w:tcPr>
          <w:p w14:paraId="5812BA1B" w14:textId="6BE9BB7B" w:rsidR="00B83B5F" w:rsidRDefault="001D2438" w:rsidP="00937A3F">
            <w:r>
              <w:t>Pengujian sistem</w:t>
            </w:r>
          </w:p>
        </w:tc>
        <w:tc>
          <w:tcPr>
            <w:tcW w:w="822" w:type="dxa"/>
          </w:tcPr>
          <w:p w14:paraId="652C03E0" w14:textId="77777777" w:rsidR="00B83B5F" w:rsidRDefault="00B83B5F" w:rsidP="002072BB">
            <w:pPr>
              <w:spacing w:line="360" w:lineRule="auto"/>
            </w:pPr>
          </w:p>
        </w:tc>
        <w:tc>
          <w:tcPr>
            <w:tcW w:w="709" w:type="dxa"/>
          </w:tcPr>
          <w:p w14:paraId="2807CA20" w14:textId="77777777" w:rsidR="00B83B5F" w:rsidRDefault="00B83B5F" w:rsidP="002072BB">
            <w:pPr>
              <w:spacing w:line="360" w:lineRule="auto"/>
            </w:pPr>
          </w:p>
        </w:tc>
        <w:tc>
          <w:tcPr>
            <w:tcW w:w="708" w:type="dxa"/>
          </w:tcPr>
          <w:p w14:paraId="759F06FB" w14:textId="45DC1B15" w:rsidR="00B83B5F" w:rsidRDefault="00B83B5F" w:rsidP="002072BB">
            <w:pPr>
              <w:spacing w:line="360" w:lineRule="auto"/>
            </w:pPr>
          </w:p>
        </w:tc>
        <w:tc>
          <w:tcPr>
            <w:tcW w:w="709" w:type="dxa"/>
          </w:tcPr>
          <w:p w14:paraId="4F8461AD" w14:textId="5625724E" w:rsidR="00B83B5F" w:rsidRDefault="00B83B5F" w:rsidP="002072BB">
            <w:pPr>
              <w:spacing w:line="360" w:lineRule="auto"/>
            </w:pPr>
          </w:p>
        </w:tc>
        <w:tc>
          <w:tcPr>
            <w:tcW w:w="709" w:type="dxa"/>
          </w:tcPr>
          <w:p w14:paraId="498ADAB0" w14:textId="570AAC64" w:rsidR="00B83B5F" w:rsidRDefault="00B83B5F" w:rsidP="002072BB">
            <w:pPr>
              <w:spacing w:line="360" w:lineRule="auto"/>
            </w:pPr>
          </w:p>
        </w:tc>
        <w:tc>
          <w:tcPr>
            <w:tcW w:w="709" w:type="dxa"/>
          </w:tcPr>
          <w:p w14:paraId="51D69073" w14:textId="5EADB879" w:rsidR="00B83B5F" w:rsidRDefault="00B83B5F" w:rsidP="002072BB">
            <w:pPr>
              <w:spacing w:line="360" w:lineRule="auto"/>
            </w:pPr>
          </w:p>
        </w:tc>
        <w:tc>
          <w:tcPr>
            <w:tcW w:w="708" w:type="dxa"/>
            <w:shd w:val="clear" w:color="auto" w:fill="FFFF99"/>
          </w:tcPr>
          <w:p w14:paraId="101315B9" w14:textId="21A1A8D4" w:rsidR="00B83B5F" w:rsidRDefault="00B83B5F" w:rsidP="002072BB">
            <w:pPr>
              <w:spacing w:line="360" w:lineRule="auto"/>
            </w:pPr>
          </w:p>
        </w:tc>
        <w:tc>
          <w:tcPr>
            <w:tcW w:w="709" w:type="dxa"/>
          </w:tcPr>
          <w:p w14:paraId="69E5FFCB" w14:textId="430E20F4" w:rsidR="00B83B5F" w:rsidRDefault="00B83B5F" w:rsidP="002072BB">
            <w:pPr>
              <w:spacing w:line="360" w:lineRule="auto"/>
            </w:pPr>
          </w:p>
        </w:tc>
      </w:tr>
    </w:tbl>
    <w:p w14:paraId="664FB866" w14:textId="71C8A4DA" w:rsidR="005115A5" w:rsidRPr="00A13B3C" w:rsidRDefault="005115A5" w:rsidP="00A05963">
      <w:pPr>
        <w:pStyle w:val="Heading1"/>
        <w:spacing w:line="240" w:lineRule="auto"/>
        <w:rPr>
          <w:sz w:val="28"/>
          <w:szCs w:val="28"/>
        </w:rPr>
      </w:pPr>
      <w:bookmarkStart w:id="61" w:name="_Toc191813305"/>
      <w:r w:rsidRPr="00A13B3C">
        <w:rPr>
          <w:sz w:val="28"/>
          <w:szCs w:val="28"/>
        </w:rPr>
        <w:lastRenderedPageBreak/>
        <w:t>DAFTAR PUSTAKA</w:t>
      </w:r>
      <w:bookmarkEnd w:id="61"/>
    </w:p>
    <w:p w14:paraId="6541AEFD" w14:textId="77777777" w:rsidR="00A05963" w:rsidRDefault="00A05963" w:rsidP="00A13B3C">
      <w:pPr>
        <w:spacing w:after="0" w:line="240" w:lineRule="auto"/>
      </w:pPr>
    </w:p>
    <w:p w14:paraId="6DB4FE78" w14:textId="77777777" w:rsidR="00A05963" w:rsidRDefault="00A05963" w:rsidP="00A13B3C">
      <w:pPr>
        <w:spacing w:after="0" w:line="240" w:lineRule="auto"/>
      </w:pPr>
    </w:p>
    <w:p w14:paraId="5A20380B" w14:textId="77777777" w:rsidR="00A05963" w:rsidRPr="00A05963" w:rsidRDefault="00A05963" w:rsidP="00A13B3C">
      <w:pPr>
        <w:spacing w:after="0" w:line="480" w:lineRule="auto"/>
      </w:pPr>
    </w:p>
    <w:p w14:paraId="69B85DDF" w14:textId="77777777" w:rsidR="00DE5E01" w:rsidRPr="00DE5E01" w:rsidRDefault="00DE5E01" w:rsidP="00DE5E01">
      <w:pPr>
        <w:pStyle w:val="Bibliography"/>
        <w:rPr>
          <w:rFonts w:cs="Times New Roman"/>
        </w:rPr>
      </w:pPr>
      <w:r>
        <w:fldChar w:fldCharType="begin"/>
      </w:r>
      <w:r>
        <w:instrText xml:space="preserve"> ADDIN ZOTERO_BIBL {"uncited":[],"omitted":[],"custom":[]} CSL_BIBLIOGRAPHY </w:instrText>
      </w:r>
      <w:r>
        <w:fldChar w:fldCharType="separate"/>
      </w:r>
      <w:r w:rsidRPr="00DE5E01">
        <w:rPr>
          <w:rFonts w:cs="Times New Roman"/>
        </w:rPr>
        <w:t xml:space="preserve">Afiifah, K. (2022). </w:t>
      </w:r>
      <w:r w:rsidRPr="00DE5E01">
        <w:rPr>
          <w:rFonts w:cs="Times New Roman"/>
          <w:i/>
          <w:iCs/>
        </w:rPr>
        <w:t>Analisis Teknik Entity-Relationship Diagram dalam Perancanagan Database: Sebuah Literature Review</w:t>
      </w:r>
      <w:r w:rsidRPr="00DE5E01">
        <w:rPr>
          <w:rFonts w:cs="Times New Roman"/>
        </w:rPr>
        <w:t>.</w:t>
      </w:r>
    </w:p>
    <w:p w14:paraId="60F61677" w14:textId="77777777" w:rsidR="00DE5E01" w:rsidRPr="00DE5E01" w:rsidRDefault="00DE5E01" w:rsidP="00DE5E01">
      <w:pPr>
        <w:pStyle w:val="Bibliography"/>
        <w:rPr>
          <w:rFonts w:cs="Times New Roman"/>
        </w:rPr>
      </w:pPr>
      <w:r w:rsidRPr="00DE5E01">
        <w:rPr>
          <w:rFonts w:cs="Times New Roman"/>
        </w:rPr>
        <w:t xml:space="preserve">Andiko, R. S. D., &amp; Cahyono, M. R. A. (2022). </w:t>
      </w:r>
      <w:r w:rsidRPr="00DE5E01">
        <w:rPr>
          <w:rFonts w:cs="Times New Roman"/>
          <w:i/>
          <w:iCs/>
        </w:rPr>
        <w:t>Rancang Bangun Aplikasi Transaksi Barcode Berbasis Java Dan Melalui Metode Unified Modeling Language (UML)</w:t>
      </w:r>
      <w:r w:rsidRPr="00DE5E01">
        <w:rPr>
          <w:rFonts w:cs="Times New Roman"/>
        </w:rPr>
        <w:t xml:space="preserve">. </w:t>
      </w:r>
      <w:r w:rsidRPr="00DE5E01">
        <w:rPr>
          <w:rFonts w:cs="Times New Roman"/>
          <w:i/>
          <w:iCs/>
        </w:rPr>
        <w:t>3</w:t>
      </w:r>
      <w:r w:rsidRPr="00DE5E01">
        <w:rPr>
          <w:rFonts w:cs="Times New Roman"/>
        </w:rPr>
        <w:t>(2).</w:t>
      </w:r>
    </w:p>
    <w:p w14:paraId="5BC8C6FE" w14:textId="77777777" w:rsidR="00DE5E01" w:rsidRPr="00DE5E01" w:rsidRDefault="00DE5E01" w:rsidP="00DE5E01">
      <w:pPr>
        <w:pStyle w:val="Bibliography"/>
        <w:rPr>
          <w:rFonts w:cs="Times New Roman"/>
        </w:rPr>
      </w:pPr>
      <w:r w:rsidRPr="00DE5E01">
        <w:rPr>
          <w:rFonts w:cs="Times New Roman"/>
        </w:rPr>
        <w:t xml:space="preserve">Azizah, N., Putra, W. H. N., &amp; Az-Zahra, H. M. (2022). </w:t>
      </w:r>
      <w:r w:rsidRPr="00DE5E01">
        <w:rPr>
          <w:rFonts w:cs="Times New Roman"/>
          <w:i/>
          <w:iCs/>
        </w:rPr>
        <w:t>Perancangan Sistem Informasi Platform Manajemen Rantai Pasok dengan Metode Design Thinking pada Usaha Mikro Kecil dan Menengah (UMKM) menggunakan Payment Gateway Midtrans</w:t>
      </w:r>
      <w:r w:rsidRPr="00DE5E01">
        <w:rPr>
          <w:rFonts w:cs="Times New Roman"/>
        </w:rPr>
        <w:t>.</w:t>
      </w:r>
    </w:p>
    <w:p w14:paraId="4086F077" w14:textId="77777777" w:rsidR="00DE5E01" w:rsidRPr="00DE5E01" w:rsidRDefault="00DE5E01" w:rsidP="00DE5E01">
      <w:pPr>
        <w:pStyle w:val="Bibliography"/>
        <w:rPr>
          <w:rFonts w:cs="Times New Roman"/>
        </w:rPr>
      </w:pPr>
      <w:r w:rsidRPr="00DE5E01">
        <w:rPr>
          <w:rFonts w:cs="Times New Roman"/>
        </w:rPr>
        <w:t xml:space="preserve">Baslini, B. (2022). Peran, Tugas dan Tanggung Jawab Manajemen Pendidikan. </w:t>
      </w:r>
      <w:r w:rsidRPr="00DE5E01">
        <w:rPr>
          <w:rFonts w:cs="Times New Roman"/>
          <w:i/>
          <w:iCs/>
        </w:rPr>
        <w:t>Journal of Innovation in Teaching and Instructional Media</w:t>
      </w:r>
      <w:r w:rsidRPr="00DE5E01">
        <w:rPr>
          <w:rFonts w:cs="Times New Roman"/>
        </w:rPr>
        <w:t xml:space="preserve">, </w:t>
      </w:r>
      <w:r w:rsidRPr="00DE5E01">
        <w:rPr>
          <w:rFonts w:cs="Times New Roman"/>
          <w:i/>
          <w:iCs/>
        </w:rPr>
        <w:t>2</w:t>
      </w:r>
      <w:r w:rsidRPr="00DE5E01">
        <w:rPr>
          <w:rFonts w:cs="Times New Roman"/>
        </w:rPr>
        <w:t>(2), 109–115. https://doi.org/10.52690/jitim.v2i2.276</w:t>
      </w:r>
    </w:p>
    <w:p w14:paraId="13C3D82E" w14:textId="77777777" w:rsidR="00DE5E01" w:rsidRPr="00DE5E01" w:rsidRDefault="00DE5E01" w:rsidP="00DE5E01">
      <w:pPr>
        <w:pStyle w:val="Bibliography"/>
        <w:rPr>
          <w:rFonts w:cs="Times New Roman"/>
        </w:rPr>
      </w:pPr>
      <w:r w:rsidRPr="00373F66">
        <w:rPr>
          <w:rFonts w:cs="Times New Roman"/>
          <w:lang w:val="fi-FI"/>
        </w:rPr>
        <w:t xml:space="preserve">Budikusuma, I., &amp; Susanto, E. S. (2022). </w:t>
      </w:r>
      <w:r w:rsidRPr="00DE5E01">
        <w:rPr>
          <w:rFonts w:cs="Times New Roman"/>
          <w:i/>
          <w:iCs/>
        </w:rPr>
        <w:t>PENGEMBANGAN APLIKASI TOEFL PRACTICE EXAM BERBASIS WEBSITE PADA UNIVERSITAS TEKNOLOGI SUMBAWA</w:t>
      </w:r>
      <w:r w:rsidRPr="00DE5E01">
        <w:rPr>
          <w:rFonts w:cs="Times New Roman"/>
        </w:rPr>
        <w:t xml:space="preserve">. </w:t>
      </w:r>
      <w:r w:rsidRPr="00DE5E01">
        <w:rPr>
          <w:rFonts w:cs="Times New Roman"/>
          <w:i/>
          <w:iCs/>
        </w:rPr>
        <w:t>6</w:t>
      </w:r>
      <w:r w:rsidRPr="00DE5E01">
        <w:rPr>
          <w:rFonts w:cs="Times New Roman"/>
        </w:rPr>
        <w:t>(1).</w:t>
      </w:r>
    </w:p>
    <w:p w14:paraId="5B49131C" w14:textId="77777777" w:rsidR="00DE5E01" w:rsidRPr="00DE5E01" w:rsidRDefault="00DE5E01" w:rsidP="00DE5E01">
      <w:pPr>
        <w:pStyle w:val="Bibliography"/>
        <w:rPr>
          <w:rFonts w:cs="Times New Roman"/>
        </w:rPr>
      </w:pPr>
      <w:r w:rsidRPr="00DE5E01">
        <w:rPr>
          <w:rFonts w:cs="Times New Roman"/>
        </w:rPr>
        <w:t xml:space="preserve">Eriana, E. S. (2020, Oktober). </w:t>
      </w:r>
      <w:r w:rsidRPr="00DE5E01">
        <w:rPr>
          <w:rFonts w:cs="Times New Roman"/>
          <w:i/>
          <w:iCs/>
        </w:rPr>
        <w:t>PENGUJIAN SISTEM INFORMASI APLIKASI PERPUSTAKAAN BERBASIS WEB DENGAN WHITE BOX TESTING</w:t>
      </w:r>
      <w:r w:rsidRPr="00DE5E01">
        <w:rPr>
          <w:rFonts w:cs="Times New Roman"/>
        </w:rPr>
        <w:t>.</w:t>
      </w:r>
    </w:p>
    <w:p w14:paraId="1D6EEE11" w14:textId="77777777" w:rsidR="00DE5E01" w:rsidRPr="00DE5E01" w:rsidRDefault="00DE5E01" w:rsidP="00DE5E01">
      <w:pPr>
        <w:pStyle w:val="Bibliography"/>
        <w:rPr>
          <w:rFonts w:cs="Times New Roman"/>
        </w:rPr>
      </w:pPr>
      <w:r w:rsidRPr="00373F66">
        <w:rPr>
          <w:rFonts w:cs="Times New Roman"/>
          <w:lang w:val="fi-FI"/>
        </w:rPr>
        <w:t xml:space="preserve">Eriana, E. S., &amp; Zein, A. (2021). </w:t>
      </w:r>
      <w:r w:rsidRPr="00DE5E01">
        <w:rPr>
          <w:rFonts w:cs="Times New Roman"/>
          <w:i/>
          <w:iCs/>
        </w:rPr>
        <w:t>PENERAPAN METODE PERSONAL EXTREME PROGRAMMING DALAM PERANCANGAN APLIKASI PEMILIHAN KETUA HMSI DENGAN WEIGHTED PRODUCT</w:t>
      </w:r>
      <w:r w:rsidRPr="00DE5E01">
        <w:rPr>
          <w:rFonts w:cs="Times New Roman"/>
        </w:rPr>
        <w:t>.</w:t>
      </w:r>
    </w:p>
    <w:p w14:paraId="43AFD44C" w14:textId="77777777" w:rsidR="00DE5E01" w:rsidRPr="00DE5E01" w:rsidRDefault="00DE5E01" w:rsidP="00DE5E01">
      <w:pPr>
        <w:pStyle w:val="Bibliography"/>
        <w:rPr>
          <w:rFonts w:cs="Times New Roman"/>
        </w:rPr>
      </w:pPr>
      <w:r w:rsidRPr="00DE5E01">
        <w:rPr>
          <w:rFonts w:cs="Times New Roman"/>
        </w:rPr>
        <w:t xml:space="preserve">Euaggelion, Y. V., &amp; Somya, R. (2022). ANALISIS DAN IMPLEMENTASI APLIKASI PENJUALAN KOSMETIK DI BMC BERBASIS WEBSITE MENGGUNAKAN FRAMEWORK LARAVEL. </w:t>
      </w:r>
      <w:r w:rsidRPr="00DE5E01">
        <w:rPr>
          <w:rFonts w:cs="Times New Roman"/>
          <w:i/>
          <w:iCs/>
        </w:rPr>
        <w:t>INOVTEK Polbeng - Seri Informatika</w:t>
      </w:r>
      <w:r w:rsidRPr="00DE5E01">
        <w:rPr>
          <w:rFonts w:cs="Times New Roman"/>
        </w:rPr>
        <w:t xml:space="preserve">, </w:t>
      </w:r>
      <w:r w:rsidRPr="00DE5E01">
        <w:rPr>
          <w:rFonts w:cs="Times New Roman"/>
          <w:i/>
          <w:iCs/>
        </w:rPr>
        <w:t>7</w:t>
      </w:r>
      <w:r w:rsidRPr="00DE5E01">
        <w:rPr>
          <w:rFonts w:cs="Times New Roman"/>
        </w:rPr>
        <w:t>(1), 36. https://doi.org/10.35314/isi.v7i1.2359</w:t>
      </w:r>
    </w:p>
    <w:p w14:paraId="4B704472" w14:textId="77777777" w:rsidR="00DE5E01" w:rsidRPr="00373F66" w:rsidRDefault="00DE5E01" w:rsidP="00DE5E01">
      <w:pPr>
        <w:pStyle w:val="Bibliography"/>
        <w:rPr>
          <w:rFonts w:cs="Times New Roman"/>
          <w:lang w:val="fi-FI"/>
        </w:rPr>
      </w:pPr>
      <w:r w:rsidRPr="00DE5E01">
        <w:rPr>
          <w:rFonts w:cs="Times New Roman"/>
        </w:rPr>
        <w:t xml:space="preserve">Gilang Chumbara, Iwan Setiawan, &amp; Fajriyah. </w:t>
      </w:r>
      <w:r w:rsidRPr="00373F66">
        <w:rPr>
          <w:rFonts w:cs="Times New Roman"/>
          <w:lang w:val="fi-FI"/>
        </w:rPr>
        <w:t xml:space="preserve">(2024). Rancang Bangun Aplikasi Pembelajaran Otomotif dan Pengenalan Komponen-komponen Pada Mesin Mobil Berbasis Android. </w:t>
      </w:r>
      <w:r w:rsidRPr="00373F66">
        <w:rPr>
          <w:rFonts w:cs="Times New Roman"/>
          <w:i/>
          <w:iCs/>
          <w:lang w:val="fi-FI"/>
        </w:rPr>
        <w:t>Jurnal RESTIKOM : Riset Teknik Informatika dan Komputer</w:t>
      </w:r>
      <w:r w:rsidRPr="00373F66">
        <w:rPr>
          <w:rFonts w:cs="Times New Roman"/>
          <w:lang w:val="fi-FI"/>
        </w:rPr>
        <w:t xml:space="preserve">, </w:t>
      </w:r>
      <w:r w:rsidRPr="00373F66">
        <w:rPr>
          <w:rFonts w:cs="Times New Roman"/>
          <w:i/>
          <w:iCs/>
          <w:lang w:val="fi-FI"/>
        </w:rPr>
        <w:t>6</w:t>
      </w:r>
      <w:r w:rsidRPr="00373F66">
        <w:rPr>
          <w:rFonts w:cs="Times New Roman"/>
          <w:lang w:val="fi-FI"/>
        </w:rPr>
        <w:t>(1), 1–14. https://doi.org/10.52005/restikom.v6i1.181</w:t>
      </w:r>
    </w:p>
    <w:p w14:paraId="2CFEA547" w14:textId="77777777" w:rsidR="00DE5E01" w:rsidRPr="00DE5E01" w:rsidRDefault="00DE5E01" w:rsidP="00DE5E01">
      <w:pPr>
        <w:pStyle w:val="Bibliography"/>
        <w:rPr>
          <w:rFonts w:cs="Times New Roman"/>
        </w:rPr>
      </w:pPr>
      <w:r w:rsidRPr="00373F66">
        <w:rPr>
          <w:rFonts w:cs="Times New Roman"/>
          <w:lang w:val="fi-FI"/>
        </w:rPr>
        <w:t xml:space="preserve">Hardinata, R. S., Sulistianingsih, I., Wijaya, R. F., &amp; Rahma, A. M. (2022). </w:t>
      </w:r>
      <w:r w:rsidRPr="00DE5E01">
        <w:rPr>
          <w:rFonts w:cs="Times New Roman"/>
        </w:rPr>
        <w:t xml:space="preserve">Perancangan Sistem Informasi Pelayanan Rekam Medis Menggunakan Metode Design Thinking (Studi Kasus: Puskesmas Simeulue Tengah). </w:t>
      </w:r>
      <w:r w:rsidRPr="00DE5E01">
        <w:rPr>
          <w:rFonts w:cs="Times New Roman"/>
          <w:i/>
          <w:iCs/>
        </w:rPr>
        <w:t>INTECOMS: Journal of Information Technology and Computer Science</w:t>
      </w:r>
      <w:r w:rsidRPr="00DE5E01">
        <w:rPr>
          <w:rFonts w:cs="Times New Roman"/>
        </w:rPr>
        <w:t xml:space="preserve">, </w:t>
      </w:r>
      <w:r w:rsidRPr="00DE5E01">
        <w:rPr>
          <w:rFonts w:cs="Times New Roman"/>
          <w:i/>
          <w:iCs/>
        </w:rPr>
        <w:t>5</w:t>
      </w:r>
      <w:r w:rsidRPr="00DE5E01">
        <w:rPr>
          <w:rFonts w:cs="Times New Roman"/>
        </w:rPr>
        <w:t>(2), 112–118. https://doi.org/10.31539/intecoms.v5i2.5013</w:t>
      </w:r>
    </w:p>
    <w:p w14:paraId="401762CB" w14:textId="77777777" w:rsidR="00DE5E01" w:rsidRPr="00373F66" w:rsidRDefault="00DE5E01" w:rsidP="00DE5E01">
      <w:pPr>
        <w:pStyle w:val="Bibliography"/>
        <w:rPr>
          <w:rFonts w:cs="Times New Roman"/>
          <w:lang w:val="fi-FI"/>
        </w:rPr>
      </w:pPr>
      <w:r w:rsidRPr="00373F66">
        <w:rPr>
          <w:rFonts w:cs="Times New Roman"/>
          <w:lang w:val="fi-FI"/>
        </w:rPr>
        <w:lastRenderedPageBreak/>
        <w:t xml:space="preserve">Hartina, I., Nurmalasari, N., &amp; Hidayat, T. (2022). </w:t>
      </w:r>
      <w:r w:rsidRPr="00DE5E01">
        <w:rPr>
          <w:rFonts w:cs="Times New Roman"/>
        </w:rPr>
        <w:t xml:space="preserve">PENERAPAN METODE DESIGN THINKING PADA MODEL PERANCANGAN UI/UX PADA FITUR REPORT HELPDESK TICKETING SISTEM. </w:t>
      </w:r>
      <w:r w:rsidRPr="00373F66">
        <w:rPr>
          <w:rFonts w:cs="Times New Roman"/>
          <w:i/>
          <w:iCs/>
          <w:lang w:val="fi-FI"/>
        </w:rPr>
        <w:t>INTI Nusa Mandiri</w:t>
      </w:r>
      <w:r w:rsidRPr="00373F66">
        <w:rPr>
          <w:rFonts w:cs="Times New Roman"/>
          <w:lang w:val="fi-FI"/>
        </w:rPr>
        <w:t xml:space="preserve">, </w:t>
      </w:r>
      <w:r w:rsidRPr="00373F66">
        <w:rPr>
          <w:rFonts w:cs="Times New Roman"/>
          <w:i/>
          <w:iCs/>
          <w:lang w:val="fi-FI"/>
        </w:rPr>
        <w:t>17</w:t>
      </w:r>
      <w:r w:rsidRPr="00373F66">
        <w:rPr>
          <w:rFonts w:cs="Times New Roman"/>
          <w:lang w:val="fi-FI"/>
        </w:rPr>
        <w:t>(1), 24–31. https://doi.org/10.33480/inti.v17i1.3451</w:t>
      </w:r>
    </w:p>
    <w:p w14:paraId="5C35E2F5" w14:textId="77777777" w:rsidR="00DE5E01" w:rsidRPr="00373F66" w:rsidRDefault="00DE5E01" w:rsidP="00DE5E01">
      <w:pPr>
        <w:pStyle w:val="Bibliography"/>
        <w:rPr>
          <w:rFonts w:cs="Times New Roman"/>
          <w:lang w:val="fi-FI"/>
        </w:rPr>
      </w:pPr>
      <w:r w:rsidRPr="00373F66">
        <w:rPr>
          <w:rFonts w:cs="Times New Roman"/>
          <w:lang w:val="fi-FI"/>
        </w:rPr>
        <w:t xml:space="preserve">Haryuda, D., Asfi, M., &amp; Fahrudin, R. (2021). </w:t>
      </w:r>
      <w:r w:rsidRPr="00DE5E01">
        <w:rPr>
          <w:rFonts w:cs="Times New Roman"/>
        </w:rPr>
        <w:t xml:space="preserve">Perancangan UI/UX Menggunakan Metode Design Thinking Berbasis Web Pada Laportea Company. </w:t>
      </w:r>
      <w:r w:rsidRPr="00373F66">
        <w:rPr>
          <w:rFonts w:cs="Times New Roman"/>
          <w:i/>
          <w:iCs/>
          <w:lang w:val="fi-FI"/>
        </w:rPr>
        <w:t>Jurnal Ilmiah Teknologi Infomasi Terapan</w:t>
      </w:r>
      <w:r w:rsidRPr="00373F66">
        <w:rPr>
          <w:rFonts w:cs="Times New Roman"/>
          <w:lang w:val="fi-FI"/>
        </w:rPr>
        <w:t xml:space="preserve">, </w:t>
      </w:r>
      <w:r w:rsidRPr="00373F66">
        <w:rPr>
          <w:rFonts w:cs="Times New Roman"/>
          <w:i/>
          <w:iCs/>
          <w:lang w:val="fi-FI"/>
        </w:rPr>
        <w:t>8</w:t>
      </w:r>
      <w:r w:rsidRPr="00373F66">
        <w:rPr>
          <w:rFonts w:cs="Times New Roman"/>
          <w:lang w:val="fi-FI"/>
        </w:rPr>
        <w:t>(1), 111–117. https://doi.org/10.33197/jitter.vol8.iss1.2021.730</w:t>
      </w:r>
    </w:p>
    <w:p w14:paraId="1A50A959" w14:textId="77777777" w:rsidR="00DE5E01" w:rsidRPr="00373F66" w:rsidRDefault="00DE5E01" w:rsidP="00DE5E01">
      <w:pPr>
        <w:pStyle w:val="Bibliography"/>
        <w:rPr>
          <w:rFonts w:cs="Times New Roman"/>
          <w:lang w:val="fi-FI"/>
        </w:rPr>
      </w:pPr>
      <w:r w:rsidRPr="00DE5E01">
        <w:rPr>
          <w:rFonts w:cs="Times New Roman"/>
        </w:rPr>
        <w:t xml:space="preserve">Hayati, N. F., Dewi, A. R., &amp; Lubis, F. R. (2022). PERANCANGAN SISTEM INFORMASI PEMESANAN KAMAR KOST PADA RUKOST AYAH BUNDA MENGGUNAKAN METODE DESIGN THINKING. </w:t>
      </w:r>
      <w:r w:rsidRPr="00373F66">
        <w:rPr>
          <w:rFonts w:cs="Times New Roman"/>
          <w:i/>
          <w:iCs/>
          <w:lang w:val="fi-FI"/>
        </w:rPr>
        <w:t>METHOMIKA Jurnal Manajemen Informatika dan Komputerisasi Akuntansi</w:t>
      </w:r>
      <w:r w:rsidRPr="00373F66">
        <w:rPr>
          <w:rFonts w:cs="Times New Roman"/>
          <w:lang w:val="fi-FI"/>
        </w:rPr>
        <w:t xml:space="preserve">, </w:t>
      </w:r>
      <w:r w:rsidRPr="00373F66">
        <w:rPr>
          <w:rFonts w:cs="Times New Roman"/>
          <w:i/>
          <w:iCs/>
          <w:lang w:val="fi-FI"/>
        </w:rPr>
        <w:t>6</w:t>
      </w:r>
      <w:r w:rsidRPr="00373F66">
        <w:rPr>
          <w:rFonts w:cs="Times New Roman"/>
          <w:lang w:val="fi-FI"/>
        </w:rPr>
        <w:t>(1), 29–33. https://doi.org/10.46880/jmika.Vol6No1.pp29-33</w:t>
      </w:r>
    </w:p>
    <w:p w14:paraId="237D74BB" w14:textId="77777777" w:rsidR="00DE5E01" w:rsidRPr="00DE5E01" w:rsidRDefault="00DE5E01" w:rsidP="00DE5E01">
      <w:pPr>
        <w:pStyle w:val="Bibliography"/>
        <w:rPr>
          <w:rFonts w:cs="Times New Roman"/>
        </w:rPr>
      </w:pPr>
      <w:r w:rsidRPr="00373F66">
        <w:rPr>
          <w:rFonts w:cs="Times New Roman"/>
          <w:lang w:val="fi-FI"/>
        </w:rPr>
        <w:t xml:space="preserve">Henderi, R., U., &amp; Rahwanto, E. (2022). </w:t>
      </w:r>
      <w:r w:rsidRPr="00DE5E01">
        <w:rPr>
          <w:rFonts w:cs="Times New Roman"/>
          <w:i/>
          <w:iCs/>
        </w:rPr>
        <w:t>UML POWERED DESIGN SYSTEM USING VISUAL PARADIGM</w:t>
      </w:r>
      <w:r w:rsidRPr="00DE5E01">
        <w:rPr>
          <w:rFonts w:cs="Times New Roman"/>
        </w:rPr>
        <w:t>.</w:t>
      </w:r>
    </w:p>
    <w:p w14:paraId="1EF3E2A8" w14:textId="77777777" w:rsidR="00DE5E01" w:rsidRPr="00373F66" w:rsidRDefault="00DE5E01" w:rsidP="00DE5E01">
      <w:pPr>
        <w:pStyle w:val="Bibliography"/>
        <w:rPr>
          <w:rFonts w:cs="Times New Roman"/>
          <w:lang w:val="fi-FI"/>
        </w:rPr>
      </w:pPr>
      <w:r w:rsidRPr="00DE5E01">
        <w:rPr>
          <w:rFonts w:cs="Times New Roman"/>
        </w:rPr>
        <w:t xml:space="preserve">Hidayat, A., &amp; Fauziyyah, H. M. (2022). PERANCANGAN DESAIN ANTARMUKA APLIKASI PEMBELAJARAN ONLINE BERBASIS MOBILE MENGGUNAKAN METODE DESIGN THINKING. </w:t>
      </w:r>
      <w:r w:rsidRPr="00373F66">
        <w:rPr>
          <w:rFonts w:cs="Times New Roman"/>
          <w:i/>
          <w:iCs/>
          <w:lang w:val="fi-FI"/>
        </w:rPr>
        <w:t>JUTEKIN (Jurnal Teknik Informatika)</w:t>
      </w:r>
      <w:r w:rsidRPr="00373F66">
        <w:rPr>
          <w:rFonts w:cs="Times New Roman"/>
          <w:lang w:val="fi-FI"/>
        </w:rPr>
        <w:t xml:space="preserve">, </w:t>
      </w:r>
      <w:r w:rsidRPr="00373F66">
        <w:rPr>
          <w:rFonts w:cs="Times New Roman"/>
          <w:i/>
          <w:iCs/>
          <w:lang w:val="fi-FI"/>
        </w:rPr>
        <w:t>10</w:t>
      </w:r>
      <w:r w:rsidRPr="00373F66">
        <w:rPr>
          <w:rFonts w:cs="Times New Roman"/>
          <w:lang w:val="fi-FI"/>
        </w:rPr>
        <w:t>(1). https://doi.org/10.51530/jutekin.v10i1.647</w:t>
      </w:r>
    </w:p>
    <w:p w14:paraId="0D4B0DC4" w14:textId="77777777" w:rsidR="00DE5E01" w:rsidRPr="00DE5E01" w:rsidRDefault="00DE5E01" w:rsidP="00DE5E01">
      <w:pPr>
        <w:pStyle w:val="Bibliography"/>
        <w:rPr>
          <w:rFonts w:cs="Times New Roman"/>
        </w:rPr>
      </w:pPr>
      <w:r w:rsidRPr="00373F66">
        <w:rPr>
          <w:rFonts w:cs="Times New Roman"/>
          <w:lang w:val="fi-FI"/>
        </w:rPr>
        <w:t xml:space="preserve">Nurdin, M., Fauziah, F., &amp; Komalasari, R. T. (2022). </w:t>
      </w:r>
      <w:r w:rsidRPr="00DE5E01">
        <w:rPr>
          <w:rFonts w:cs="Times New Roman"/>
        </w:rPr>
        <w:t xml:space="preserve">Aplikasi Pengarsipan Surat Menyurat Berbasis Web menggunakan Metode First Come First Serve dan White Box Testing. </w:t>
      </w:r>
      <w:r w:rsidRPr="00DE5E01">
        <w:rPr>
          <w:rFonts w:cs="Times New Roman"/>
          <w:i/>
          <w:iCs/>
        </w:rPr>
        <w:t>Jurnal JTIK (Jurnal Teknologi Informasi dan Komunikasi)</w:t>
      </w:r>
      <w:r w:rsidRPr="00DE5E01">
        <w:rPr>
          <w:rFonts w:cs="Times New Roman"/>
        </w:rPr>
        <w:t xml:space="preserve">, </w:t>
      </w:r>
      <w:r w:rsidRPr="00DE5E01">
        <w:rPr>
          <w:rFonts w:cs="Times New Roman"/>
          <w:i/>
          <w:iCs/>
        </w:rPr>
        <w:t>6</w:t>
      </w:r>
      <w:r w:rsidRPr="00DE5E01">
        <w:rPr>
          <w:rFonts w:cs="Times New Roman"/>
        </w:rPr>
        <w:t>(1), 145–151. https://doi.org/10.35870/jtik.v6i1.395</w:t>
      </w:r>
    </w:p>
    <w:p w14:paraId="135BDDAA" w14:textId="77777777" w:rsidR="00DE5E01" w:rsidRPr="00DE5E01" w:rsidRDefault="00DE5E01" w:rsidP="00DE5E01">
      <w:pPr>
        <w:pStyle w:val="Bibliography"/>
        <w:rPr>
          <w:rFonts w:cs="Times New Roman"/>
        </w:rPr>
      </w:pPr>
      <w:r w:rsidRPr="00DE5E01">
        <w:rPr>
          <w:rFonts w:cs="Times New Roman"/>
        </w:rPr>
        <w:t xml:space="preserve">Nurrohmah, S., &amp; Andrian, R. (2023). Mendesain Ulang Tampilan UI Website Desa Sukamukti Menggunakan Metode Design Thinking. </w:t>
      </w:r>
      <w:r w:rsidRPr="00DE5E01">
        <w:rPr>
          <w:rFonts w:cs="Times New Roman"/>
          <w:i/>
          <w:iCs/>
        </w:rPr>
        <w:t>Jurnal Teknologi dan Informasi</w:t>
      </w:r>
      <w:r w:rsidRPr="00DE5E01">
        <w:rPr>
          <w:rFonts w:cs="Times New Roman"/>
        </w:rPr>
        <w:t xml:space="preserve">, </w:t>
      </w:r>
      <w:r w:rsidRPr="00DE5E01">
        <w:rPr>
          <w:rFonts w:cs="Times New Roman"/>
          <w:i/>
          <w:iCs/>
        </w:rPr>
        <w:t>13</w:t>
      </w:r>
      <w:r w:rsidRPr="00DE5E01">
        <w:rPr>
          <w:rFonts w:cs="Times New Roman"/>
        </w:rPr>
        <w:t>(1), 29–43. https://doi.org/10.34010/jati.v13i1.8756</w:t>
      </w:r>
    </w:p>
    <w:p w14:paraId="465384D8" w14:textId="77777777" w:rsidR="00DE5E01" w:rsidRPr="00373F66" w:rsidRDefault="00DE5E01" w:rsidP="00DE5E01">
      <w:pPr>
        <w:pStyle w:val="Bibliography"/>
        <w:rPr>
          <w:rFonts w:cs="Times New Roman"/>
          <w:lang w:val="fi-FI"/>
        </w:rPr>
      </w:pPr>
      <w:r w:rsidRPr="00DE5E01">
        <w:rPr>
          <w:rFonts w:cs="Times New Roman"/>
        </w:rPr>
        <w:t xml:space="preserve">Padmanaba, A. (2020). </w:t>
      </w:r>
      <w:r w:rsidRPr="00DE5E01">
        <w:rPr>
          <w:rFonts w:cs="Times New Roman"/>
          <w:i/>
          <w:iCs/>
        </w:rPr>
        <w:t>KOMPARASI PENGGUNAAN FRAMEWORK CODEIGNITER VS PHP NATIVE PADA SISTEM INFORMASI MANAJEMEN SURAT SEKRETARIAT DPRD PEMALANG</w:t>
      </w:r>
      <w:r w:rsidRPr="00DE5E01">
        <w:rPr>
          <w:rFonts w:cs="Times New Roman"/>
        </w:rPr>
        <w:t xml:space="preserve">. </w:t>
      </w:r>
      <w:r w:rsidRPr="00373F66">
        <w:rPr>
          <w:rFonts w:cs="Times New Roman"/>
          <w:i/>
          <w:iCs/>
          <w:lang w:val="fi-FI"/>
        </w:rPr>
        <w:t>8</w:t>
      </w:r>
      <w:r w:rsidRPr="00373F66">
        <w:rPr>
          <w:rFonts w:cs="Times New Roman"/>
          <w:lang w:val="fi-FI"/>
        </w:rPr>
        <w:t>(1).</w:t>
      </w:r>
    </w:p>
    <w:p w14:paraId="0D1C3441" w14:textId="77777777" w:rsidR="00DE5E01" w:rsidRPr="00DE5E01" w:rsidRDefault="00DE5E01" w:rsidP="00DE5E01">
      <w:pPr>
        <w:pStyle w:val="Bibliography"/>
        <w:rPr>
          <w:rFonts w:cs="Times New Roman"/>
        </w:rPr>
      </w:pPr>
      <w:r w:rsidRPr="00373F66">
        <w:rPr>
          <w:rFonts w:cs="Times New Roman"/>
          <w:lang w:val="fi-FI"/>
        </w:rPr>
        <w:t xml:space="preserve">Perdana, M. W., Haryanto, D., Alfresi, A. I., Hamidani, S., &amp; Tegriansyah, A. F. (2022). SISTEM INFORMASI HIMPUNAN MAHASISWA BERBASIS WEB PADA PRODI TEKNOLOGI INFORMASI UNIVERSITAS MUHAMMADIYAH PALEMBANG. </w:t>
      </w:r>
      <w:r w:rsidRPr="00DE5E01">
        <w:rPr>
          <w:rFonts w:cs="Times New Roman"/>
          <w:i/>
          <w:iCs/>
        </w:rPr>
        <w:t>Jurnal Digital Teknologi Informasi</w:t>
      </w:r>
      <w:r w:rsidRPr="00DE5E01">
        <w:rPr>
          <w:rFonts w:cs="Times New Roman"/>
        </w:rPr>
        <w:t xml:space="preserve">, </w:t>
      </w:r>
      <w:r w:rsidRPr="00DE5E01">
        <w:rPr>
          <w:rFonts w:cs="Times New Roman"/>
          <w:i/>
          <w:iCs/>
        </w:rPr>
        <w:t>5</w:t>
      </w:r>
      <w:r w:rsidRPr="00DE5E01">
        <w:rPr>
          <w:rFonts w:cs="Times New Roman"/>
        </w:rPr>
        <w:t>(1), 32. https://doi.org/10.32502/digital.v5i1.4386</w:t>
      </w:r>
    </w:p>
    <w:p w14:paraId="0E0D56AA" w14:textId="77777777" w:rsidR="00DE5E01" w:rsidRPr="00DE5E01" w:rsidRDefault="00DE5E01" w:rsidP="00DE5E01">
      <w:pPr>
        <w:pStyle w:val="Bibliography"/>
        <w:rPr>
          <w:rFonts w:cs="Times New Roman"/>
        </w:rPr>
      </w:pPr>
      <w:r w:rsidRPr="00DE5E01">
        <w:rPr>
          <w:rFonts w:cs="Times New Roman"/>
        </w:rPr>
        <w:t xml:space="preserve">Putri, D. W., Hanila, S., &amp; Prawitasari, A. (2023). Strategi Pengembangan Objek Wisata Kolam Renang Tirta Plamboyan Desa Talang Kering Kecamatan Air Napal Kabupaten Bengkulu Utara. </w:t>
      </w:r>
      <w:r w:rsidRPr="00DE5E01">
        <w:rPr>
          <w:rFonts w:cs="Times New Roman"/>
          <w:i/>
          <w:iCs/>
        </w:rPr>
        <w:t>EKOMBIS REVIEW: Jurnal Ilmiah Ekonomi dan Bisnis</w:t>
      </w:r>
      <w:r w:rsidRPr="00DE5E01">
        <w:rPr>
          <w:rFonts w:cs="Times New Roman"/>
        </w:rPr>
        <w:t xml:space="preserve">, </w:t>
      </w:r>
      <w:r w:rsidRPr="00DE5E01">
        <w:rPr>
          <w:rFonts w:cs="Times New Roman"/>
          <w:i/>
          <w:iCs/>
        </w:rPr>
        <w:t>11</w:t>
      </w:r>
      <w:r w:rsidRPr="00DE5E01">
        <w:rPr>
          <w:rFonts w:cs="Times New Roman"/>
        </w:rPr>
        <w:t>(1). https://doi.org/10.37676/ekombis.v11i1.3231</w:t>
      </w:r>
    </w:p>
    <w:p w14:paraId="30C28250" w14:textId="77777777" w:rsidR="00DE5E01" w:rsidRPr="00DE5E01" w:rsidRDefault="00DE5E01" w:rsidP="00DE5E01">
      <w:pPr>
        <w:pStyle w:val="Bibliography"/>
        <w:rPr>
          <w:rFonts w:cs="Times New Roman"/>
        </w:rPr>
      </w:pPr>
      <w:r w:rsidRPr="00DE5E01">
        <w:rPr>
          <w:rFonts w:cs="Times New Roman"/>
        </w:rPr>
        <w:lastRenderedPageBreak/>
        <w:t xml:space="preserve">Risti, E. A. (2023). IMPLEMENTASI PENGOLAHAN SISTEM PENJUALAN FURNITURE MENGGUNAKAN METODE DESIGN THINKING (STUDI KASUS: FURNITURE JATI SUNGU BANDAR LAMPUNG). </w:t>
      </w:r>
      <w:r w:rsidRPr="00DE5E01">
        <w:rPr>
          <w:rFonts w:cs="Times New Roman"/>
          <w:i/>
          <w:iCs/>
        </w:rPr>
        <w:t>Jurnal Informatika dan Rekayasa Perangkat Lunak</w:t>
      </w:r>
      <w:r w:rsidRPr="00DE5E01">
        <w:rPr>
          <w:rFonts w:cs="Times New Roman"/>
        </w:rPr>
        <w:t xml:space="preserve">, </w:t>
      </w:r>
      <w:r w:rsidRPr="00DE5E01">
        <w:rPr>
          <w:rFonts w:cs="Times New Roman"/>
          <w:i/>
          <w:iCs/>
        </w:rPr>
        <w:t>3</w:t>
      </w:r>
      <w:r w:rsidRPr="00DE5E01">
        <w:rPr>
          <w:rFonts w:cs="Times New Roman"/>
        </w:rPr>
        <w:t>(4), 435–445. https://doi.org/10.33365/jatika.v3i4.2448</w:t>
      </w:r>
    </w:p>
    <w:p w14:paraId="310E06A3" w14:textId="77777777" w:rsidR="00DE5E01" w:rsidRPr="00DE5E01" w:rsidRDefault="00DE5E01" w:rsidP="00DE5E01">
      <w:pPr>
        <w:pStyle w:val="Bibliography"/>
        <w:rPr>
          <w:rFonts w:cs="Times New Roman"/>
        </w:rPr>
      </w:pPr>
      <w:r w:rsidRPr="00DE5E01">
        <w:rPr>
          <w:rFonts w:cs="Times New Roman"/>
        </w:rPr>
        <w:t xml:space="preserve">Ruza, M., Wijaya, I. S., &amp; Suratno, E. (2023). Sistem Pendukung Keputusan untuk Menentukan Karyawan Terbaik dengan Metode TOPSIS pada PT. Sumbertama Nusa Pertiwi. </w:t>
      </w:r>
      <w:r w:rsidRPr="00DE5E01">
        <w:rPr>
          <w:rFonts w:cs="Times New Roman"/>
          <w:i/>
          <w:iCs/>
        </w:rPr>
        <w:t>Jurnal Manajemen Informatika (JAMIKA)</w:t>
      </w:r>
      <w:r w:rsidRPr="00DE5E01">
        <w:rPr>
          <w:rFonts w:cs="Times New Roman"/>
        </w:rPr>
        <w:t xml:space="preserve">, </w:t>
      </w:r>
      <w:r w:rsidRPr="00DE5E01">
        <w:rPr>
          <w:rFonts w:cs="Times New Roman"/>
          <w:i/>
          <w:iCs/>
        </w:rPr>
        <w:t>13</w:t>
      </w:r>
      <w:r w:rsidRPr="00DE5E01">
        <w:rPr>
          <w:rFonts w:cs="Times New Roman"/>
        </w:rPr>
        <w:t>(2), 121–134. https://doi.org/10.34010/jamika.v13i2.9901</w:t>
      </w:r>
    </w:p>
    <w:p w14:paraId="02217150" w14:textId="77777777" w:rsidR="00DE5E01" w:rsidRPr="00DE5E01" w:rsidRDefault="00DE5E01" w:rsidP="00DE5E01">
      <w:pPr>
        <w:pStyle w:val="Bibliography"/>
        <w:rPr>
          <w:rFonts w:cs="Times New Roman"/>
        </w:rPr>
      </w:pPr>
      <w:r w:rsidRPr="00DE5E01">
        <w:rPr>
          <w:rFonts w:cs="Times New Roman"/>
        </w:rPr>
        <w:t xml:space="preserve">Sayyid Jamal Al Din. (2022). PERANCANGAN SISTEM INFORMASI MANAJEMEN FUTSAL PADA LAPANGAN FUTSAL CORNER BEKASI DENGAN METODE DESIGN THINKING. </w:t>
      </w:r>
      <w:r w:rsidRPr="00DE5E01">
        <w:rPr>
          <w:rFonts w:cs="Times New Roman"/>
          <w:i/>
          <w:iCs/>
        </w:rPr>
        <w:t>Jurnal Ismetek</w:t>
      </w:r>
      <w:r w:rsidRPr="00DE5E01">
        <w:rPr>
          <w:rFonts w:cs="Times New Roman"/>
        </w:rPr>
        <w:t xml:space="preserve">, </w:t>
      </w:r>
      <w:r w:rsidRPr="00DE5E01">
        <w:rPr>
          <w:rFonts w:cs="Times New Roman"/>
          <w:i/>
          <w:iCs/>
        </w:rPr>
        <w:t>14</w:t>
      </w:r>
      <w:r w:rsidRPr="00DE5E01">
        <w:rPr>
          <w:rFonts w:cs="Times New Roman"/>
        </w:rPr>
        <w:t>(2), 144–150.</w:t>
      </w:r>
    </w:p>
    <w:p w14:paraId="5804B239" w14:textId="77777777" w:rsidR="00DE5E01" w:rsidRPr="00373F66" w:rsidRDefault="00DE5E01" w:rsidP="00DE5E01">
      <w:pPr>
        <w:pStyle w:val="Bibliography"/>
        <w:rPr>
          <w:rFonts w:cs="Times New Roman"/>
          <w:lang w:val="fi-FI"/>
        </w:rPr>
      </w:pPr>
      <w:r w:rsidRPr="00DE5E01">
        <w:rPr>
          <w:rFonts w:cs="Times New Roman"/>
        </w:rPr>
        <w:t xml:space="preserve">Sibagariang, S., Dzikri, A., Resda, D. P., &amp; Purba, J. H. (2021). </w:t>
      </w:r>
      <w:r w:rsidRPr="00373F66">
        <w:rPr>
          <w:rFonts w:cs="Times New Roman"/>
          <w:lang w:val="fi-FI"/>
        </w:rPr>
        <w:t xml:space="preserve">Rancang Bangun Aplikasi Sistem Informasi Organisasi Mahasiswa (SIOMAH). </w:t>
      </w:r>
      <w:r w:rsidRPr="00373F66">
        <w:rPr>
          <w:rFonts w:cs="Times New Roman"/>
          <w:i/>
          <w:iCs/>
          <w:lang w:val="fi-FI"/>
        </w:rPr>
        <w:t>JURNAL MAHAJANA INFORMASI</w:t>
      </w:r>
      <w:r w:rsidRPr="00373F66">
        <w:rPr>
          <w:rFonts w:cs="Times New Roman"/>
          <w:lang w:val="fi-FI"/>
        </w:rPr>
        <w:t xml:space="preserve">, </w:t>
      </w:r>
      <w:r w:rsidRPr="00373F66">
        <w:rPr>
          <w:rFonts w:cs="Times New Roman"/>
          <w:i/>
          <w:iCs/>
          <w:lang w:val="fi-FI"/>
        </w:rPr>
        <w:t>6</w:t>
      </w:r>
      <w:r w:rsidRPr="00373F66">
        <w:rPr>
          <w:rFonts w:cs="Times New Roman"/>
          <w:lang w:val="fi-FI"/>
        </w:rPr>
        <w:t>(2), 54–60. https://doi.org/10.51544/jurnalmi.v6i2.2446</w:t>
      </w:r>
    </w:p>
    <w:p w14:paraId="47361C56" w14:textId="77777777" w:rsidR="00DE5E01" w:rsidRPr="00DE5E01" w:rsidRDefault="00DE5E01" w:rsidP="00DE5E01">
      <w:pPr>
        <w:pStyle w:val="Bibliography"/>
        <w:rPr>
          <w:rFonts w:cs="Times New Roman"/>
        </w:rPr>
      </w:pPr>
      <w:r w:rsidRPr="00373F66">
        <w:rPr>
          <w:rFonts w:cs="Times New Roman"/>
          <w:lang w:val="fi-FI"/>
        </w:rPr>
        <w:t xml:space="preserve">Wibowo, M. R., &amp; Setiaji, H. (2020). </w:t>
      </w:r>
      <w:r w:rsidRPr="00DE5E01">
        <w:rPr>
          <w:rFonts w:cs="Times New Roman"/>
          <w:i/>
          <w:iCs/>
        </w:rPr>
        <w:t>Perancangan Website Bisnis Thrifdoor Menggunakan Metode Pendekatan Design Thinking</w:t>
      </w:r>
      <w:r w:rsidRPr="00DE5E01">
        <w:rPr>
          <w:rFonts w:cs="Times New Roman"/>
        </w:rPr>
        <w:t>.</w:t>
      </w:r>
    </w:p>
    <w:p w14:paraId="7897953E" w14:textId="20478615" w:rsidR="00DE5E01" w:rsidRPr="00A05963" w:rsidRDefault="00DE5E01" w:rsidP="00DE5E01">
      <w:pPr>
        <w:pStyle w:val="Bibliography"/>
        <w:rPr>
          <w:rFonts w:cs="Times New Roman"/>
        </w:rPr>
      </w:pPr>
      <w:r>
        <w:rPr>
          <w:rFonts w:cs="Times New Roman"/>
        </w:rPr>
        <w:fldChar w:fldCharType="end"/>
      </w:r>
    </w:p>
    <w:p w14:paraId="37B06431" w14:textId="0F10AFA6" w:rsidR="00A05963" w:rsidRPr="00A05963" w:rsidRDefault="00A05963" w:rsidP="00A05963">
      <w:pPr>
        <w:pStyle w:val="Bibliography"/>
        <w:rPr>
          <w:rFonts w:cs="Times New Roman"/>
        </w:rPr>
      </w:pPr>
    </w:p>
    <w:p w14:paraId="39875608" w14:textId="5A75F951" w:rsidR="00E35579" w:rsidRPr="00E35579" w:rsidRDefault="00E35579" w:rsidP="00E35579">
      <w:pPr>
        <w:tabs>
          <w:tab w:val="left" w:pos="1767"/>
        </w:tabs>
      </w:pPr>
    </w:p>
    <w:sectPr w:rsidR="00E35579" w:rsidRPr="00E35579" w:rsidSect="0002461A">
      <w:type w:val="continuous"/>
      <w:pgSz w:w="11907" w:h="16840" w:code="9"/>
      <w:pgMar w:top="1701" w:right="1701" w:bottom="1701" w:left="2268" w:header="720" w:footer="720"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253994" w14:textId="77777777" w:rsidR="00E51D2E" w:rsidRDefault="00E51D2E" w:rsidP="007C005B">
      <w:pPr>
        <w:spacing w:after="0" w:line="240" w:lineRule="auto"/>
      </w:pPr>
      <w:r>
        <w:separator/>
      </w:r>
    </w:p>
  </w:endnote>
  <w:endnote w:type="continuationSeparator" w:id="0">
    <w:p w14:paraId="0A04F7A7" w14:textId="77777777" w:rsidR="00E51D2E" w:rsidRDefault="00E51D2E" w:rsidP="007C0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anken Grotesk Fallback">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3272859"/>
      <w:docPartObj>
        <w:docPartGallery w:val="Page Numbers (Bottom of Page)"/>
        <w:docPartUnique/>
      </w:docPartObj>
    </w:sdtPr>
    <w:sdtEndPr>
      <w:rPr>
        <w:noProof/>
      </w:rPr>
    </w:sdtEndPr>
    <w:sdtContent>
      <w:p w14:paraId="03F67B53" w14:textId="04BE8F86" w:rsidR="002072BB" w:rsidRDefault="002072BB" w:rsidP="00F837C9">
        <w:pPr>
          <w:pStyle w:val="Footer"/>
          <w:jc w:val="center"/>
        </w:pPr>
        <w:r>
          <w:fldChar w:fldCharType="begin"/>
        </w:r>
        <w:r>
          <w:instrText xml:space="preserve"> PAGE   \* MERGEFORMAT </w:instrText>
        </w:r>
        <w:r>
          <w:fldChar w:fldCharType="separate"/>
        </w:r>
        <w:r w:rsidR="00C005CA">
          <w:rPr>
            <w:noProof/>
          </w:rPr>
          <w:t>7</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857003"/>
      <w:docPartObj>
        <w:docPartGallery w:val="Page Numbers (Bottom of Page)"/>
        <w:docPartUnique/>
      </w:docPartObj>
    </w:sdtPr>
    <w:sdtEndPr>
      <w:rPr>
        <w:noProof/>
      </w:rPr>
    </w:sdtEndPr>
    <w:sdtContent>
      <w:p w14:paraId="4981977C" w14:textId="584ECDC5" w:rsidR="002072BB" w:rsidRDefault="002072BB">
        <w:pPr>
          <w:pStyle w:val="Footer"/>
          <w:jc w:val="center"/>
        </w:pPr>
        <w:r>
          <w:fldChar w:fldCharType="begin"/>
        </w:r>
        <w:r>
          <w:instrText xml:space="preserve"> PAGE   \* MERGEFORMAT </w:instrText>
        </w:r>
        <w:r>
          <w:fldChar w:fldCharType="separate"/>
        </w:r>
        <w:r w:rsidR="00C005CA">
          <w:rPr>
            <w:noProof/>
          </w:rPr>
          <w:t>v</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7887252"/>
      <w:docPartObj>
        <w:docPartGallery w:val="Page Numbers (Bottom of Page)"/>
        <w:docPartUnique/>
      </w:docPartObj>
    </w:sdtPr>
    <w:sdtEndPr>
      <w:rPr>
        <w:noProof/>
      </w:rPr>
    </w:sdtEndPr>
    <w:sdtContent>
      <w:p w14:paraId="7DBA2717" w14:textId="50B91251" w:rsidR="002072BB" w:rsidRDefault="002072BB">
        <w:pPr>
          <w:pStyle w:val="Footer"/>
          <w:jc w:val="center"/>
        </w:pPr>
        <w:r>
          <w:fldChar w:fldCharType="begin"/>
        </w:r>
        <w:r>
          <w:instrText xml:space="preserve"> PAGE   \* MERGEFORMAT </w:instrText>
        </w:r>
        <w:r>
          <w:fldChar w:fldCharType="separate"/>
        </w:r>
        <w:r w:rsidR="00C005CA">
          <w:rPr>
            <w:noProof/>
          </w:rPr>
          <w:t>1</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879451" w14:textId="516CB4C4" w:rsidR="002072BB" w:rsidRDefault="002072BB">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9D6E54" w14:textId="2E9118A9" w:rsidR="002072BB" w:rsidRDefault="002072BB" w:rsidP="004075D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865CA0" w14:textId="77777777" w:rsidR="00E51D2E" w:rsidRDefault="00E51D2E" w:rsidP="007C005B">
      <w:pPr>
        <w:spacing w:after="0" w:line="240" w:lineRule="auto"/>
      </w:pPr>
      <w:r>
        <w:separator/>
      </w:r>
    </w:p>
  </w:footnote>
  <w:footnote w:type="continuationSeparator" w:id="0">
    <w:p w14:paraId="491E5D21" w14:textId="77777777" w:rsidR="00E51D2E" w:rsidRDefault="00E51D2E" w:rsidP="007C0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C73C7E" w14:textId="77777777" w:rsidR="002072BB" w:rsidRDefault="002072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1483990"/>
      <w:docPartObj>
        <w:docPartGallery w:val="Page Numbers (Top of Page)"/>
        <w:docPartUnique/>
      </w:docPartObj>
    </w:sdtPr>
    <w:sdtEndPr>
      <w:rPr>
        <w:noProof/>
      </w:rPr>
    </w:sdtEndPr>
    <w:sdtContent>
      <w:p w14:paraId="44FC8A59" w14:textId="7F916EBD" w:rsidR="002072BB" w:rsidRDefault="002072BB" w:rsidP="00F837C9">
        <w:pPr>
          <w:pStyle w:val="Header"/>
          <w:jc w:val="right"/>
        </w:pPr>
        <w:r>
          <w:fldChar w:fldCharType="begin"/>
        </w:r>
        <w:r>
          <w:instrText xml:space="preserve"> PAGE   \* MERGEFORMAT </w:instrText>
        </w:r>
        <w:r>
          <w:fldChar w:fldCharType="separate"/>
        </w:r>
        <w:r w:rsidR="00C005CA">
          <w:rPr>
            <w:noProof/>
          </w:rPr>
          <w:t>16</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071E9"/>
    <w:multiLevelType w:val="hybridMultilevel"/>
    <w:tmpl w:val="1E702804"/>
    <w:lvl w:ilvl="0" w:tplc="7A4642BA">
      <w:start w:val="1"/>
      <w:numFmt w:val="decimal"/>
      <w:pStyle w:val="Table2"/>
      <w:lvlText w:val="Tabel 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8B6A30"/>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D9B2234"/>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277180F"/>
    <w:multiLevelType w:val="multilevel"/>
    <w:tmpl w:val="38090025"/>
    <w:lvl w:ilvl="0">
      <w:start w:val="1"/>
      <w:numFmt w:val="decimal"/>
      <w:lvlText w:val="%1"/>
      <w:lvlJc w:val="left"/>
      <w:pPr>
        <w:ind w:left="432" w:hanging="432"/>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vanish w:val="0"/>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655739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C21428C"/>
    <w:multiLevelType w:val="hybridMultilevel"/>
    <w:tmpl w:val="89366C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CC4428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42A059D"/>
    <w:multiLevelType w:val="multilevel"/>
    <w:tmpl w:val="ADA88990"/>
    <w:numStyleLink w:val="MasterList"/>
  </w:abstractNum>
  <w:abstractNum w:abstractNumId="8" w15:restartNumberingAfterBreak="0">
    <w:nsid w:val="2B1A4747"/>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8932D2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8B06EF8"/>
    <w:multiLevelType w:val="hybridMultilevel"/>
    <w:tmpl w:val="D2ACCB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0C3450"/>
    <w:multiLevelType w:val="multilevel"/>
    <w:tmpl w:val="3DA425D6"/>
    <w:styleLink w:val="CANGGIH"/>
    <w:lvl w:ilvl="0">
      <w:start w:val="1"/>
      <w:numFmt w:val="decimal"/>
      <w:suff w:val="nothing"/>
      <w:lvlText w:val="%1"/>
      <w:lvlJc w:val="left"/>
      <w:pPr>
        <w:ind w:left="0" w:firstLine="0"/>
      </w:pPr>
      <w:rPr>
        <w:rFonts w:hint="default"/>
        <w:vanish/>
      </w:rPr>
    </w:lvl>
    <w:lvl w:ilvl="1">
      <w:start w:val="1"/>
      <w:numFmt w:val="decimal"/>
      <w:lvlText w:val="%1.%2"/>
      <w:lvlJc w:val="left"/>
      <w:pPr>
        <w:ind w:left="357" w:hanging="357"/>
      </w:pPr>
      <w:rPr>
        <w:rFonts w:hint="default"/>
      </w:rPr>
    </w:lvl>
    <w:lvl w:ilvl="2">
      <w:start w:val="1"/>
      <w:numFmt w:val="decimal"/>
      <w:lvlText w:val="%1.%2.%3"/>
      <w:lvlJc w:val="left"/>
      <w:pPr>
        <w:ind w:left="1077" w:hanging="720"/>
      </w:pPr>
      <w:rPr>
        <w:rFonts w:hint="default"/>
        <w:vanish w:val="0"/>
      </w:rPr>
    </w:lvl>
    <w:lvl w:ilvl="3">
      <w:start w:val="1"/>
      <w:numFmt w:val="decimal"/>
      <w:lvlText w:val="%1.%2.%3.%4"/>
      <w:lvlJc w:val="left"/>
      <w:pPr>
        <w:ind w:left="1077" w:hanging="35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5A60E7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B2D1064"/>
    <w:multiLevelType w:val="multilevel"/>
    <w:tmpl w:val="ADA88990"/>
    <w:styleLink w:val="MasterList"/>
    <w:lvl w:ilvl="0">
      <w:start w:val="1"/>
      <w:numFmt w:val="decimal"/>
      <w:pStyle w:val="Heading1"/>
      <w:suff w:val="nothing"/>
      <w:lvlText w:val="%1"/>
      <w:lvlJc w:val="left"/>
      <w:pPr>
        <w:ind w:left="0" w:firstLine="0"/>
      </w:pPr>
      <w:rPr>
        <w:rFonts w:hint="default"/>
        <w:vanish/>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720" w:hanging="72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622D1ECD"/>
    <w:multiLevelType w:val="hybridMultilevel"/>
    <w:tmpl w:val="B40835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C500FF5"/>
    <w:multiLevelType w:val="multilevel"/>
    <w:tmpl w:val="C00C3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C88625C"/>
    <w:multiLevelType w:val="multilevel"/>
    <w:tmpl w:val="117626D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72377F16"/>
    <w:multiLevelType w:val="multilevel"/>
    <w:tmpl w:val="9E3CC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531220C"/>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77205D2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1"/>
  </w:num>
  <w:num w:numId="2">
    <w:abstractNumId w:val="3"/>
  </w:num>
  <w:num w:numId="3">
    <w:abstractNumId w:val="13"/>
  </w:num>
  <w:num w:numId="4">
    <w:abstractNumId w:val="8"/>
  </w:num>
  <w:num w:numId="5">
    <w:abstractNumId w:val="6"/>
  </w:num>
  <w:num w:numId="6">
    <w:abstractNumId w:val="4"/>
  </w:num>
  <w:num w:numId="7">
    <w:abstractNumId w:val="2"/>
  </w:num>
  <w:num w:numId="8">
    <w:abstractNumId w:val="0"/>
  </w:num>
  <w:num w:numId="9">
    <w:abstractNumId w:val="7"/>
  </w:num>
  <w:num w:numId="10">
    <w:abstractNumId w:val="19"/>
  </w:num>
  <w:num w:numId="11">
    <w:abstractNumId w:val="16"/>
  </w:num>
  <w:num w:numId="12">
    <w:abstractNumId w:val="14"/>
  </w:num>
  <w:num w:numId="13">
    <w:abstractNumId w:val="5"/>
  </w:num>
  <w:num w:numId="14">
    <w:abstractNumId w:val="10"/>
  </w:num>
  <w:num w:numId="15">
    <w:abstractNumId w:val="9"/>
  </w:num>
  <w:num w:numId="16">
    <w:abstractNumId w:val="18"/>
  </w:num>
  <w:num w:numId="17">
    <w:abstractNumId w:val="12"/>
  </w:num>
  <w:num w:numId="18">
    <w:abstractNumId w:val="1"/>
  </w:num>
  <w:num w:numId="19">
    <w:abstractNumId w:val="17"/>
  </w:num>
  <w:num w:numId="20">
    <w:abstractNumId w:val="1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0220"/>
    <w:rsid w:val="0000000A"/>
    <w:rsid w:val="00004B79"/>
    <w:rsid w:val="00007726"/>
    <w:rsid w:val="00007A0E"/>
    <w:rsid w:val="000117F4"/>
    <w:rsid w:val="00012987"/>
    <w:rsid w:val="00022674"/>
    <w:rsid w:val="0002461A"/>
    <w:rsid w:val="00026A97"/>
    <w:rsid w:val="00031902"/>
    <w:rsid w:val="000373E0"/>
    <w:rsid w:val="0004288F"/>
    <w:rsid w:val="00061127"/>
    <w:rsid w:val="00062D47"/>
    <w:rsid w:val="00063A38"/>
    <w:rsid w:val="000678AD"/>
    <w:rsid w:val="000705B5"/>
    <w:rsid w:val="000723A4"/>
    <w:rsid w:val="00077CD8"/>
    <w:rsid w:val="00081220"/>
    <w:rsid w:val="000865A1"/>
    <w:rsid w:val="0009322C"/>
    <w:rsid w:val="000A1FD7"/>
    <w:rsid w:val="000A330C"/>
    <w:rsid w:val="000B3C03"/>
    <w:rsid w:val="000B4B9F"/>
    <w:rsid w:val="000E3EA5"/>
    <w:rsid w:val="000E42DC"/>
    <w:rsid w:val="000F5DC9"/>
    <w:rsid w:val="001008CE"/>
    <w:rsid w:val="001021B9"/>
    <w:rsid w:val="00111781"/>
    <w:rsid w:val="0011513D"/>
    <w:rsid w:val="001165A0"/>
    <w:rsid w:val="00123B5E"/>
    <w:rsid w:val="00131723"/>
    <w:rsid w:val="00160E14"/>
    <w:rsid w:val="00162127"/>
    <w:rsid w:val="001759CD"/>
    <w:rsid w:val="00182E7E"/>
    <w:rsid w:val="00184611"/>
    <w:rsid w:val="001864E6"/>
    <w:rsid w:val="00197F0E"/>
    <w:rsid w:val="001A5CD6"/>
    <w:rsid w:val="001B1FFA"/>
    <w:rsid w:val="001B353E"/>
    <w:rsid w:val="001B5218"/>
    <w:rsid w:val="001C5816"/>
    <w:rsid w:val="001C5AA2"/>
    <w:rsid w:val="001D2438"/>
    <w:rsid w:val="001E2B65"/>
    <w:rsid w:val="001F17CA"/>
    <w:rsid w:val="001F2939"/>
    <w:rsid w:val="001F307C"/>
    <w:rsid w:val="001F4E25"/>
    <w:rsid w:val="001F5258"/>
    <w:rsid w:val="00201E59"/>
    <w:rsid w:val="002072BB"/>
    <w:rsid w:val="00211166"/>
    <w:rsid w:val="002125DE"/>
    <w:rsid w:val="00213361"/>
    <w:rsid w:val="00214811"/>
    <w:rsid w:val="0021652A"/>
    <w:rsid w:val="0021795B"/>
    <w:rsid w:val="002345DB"/>
    <w:rsid w:val="002479BD"/>
    <w:rsid w:val="00256A04"/>
    <w:rsid w:val="00262087"/>
    <w:rsid w:val="00262A07"/>
    <w:rsid w:val="002633F6"/>
    <w:rsid w:val="00270E31"/>
    <w:rsid w:val="002750B1"/>
    <w:rsid w:val="0027560D"/>
    <w:rsid w:val="00276196"/>
    <w:rsid w:val="0028523E"/>
    <w:rsid w:val="00285434"/>
    <w:rsid w:val="0029044D"/>
    <w:rsid w:val="0029254C"/>
    <w:rsid w:val="00292C3D"/>
    <w:rsid w:val="002A7BF4"/>
    <w:rsid w:val="002B7BD2"/>
    <w:rsid w:val="002C234B"/>
    <w:rsid w:val="002C3217"/>
    <w:rsid w:val="002C3645"/>
    <w:rsid w:val="002D11D0"/>
    <w:rsid w:val="002E2855"/>
    <w:rsid w:val="002F09D7"/>
    <w:rsid w:val="002F6072"/>
    <w:rsid w:val="00300B38"/>
    <w:rsid w:val="00303496"/>
    <w:rsid w:val="00307141"/>
    <w:rsid w:val="0031096C"/>
    <w:rsid w:val="00313361"/>
    <w:rsid w:val="00315069"/>
    <w:rsid w:val="003230DF"/>
    <w:rsid w:val="00324939"/>
    <w:rsid w:val="00326B73"/>
    <w:rsid w:val="0032738B"/>
    <w:rsid w:val="00334353"/>
    <w:rsid w:val="00334917"/>
    <w:rsid w:val="003374B4"/>
    <w:rsid w:val="003443F6"/>
    <w:rsid w:val="0034614D"/>
    <w:rsid w:val="00347743"/>
    <w:rsid w:val="00352839"/>
    <w:rsid w:val="00355007"/>
    <w:rsid w:val="00361A89"/>
    <w:rsid w:val="00373F66"/>
    <w:rsid w:val="00381723"/>
    <w:rsid w:val="003825C5"/>
    <w:rsid w:val="00384B4D"/>
    <w:rsid w:val="003A296D"/>
    <w:rsid w:val="003B0143"/>
    <w:rsid w:val="003B1737"/>
    <w:rsid w:val="003B2E8B"/>
    <w:rsid w:val="003B74BE"/>
    <w:rsid w:val="003D2880"/>
    <w:rsid w:val="003E23A2"/>
    <w:rsid w:val="003E3DD9"/>
    <w:rsid w:val="003E5C7E"/>
    <w:rsid w:val="003E6B53"/>
    <w:rsid w:val="004075DB"/>
    <w:rsid w:val="00413556"/>
    <w:rsid w:val="00414C3A"/>
    <w:rsid w:val="00415BD1"/>
    <w:rsid w:val="00420C60"/>
    <w:rsid w:val="004252E1"/>
    <w:rsid w:val="00427714"/>
    <w:rsid w:val="00447BA7"/>
    <w:rsid w:val="004622FB"/>
    <w:rsid w:val="00472B51"/>
    <w:rsid w:val="00480BE4"/>
    <w:rsid w:val="004904A4"/>
    <w:rsid w:val="00491B1A"/>
    <w:rsid w:val="00491BBF"/>
    <w:rsid w:val="004947B8"/>
    <w:rsid w:val="00496D52"/>
    <w:rsid w:val="00497386"/>
    <w:rsid w:val="004A0221"/>
    <w:rsid w:val="004A1521"/>
    <w:rsid w:val="004A1A4F"/>
    <w:rsid w:val="004B4282"/>
    <w:rsid w:val="004B544A"/>
    <w:rsid w:val="004C4FB8"/>
    <w:rsid w:val="004C5009"/>
    <w:rsid w:val="004D0220"/>
    <w:rsid w:val="004D45C6"/>
    <w:rsid w:val="005115A5"/>
    <w:rsid w:val="005156EE"/>
    <w:rsid w:val="0051627A"/>
    <w:rsid w:val="00517797"/>
    <w:rsid w:val="00517C0F"/>
    <w:rsid w:val="00532A8D"/>
    <w:rsid w:val="00532D72"/>
    <w:rsid w:val="00532F04"/>
    <w:rsid w:val="00534C06"/>
    <w:rsid w:val="00534E2F"/>
    <w:rsid w:val="005419AC"/>
    <w:rsid w:val="00544A35"/>
    <w:rsid w:val="00546B8A"/>
    <w:rsid w:val="00552A10"/>
    <w:rsid w:val="00566E96"/>
    <w:rsid w:val="00570F20"/>
    <w:rsid w:val="005713B7"/>
    <w:rsid w:val="00575CBF"/>
    <w:rsid w:val="0058191C"/>
    <w:rsid w:val="0058489F"/>
    <w:rsid w:val="00590A86"/>
    <w:rsid w:val="00590B2E"/>
    <w:rsid w:val="00593DD2"/>
    <w:rsid w:val="005A54DA"/>
    <w:rsid w:val="005B26CE"/>
    <w:rsid w:val="005B28FA"/>
    <w:rsid w:val="005E05C2"/>
    <w:rsid w:val="005E6F73"/>
    <w:rsid w:val="005F00D6"/>
    <w:rsid w:val="006044D6"/>
    <w:rsid w:val="00614F02"/>
    <w:rsid w:val="00635770"/>
    <w:rsid w:val="006366A4"/>
    <w:rsid w:val="00636879"/>
    <w:rsid w:val="00670FBA"/>
    <w:rsid w:val="00671D5F"/>
    <w:rsid w:val="00677828"/>
    <w:rsid w:val="006810C2"/>
    <w:rsid w:val="006813C1"/>
    <w:rsid w:val="0068439B"/>
    <w:rsid w:val="006875A4"/>
    <w:rsid w:val="006934E3"/>
    <w:rsid w:val="00693939"/>
    <w:rsid w:val="00694042"/>
    <w:rsid w:val="006A2501"/>
    <w:rsid w:val="006A43B2"/>
    <w:rsid w:val="006B4BBE"/>
    <w:rsid w:val="006B50E7"/>
    <w:rsid w:val="006C3212"/>
    <w:rsid w:val="006C350B"/>
    <w:rsid w:val="006D56F1"/>
    <w:rsid w:val="006E096C"/>
    <w:rsid w:val="006E45C9"/>
    <w:rsid w:val="0070288D"/>
    <w:rsid w:val="00702A4D"/>
    <w:rsid w:val="00707C2C"/>
    <w:rsid w:val="00710676"/>
    <w:rsid w:val="00710850"/>
    <w:rsid w:val="00711AAD"/>
    <w:rsid w:val="00713E98"/>
    <w:rsid w:val="00714EEB"/>
    <w:rsid w:val="00716CE9"/>
    <w:rsid w:val="0072051D"/>
    <w:rsid w:val="007206E7"/>
    <w:rsid w:val="00723CE2"/>
    <w:rsid w:val="007255BE"/>
    <w:rsid w:val="0073516C"/>
    <w:rsid w:val="007414DC"/>
    <w:rsid w:val="00745464"/>
    <w:rsid w:val="00747E0D"/>
    <w:rsid w:val="0075656D"/>
    <w:rsid w:val="00762CCD"/>
    <w:rsid w:val="00771673"/>
    <w:rsid w:val="007744C7"/>
    <w:rsid w:val="00777718"/>
    <w:rsid w:val="007A1094"/>
    <w:rsid w:val="007A154A"/>
    <w:rsid w:val="007A2646"/>
    <w:rsid w:val="007B5A0D"/>
    <w:rsid w:val="007C005B"/>
    <w:rsid w:val="007C4F58"/>
    <w:rsid w:val="007C7EBC"/>
    <w:rsid w:val="007D5AE8"/>
    <w:rsid w:val="007D738C"/>
    <w:rsid w:val="007E0564"/>
    <w:rsid w:val="007E0842"/>
    <w:rsid w:val="007E5267"/>
    <w:rsid w:val="007E5BD2"/>
    <w:rsid w:val="007E79DD"/>
    <w:rsid w:val="007F3767"/>
    <w:rsid w:val="008017CA"/>
    <w:rsid w:val="00801939"/>
    <w:rsid w:val="00801DEE"/>
    <w:rsid w:val="00802DD9"/>
    <w:rsid w:val="008065B3"/>
    <w:rsid w:val="00811B0D"/>
    <w:rsid w:val="008175F0"/>
    <w:rsid w:val="0082080C"/>
    <w:rsid w:val="008229EF"/>
    <w:rsid w:val="00822DE9"/>
    <w:rsid w:val="00823DDD"/>
    <w:rsid w:val="00826440"/>
    <w:rsid w:val="0082675A"/>
    <w:rsid w:val="00831970"/>
    <w:rsid w:val="008323BA"/>
    <w:rsid w:val="008351BF"/>
    <w:rsid w:val="00835C69"/>
    <w:rsid w:val="008368AA"/>
    <w:rsid w:val="00837120"/>
    <w:rsid w:val="00840793"/>
    <w:rsid w:val="0084379F"/>
    <w:rsid w:val="008510E8"/>
    <w:rsid w:val="008527BE"/>
    <w:rsid w:val="00856227"/>
    <w:rsid w:val="00880D21"/>
    <w:rsid w:val="00881395"/>
    <w:rsid w:val="00884ED3"/>
    <w:rsid w:val="008852A4"/>
    <w:rsid w:val="008904D2"/>
    <w:rsid w:val="00895E8B"/>
    <w:rsid w:val="008A2617"/>
    <w:rsid w:val="008A27C1"/>
    <w:rsid w:val="008B0275"/>
    <w:rsid w:val="008B07C8"/>
    <w:rsid w:val="008B3409"/>
    <w:rsid w:val="008B7688"/>
    <w:rsid w:val="008D1F4C"/>
    <w:rsid w:val="008D7976"/>
    <w:rsid w:val="008D7986"/>
    <w:rsid w:val="008F18B4"/>
    <w:rsid w:val="008F1F79"/>
    <w:rsid w:val="008F2B65"/>
    <w:rsid w:val="00920131"/>
    <w:rsid w:val="0092319E"/>
    <w:rsid w:val="00925059"/>
    <w:rsid w:val="00937A3F"/>
    <w:rsid w:val="009516DE"/>
    <w:rsid w:val="00972703"/>
    <w:rsid w:val="00973CF0"/>
    <w:rsid w:val="00974803"/>
    <w:rsid w:val="00980CCD"/>
    <w:rsid w:val="00997D23"/>
    <w:rsid w:val="009A5698"/>
    <w:rsid w:val="009A5F04"/>
    <w:rsid w:val="009C2235"/>
    <w:rsid w:val="009C6BB1"/>
    <w:rsid w:val="009D3D9A"/>
    <w:rsid w:val="009D64A1"/>
    <w:rsid w:val="009E277F"/>
    <w:rsid w:val="009E48F6"/>
    <w:rsid w:val="009E5FC2"/>
    <w:rsid w:val="00A015D9"/>
    <w:rsid w:val="00A05963"/>
    <w:rsid w:val="00A119F9"/>
    <w:rsid w:val="00A129F6"/>
    <w:rsid w:val="00A13B3C"/>
    <w:rsid w:val="00A17960"/>
    <w:rsid w:val="00A2204F"/>
    <w:rsid w:val="00A318DC"/>
    <w:rsid w:val="00A3466D"/>
    <w:rsid w:val="00A3512D"/>
    <w:rsid w:val="00A4089B"/>
    <w:rsid w:val="00A533B7"/>
    <w:rsid w:val="00A71134"/>
    <w:rsid w:val="00A76BF1"/>
    <w:rsid w:val="00A81721"/>
    <w:rsid w:val="00A90CF1"/>
    <w:rsid w:val="00A947A9"/>
    <w:rsid w:val="00AA4F1D"/>
    <w:rsid w:val="00AB432F"/>
    <w:rsid w:val="00AB550A"/>
    <w:rsid w:val="00AC14B1"/>
    <w:rsid w:val="00AC360E"/>
    <w:rsid w:val="00AC43A0"/>
    <w:rsid w:val="00AC6CF7"/>
    <w:rsid w:val="00AE2AD6"/>
    <w:rsid w:val="00AE58B5"/>
    <w:rsid w:val="00AE7A0B"/>
    <w:rsid w:val="00AE7BAE"/>
    <w:rsid w:val="00AF635E"/>
    <w:rsid w:val="00B026E9"/>
    <w:rsid w:val="00B0459E"/>
    <w:rsid w:val="00B06C7C"/>
    <w:rsid w:val="00B114E2"/>
    <w:rsid w:val="00B233C3"/>
    <w:rsid w:val="00B24FA7"/>
    <w:rsid w:val="00B3589E"/>
    <w:rsid w:val="00B4208B"/>
    <w:rsid w:val="00B42E28"/>
    <w:rsid w:val="00B4604C"/>
    <w:rsid w:val="00B47508"/>
    <w:rsid w:val="00B53B30"/>
    <w:rsid w:val="00B76EFF"/>
    <w:rsid w:val="00B76FBA"/>
    <w:rsid w:val="00B83B5F"/>
    <w:rsid w:val="00B84259"/>
    <w:rsid w:val="00B8516E"/>
    <w:rsid w:val="00B87C73"/>
    <w:rsid w:val="00B91E44"/>
    <w:rsid w:val="00B950B8"/>
    <w:rsid w:val="00B95E09"/>
    <w:rsid w:val="00B97FDF"/>
    <w:rsid w:val="00BA2BC8"/>
    <w:rsid w:val="00BB2BCB"/>
    <w:rsid w:val="00BB2CA0"/>
    <w:rsid w:val="00BC119B"/>
    <w:rsid w:val="00BC1292"/>
    <w:rsid w:val="00BC1969"/>
    <w:rsid w:val="00BC4B3B"/>
    <w:rsid w:val="00BD03A8"/>
    <w:rsid w:val="00BD7150"/>
    <w:rsid w:val="00BD7CB8"/>
    <w:rsid w:val="00BE0801"/>
    <w:rsid w:val="00BE554D"/>
    <w:rsid w:val="00BF3A42"/>
    <w:rsid w:val="00BF4173"/>
    <w:rsid w:val="00BF61A8"/>
    <w:rsid w:val="00BF6D1D"/>
    <w:rsid w:val="00C005CA"/>
    <w:rsid w:val="00C05E34"/>
    <w:rsid w:val="00C11860"/>
    <w:rsid w:val="00C23A2A"/>
    <w:rsid w:val="00C2796F"/>
    <w:rsid w:val="00C32057"/>
    <w:rsid w:val="00C374D2"/>
    <w:rsid w:val="00C44281"/>
    <w:rsid w:val="00C54659"/>
    <w:rsid w:val="00C55709"/>
    <w:rsid w:val="00C73BBC"/>
    <w:rsid w:val="00C801B0"/>
    <w:rsid w:val="00C9411A"/>
    <w:rsid w:val="00C95071"/>
    <w:rsid w:val="00C95183"/>
    <w:rsid w:val="00CA1D16"/>
    <w:rsid w:val="00CA285A"/>
    <w:rsid w:val="00CB2EAD"/>
    <w:rsid w:val="00CB4841"/>
    <w:rsid w:val="00CB63E3"/>
    <w:rsid w:val="00CB6930"/>
    <w:rsid w:val="00CC4CEA"/>
    <w:rsid w:val="00CC4D3E"/>
    <w:rsid w:val="00CC7226"/>
    <w:rsid w:val="00CE1728"/>
    <w:rsid w:val="00CF069E"/>
    <w:rsid w:val="00CF24D0"/>
    <w:rsid w:val="00CF3CEE"/>
    <w:rsid w:val="00CF764D"/>
    <w:rsid w:val="00CF7CFE"/>
    <w:rsid w:val="00D03D01"/>
    <w:rsid w:val="00D04B75"/>
    <w:rsid w:val="00D04C43"/>
    <w:rsid w:val="00D11DB3"/>
    <w:rsid w:val="00D13CD4"/>
    <w:rsid w:val="00D14360"/>
    <w:rsid w:val="00D14AEE"/>
    <w:rsid w:val="00D173BA"/>
    <w:rsid w:val="00D22438"/>
    <w:rsid w:val="00D30359"/>
    <w:rsid w:val="00D307AB"/>
    <w:rsid w:val="00D30C7C"/>
    <w:rsid w:val="00D32678"/>
    <w:rsid w:val="00D35115"/>
    <w:rsid w:val="00D36A98"/>
    <w:rsid w:val="00D36E28"/>
    <w:rsid w:val="00D37035"/>
    <w:rsid w:val="00D419D6"/>
    <w:rsid w:val="00D47D61"/>
    <w:rsid w:val="00D52986"/>
    <w:rsid w:val="00D61073"/>
    <w:rsid w:val="00D61AC3"/>
    <w:rsid w:val="00D65116"/>
    <w:rsid w:val="00D73F67"/>
    <w:rsid w:val="00D84BBD"/>
    <w:rsid w:val="00D860FA"/>
    <w:rsid w:val="00D96C66"/>
    <w:rsid w:val="00DA290A"/>
    <w:rsid w:val="00DA41D2"/>
    <w:rsid w:val="00DB594E"/>
    <w:rsid w:val="00DB6BD2"/>
    <w:rsid w:val="00DB7AFE"/>
    <w:rsid w:val="00DC1547"/>
    <w:rsid w:val="00DC3656"/>
    <w:rsid w:val="00DD5304"/>
    <w:rsid w:val="00DE03CA"/>
    <w:rsid w:val="00DE5E01"/>
    <w:rsid w:val="00DE7443"/>
    <w:rsid w:val="00E113B9"/>
    <w:rsid w:val="00E1350B"/>
    <w:rsid w:val="00E218F0"/>
    <w:rsid w:val="00E3056A"/>
    <w:rsid w:val="00E35579"/>
    <w:rsid w:val="00E423BF"/>
    <w:rsid w:val="00E46979"/>
    <w:rsid w:val="00E51D2E"/>
    <w:rsid w:val="00E54B55"/>
    <w:rsid w:val="00E6600E"/>
    <w:rsid w:val="00E70F19"/>
    <w:rsid w:val="00E722C5"/>
    <w:rsid w:val="00E800C5"/>
    <w:rsid w:val="00E833B8"/>
    <w:rsid w:val="00E837DB"/>
    <w:rsid w:val="00E90113"/>
    <w:rsid w:val="00E9538E"/>
    <w:rsid w:val="00EA24B5"/>
    <w:rsid w:val="00EA3553"/>
    <w:rsid w:val="00EB08AC"/>
    <w:rsid w:val="00EC5CBF"/>
    <w:rsid w:val="00ED1BA2"/>
    <w:rsid w:val="00ED2120"/>
    <w:rsid w:val="00ED3692"/>
    <w:rsid w:val="00ED4CA4"/>
    <w:rsid w:val="00EE5A58"/>
    <w:rsid w:val="00EF034C"/>
    <w:rsid w:val="00EF3D9E"/>
    <w:rsid w:val="00EF52E9"/>
    <w:rsid w:val="00EF71F8"/>
    <w:rsid w:val="00F12493"/>
    <w:rsid w:val="00F2086A"/>
    <w:rsid w:val="00F2137B"/>
    <w:rsid w:val="00F5775E"/>
    <w:rsid w:val="00F60F08"/>
    <w:rsid w:val="00F6161E"/>
    <w:rsid w:val="00F61C36"/>
    <w:rsid w:val="00F64320"/>
    <w:rsid w:val="00F649B4"/>
    <w:rsid w:val="00F776D3"/>
    <w:rsid w:val="00F81F85"/>
    <w:rsid w:val="00F8333E"/>
    <w:rsid w:val="00F837C9"/>
    <w:rsid w:val="00F86709"/>
    <w:rsid w:val="00F867DE"/>
    <w:rsid w:val="00F909B5"/>
    <w:rsid w:val="00F90CE2"/>
    <w:rsid w:val="00FA34B8"/>
    <w:rsid w:val="00FA3EE1"/>
    <w:rsid w:val="00FB212C"/>
    <w:rsid w:val="00FB2562"/>
    <w:rsid w:val="00FB2FBB"/>
    <w:rsid w:val="00FB5F53"/>
    <w:rsid w:val="00FC1D15"/>
    <w:rsid w:val="00FC4004"/>
    <w:rsid w:val="00FC53FF"/>
    <w:rsid w:val="00FD0D7D"/>
    <w:rsid w:val="00FD266C"/>
    <w:rsid w:val="00FD3583"/>
    <w:rsid w:val="00FE26A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B9F64A"/>
  <w15:chartTrackingRefBased/>
  <w15:docId w15:val="{6EB4C23A-69BA-4CF7-A3C2-EC33966FE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2D47"/>
    <w:pPr>
      <w:jc w:val="both"/>
    </w:pPr>
    <w:rPr>
      <w:rFonts w:ascii="Times New Roman" w:hAnsi="Times New Roman"/>
      <w:sz w:val="24"/>
    </w:rPr>
  </w:style>
  <w:style w:type="paragraph" w:styleId="Heading1">
    <w:name w:val="heading 1"/>
    <w:basedOn w:val="Normal"/>
    <w:next w:val="Heading2"/>
    <w:link w:val="Heading1Char"/>
    <w:uiPriority w:val="9"/>
    <w:qFormat/>
    <w:rsid w:val="00762CCD"/>
    <w:pPr>
      <w:keepNext/>
      <w:keepLines/>
      <w:pageBreakBefore/>
      <w:numPr>
        <w:numId w:val="9"/>
      </w:numPr>
      <w:jc w:val="center"/>
      <w:outlineLvl w:val="0"/>
    </w:pPr>
    <w:rPr>
      <w:b/>
      <w:bCs/>
    </w:rPr>
  </w:style>
  <w:style w:type="paragraph" w:styleId="Heading2">
    <w:name w:val="heading 2"/>
    <w:basedOn w:val="Normal"/>
    <w:next w:val="Normal"/>
    <w:link w:val="Heading2Char"/>
    <w:uiPriority w:val="9"/>
    <w:unhideWhenUsed/>
    <w:qFormat/>
    <w:rsid w:val="00762CCD"/>
    <w:pPr>
      <w:keepNext/>
      <w:keepLines/>
      <w:numPr>
        <w:ilvl w:val="1"/>
        <w:numId w:val="9"/>
      </w:numPr>
      <w:jc w:val="left"/>
      <w:outlineLvl w:val="1"/>
    </w:pPr>
    <w:rPr>
      <w:b/>
      <w:bCs/>
    </w:rPr>
  </w:style>
  <w:style w:type="paragraph" w:styleId="Heading3">
    <w:name w:val="heading 3"/>
    <w:basedOn w:val="Normal"/>
    <w:next w:val="Normal"/>
    <w:link w:val="Heading3Char"/>
    <w:uiPriority w:val="9"/>
    <w:unhideWhenUsed/>
    <w:qFormat/>
    <w:rsid w:val="00BF61A8"/>
    <w:pPr>
      <w:keepNext/>
      <w:keepLines/>
      <w:numPr>
        <w:ilvl w:val="2"/>
        <w:numId w:val="9"/>
      </w:numPr>
      <w:ind w:left="567" w:hanging="567"/>
      <w:jc w:val="left"/>
      <w:outlineLvl w:val="2"/>
    </w:pPr>
    <w:rPr>
      <w:b/>
      <w:bCs/>
    </w:rPr>
  </w:style>
  <w:style w:type="paragraph" w:styleId="Heading4">
    <w:name w:val="heading 4"/>
    <w:basedOn w:val="Normal"/>
    <w:next w:val="Normal"/>
    <w:link w:val="Heading4Char"/>
    <w:uiPriority w:val="9"/>
    <w:unhideWhenUsed/>
    <w:qFormat/>
    <w:rsid w:val="00E800C5"/>
    <w:pPr>
      <w:numPr>
        <w:ilvl w:val="3"/>
        <w:numId w:val="9"/>
      </w:numPr>
      <w:ind w:left="851" w:hanging="851"/>
      <w:outlineLvl w:val="3"/>
    </w:pPr>
    <w:rPr>
      <w:b/>
      <w:bCs/>
    </w:rPr>
  </w:style>
  <w:style w:type="paragraph" w:styleId="Heading5">
    <w:name w:val="heading 5"/>
    <w:basedOn w:val="Normal"/>
    <w:next w:val="Normal"/>
    <w:link w:val="Heading5Char"/>
    <w:uiPriority w:val="9"/>
    <w:semiHidden/>
    <w:unhideWhenUsed/>
    <w:qFormat/>
    <w:rsid w:val="002B7BD2"/>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B7BD2"/>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B7BD2"/>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2B7BD2"/>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B7BD2"/>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D35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B7BD2"/>
    <w:rPr>
      <w:rFonts w:ascii="Times New Roman" w:hAnsi="Times New Roman"/>
      <w:b/>
      <w:bCs/>
      <w:sz w:val="24"/>
    </w:rPr>
  </w:style>
  <w:style w:type="numbering" w:customStyle="1" w:styleId="CANGGIH">
    <w:name w:val="CANGGIH"/>
    <w:uiPriority w:val="99"/>
    <w:rsid w:val="005115A5"/>
    <w:pPr>
      <w:numPr>
        <w:numId w:val="1"/>
      </w:numPr>
    </w:pPr>
  </w:style>
  <w:style w:type="paragraph" w:styleId="ListParagraph">
    <w:name w:val="List Paragraph"/>
    <w:basedOn w:val="Normal"/>
    <w:uiPriority w:val="34"/>
    <w:qFormat/>
    <w:rsid w:val="008017CA"/>
    <w:pPr>
      <w:ind w:left="720"/>
      <w:contextualSpacing/>
    </w:pPr>
  </w:style>
  <w:style w:type="paragraph" w:styleId="TOCHeading">
    <w:name w:val="TOC Heading"/>
    <w:basedOn w:val="Heading1"/>
    <w:next w:val="Normal"/>
    <w:uiPriority w:val="39"/>
    <w:unhideWhenUsed/>
    <w:qFormat/>
    <w:rsid w:val="007C005B"/>
    <w:pPr>
      <w:pageBreakBefore w:val="0"/>
      <w:spacing w:before="240" w:after="0"/>
      <w:jc w:val="left"/>
      <w:outlineLvl w:val="9"/>
    </w:pPr>
    <w:rPr>
      <w:rFonts w:asciiTheme="majorHAnsi" w:eastAsiaTheme="majorEastAsia" w:hAnsiTheme="majorHAnsi" w:cstheme="majorBidi"/>
      <w:b w:val="0"/>
      <w:bCs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7C005B"/>
    <w:pPr>
      <w:spacing w:after="100"/>
    </w:pPr>
  </w:style>
  <w:style w:type="character" w:styleId="Hyperlink">
    <w:name w:val="Hyperlink"/>
    <w:basedOn w:val="DefaultParagraphFont"/>
    <w:uiPriority w:val="99"/>
    <w:unhideWhenUsed/>
    <w:rsid w:val="007C005B"/>
    <w:rPr>
      <w:color w:val="0563C1" w:themeColor="hyperlink"/>
      <w:u w:val="single"/>
    </w:rPr>
  </w:style>
  <w:style w:type="paragraph" w:styleId="Header">
    <w:name w:val="header"/>
    <w:basedOn w:val="Normal"/>
    <w:link w:val="HeaderChar"/>
    <w:uiPriority w:val="99"/>
    <w:unhideWhenUsed/>
    <w:rsid w:val="007C00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005B"/>
    <w:rPr>
      <w:rFonts w:ascii="Times New Roman" w:hAnsi="Times New Roman"/>
      <w:sz w:val="24"/>
    </w:rPr>
  </w:style>
  <w:style w:type="paragraph" w:styleId="Footer">
    <w:name w:val="footer"/>
    <w:basedOn w:val="Normal"/>
    <w:link w:val="FooterChar"/>
    <w:uiPriority w:val="99"/>
    <w:unhideWhenUsed/>
    <w:rsid w:val="007C00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005B"/>
    <w:rPr>
      <w:rFonts w:ascii="Times New Roman" w:hAnsi="Times New Roman"/>
      <w:sz w:val="24"/>
    </w:rPr>
  </w:style>
  <w:style w:type="character" w:customStyle="1" w:styleId="Heading2Char">
    <w:name w:val="Heading 2 Char"/>
    <w:basedOn w:val="DefaultParagraphFont"/>
    <w:link w:val="Heading2"/>
    <w:uiPriority w:val="9"/>
    <w:rsid w:val="002B7BD2"/>
    <w:rPr>
      <w:rFonts w:ascii="Times New Roman" w:hAnsi="Times New Roman"/>
      <w:b/>
      <w:bCs/>
      <w:sz w:val="24"/>
    </w:rPr>
  </w:style>
  <w:style w:type="paragraph" w:styleId="TOC2">
    <w:name w:val="toc 2"/>
    <w:basedOn w:val="Normal"/>
    <w:next w:val="Normal"/>
    <w:autoRedefine/>
    <w:uiPriority w:val="39"/>
    <w:unhideWhenUsed/>
    <w:rsid w:val="001008CE"/>
    <w:pPr>
      <w:spacing w:after="100"/>
      <w:ind w:left="240"/>
    </w:pPr>
  </w:style>
  <w:style w:type="character" w:customStyle="1" w:styleId="Heading3Char">
    <w:name w:val="Heading 3 Char"/>
    <w:basedOn w:val="DefaultParagraphFont"/>
    <w:link w:val="Heading3"/>
    <w:uiPriority w:val="9"/>
    <w:rsid w:val="00BF61A8"/>
    <w:rPr>
      <w:rFonts w:ascii="Times New Roman" w:hAnsi="Times New Roman"/>
      <w:b/>
      <w:bCs/>
      <w:sz w:val="24"/>
    </w:rPr>
  </w:style>
  <w:style w:type="numbering" w:customStyle="1" w:styleId="MasterList">
    <w:name w:val="Master List"/>
    <w:uiPriority w:val="99"/>
    <w:rsid w:val="00762CCD"/>
    <w:pPr>
      <w:numPr>
        <w:numId w:val="3"/>
      </w:numPr>
    </w:pPr>
  </w:style>
  <w:style w:type="paragraph" w:customStyle="1" w:styleId="Normal2">
    <w:name w:val="Normal 2"/>
    <w:basedOn w:val="Normal"/>
    <w:qFormat/>
    <w:rsid w:val="008368AA"/>
    <w:pPr>
      <w:spacing w:line="360" w:lineRule="auto"/>
      <w:ind w:left="357"/>
    </w:pPr>
  </w:style>
  <w:style w:type="paragraph" w:customStyle="1" w:styleId="Normal3">
    <w:name w:val="Normal 3"/>
    <w:basedOn w:val="Normal2"/>
    <w:qFormat/>
    <w:rsid w:val="008368AA"/>
    <w:pPr>
      <w:ind w:left="1077"/>
    </w:pPr>
  </w:style>
  <w:style w:type="character" w:customStyle="1" w:styleId="Heading4Char">
    <w:name w:val="Heading 4 Char"/>
    <w:basedOn w:val="DefaultParagraphFont"/>
    <w:link w:val="Heading4"/>
    <w:uiPriority w:val="9"/>
    <w:rsid w:val="00E800C5"/>
    <w:rPr>
      <w:rFonts w:ascii="Times New Roman" w:hAnsi="Times New Roman"/>
      <w:b/>
      <w:bCs/>
      <w:sz w:val="24"/>
    </w:rPr>
  </w:style>
  <w:style w:type="character" w:customStyle="1" w:styleId="Heading5Char">
    <w:name w:val="Heading 5 Char"/>
    <w:basedOn w:val="DefaultParagraphFont"/>
    <w:link w:val="Heading5"/>
    <w:uiPriority w:val="9"/>
    <w:semiHidden/>
    <w:rsid w:val="002B7BD2"/>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B7BD2"/>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B7BD2"/>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rsid w:val="002B7BD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B7BD2"/>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BF3A42"/>
    <w:pPr>
      <w:spacing w:after="100"/>
      <w:ind w:left="480"/>
    </w:pPr>
  </w:style>
  <w:style w:type="paragraph" w:customStyle="1" w:styleId="Table2">
    <w:name w:val="Table 2"/>
    <w:basedOn w:val="Caption"/>
    <w:link w:val="Table2Char"/>
    <w:qFormat/>
    <w:rsid w:val="00C54659"/>
    <w:pPr>
      <w:numPr>
        <w:numId w:val="8"/>
      </w:numPr>
      <w:spacing w:before="40" w:after="160" w:line="360" w:lineRule="auto"/>
    </w:pPr>
    <w:rPr>
      <w:b/>
      <w:bCs/>
      <w:i/>
      <w:color w:val="auto"/>
      <w:kern w:val="0"/>
      <w:lang w:val="en-US"/>
      <w14:ligatures w14:val="none"/>
    </w:rPr>
  </w:style>
  <w:style w:type="character" w:customStyle="1" w:styleId="Table2Char">
    <w:name w:val="Table 2 Char"/>
    <w:basedOn w:val="DefaultParagraphFont"/>
    <w:link w:val="Table2"/>
    <w:rsid w:val="00C54659"/>
    <w:rPr>
      <w:rFonts w:ascii="Times New Roman" w:hAnsi="Times New Roman"/>
      <w:b/>
      <w:bCs/>
      <w:i/>
      <w:iCs/>
      <w:kern w:val="0"/>
      <w:sz w:val="24"/>
      <w:szCs w:val="18"/>
      <w:lang w:val="en-US"/>
      <w14:ligatures w14:val="none"/>
    </w:rPr>
  </w:style>
  <w:style w:type="paragraph" w:styleId="Caption">
    <w:name w:val="caption"/>
    <w:basedOn w:val="Normal"/>
    <w:next w:val="Normal"/>
    <w:uiPriority w:val="35"/>
    <w:unhideWhenUsed/>
    <w:qFormat/>
    <w:rsid w:val="00B83B5F"/>
    <w:pPr>
      <w:keepNext/>
      <w:spacing w:after="200" w:line="240" w:lineRule="auto"/>
      <w:jc w:val="center"/>
    </w:pPr>
    <w:rPr>
      <w:iCs/>
      <w:color w:val="000000" w:themeColor="text1"/>
      <w:szCs w:val="18"/>
    </w:rPr>
  </w:style>
  <w:style w:type="character" w:styleId="CommentReference">
    <w:name w:val="annotation reference"/>
    <w:basedOn w:val="DefaultParagraphFont"/>
    <w:uiPriority w:val="99"/>
    <w:semiHidden/>
    <w:unhideWhenUsed/>
    <w:rsid w:val="008D1F4C"/>
    <w:rPr>
      <w:sz w:val="16"/>
      <w:szCs w:val="16"/>
    </w:rPr>
  </w:style>
  <w:style w:type="paragraph" w:styleId="CommentText">
    <w:name w:val="annotation text"/>
    <w:basedOn w:val="Normal"/>
    <w:link w:val="CommentTextChar"/>
    <w:uiPriority w:val="99"/>
    <w:unhideWhenUsed/>
    <w:rsid w:val="008D1F4C"/>
    <w:pPr>
      <w:spacing w:line="240" w:lineRule="auto"/>
    </w:pPr>
    <w:rPr>
      <w:sz w:val="20"/>
      <w:szCs w:val="20"/>
    </w:rPr>
  </w:style>
  <w:style w:type="character" w:customStyle="1" w:styleId="CommentTextChar">
    <w:name w:val="Comment Text Char"/>
    <w:basedOn w:val="DefaultParagraphFont"/>
    <w:link w:val="CommentText"/>
    <w:uiPriority w:val="99"/>
    <w:rsid w:val="008D1F4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D1F4C"/>
    <w:rPr>
      <w:b/>
      <w:bCs/>
    </w:rPr>
  </w:style>
  <w:style w:type="character" w:customStyle="1" w:styleId="CommentSubjectChar">
    <w:name w:val="Comment Subject Char"/>
    <w:basedOn w:val="CommentTextChar"/>
    <w:link w:val="CommentSubject"/>
    <w:uiPriority w:val="99"/>
    <w:semiHidden/>
    <w:rsid w:val="008D1F4C"/>
    <w:rPr>
      <w:rFonts w:ascii="Times New Roman" w:hAnsi="Times New Roman"/>
      <w:b/>
      <w:bCs/>
      <w:sz w:val="20"/>
      <w:szCs w:val="20"/>
    </w:rPr>
  </w:style>
  <w:style w:type="paragraph" w:styleId="Bibliography">
    <w:name w:val="Bibliography"/>
    <w:basedOn w:val="Normal"/>
    <w:next w:val="Normal"/>
    <w:uiPriority w:val="37"/>
    <w:unhideWhenUsed/>
    <w:rsid w:val="00590A86"/>
    <w:pPr>
      <w:ind w:left="720" w:hanging="720"/>
    </w:pPr>
  </w:style>
  <w:style w:type="paragraph" w:styleId="TableofFigures">
    <w:name w:val="table of figures"/>
    <w:basedOn w:val="Normal"/>
    <w:next w:val="Normal"/>
    <w:uiPriority w:val="99"/>
    <w:unhideWhenUsed/>
    <w:rsid w:val="0082675A"/>
    <w:pPr>
      <w:spacing w:after="0"/>
    </w:pPr>
  </w:style>
  <w:style w:type="paragraph" w:styleId="TOC4">
    <w:name w:val="toc 4"/>
    <w:basedOn w:val="Normal"/>
    <w:next w:val="Normal"/>
    <w:autoRedefine/>
    <w:uiPriority w:val="39"/>
    <w:unhideWhenUsed/>
    <w:rsid w:val="00007A0E"/>
    <w:pPr>
      <w:spacing w:after="100"/>
      <w:ind w:left="720"/>
    </w:pPr>
  </w:style>
  <w:style w:type="paragraph" w:styleId="NormalWeb">
    <w:name w:val="Normal (Web)"/>
    <w:basedOn w:val="Normal"/>
    <w:uiPriority w:val="99"/>
    <w:semiHidden/>
    <w:unhideWhenUsed/>
    <w:rsid w:val="0029254C"/>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2165655">
      <w:bodyDiv w:val="1"/>
      <w:marLeft w:val="0"/>
      <w:marRight w:val="0"/>
      <w:marTop w:val="0"/>
      <w:marBottom w:val="0"/>
      <w:divBdr>
        <w:top w:val="none" w:sz="0" w:space="0" w:color="auto"/>
        <w:left w:val="none" w:sz="0" w:space="0" w:color="auto"/>
        <w:bottom w:val="none" w:sz="0" w:space="0" w:color="auto"/>
        <w:right w:val="none" w:sz="0" w:space="0" w:color="auto"/>
      </w:divBdr>
    </w:div>
    <w:div w:id="567888006">
      <w:bodyDiv w:val="1"/>
      <w:marLeft w:val="0"/>
      <w:marRight w:val="0"/>
      <w:marTop w:val="0"/>
      <w:marBottom w:val="0"/>
      <w:divBdr>
        <w:top w:val="none" w:sz="0" w:space="0" w:color="auto"/>
        <w:left w:val="none" w:sz="0" w:space="0" w:color="auto"/>
        <w:bottom w:val="none" w:sz="0" w:space="0" w:color="auto"/>
        <w:right w:val="none" w:sz="0" w:space="0" w:color="auto"/>
      </w:divBdr>
    </w:div>
    <w:div w:id="1314797016">
      <w:bodyDiv w:val="1"/>
      <w:marLeft w:val="0"/>
      <w:marRight w:val="0"/>
      <w:marTop w:val="0"/>
      <w:marBottom w:val="0"/>
      <w:divBdr>
        <w:top w:val="none" w:sz="0" w:space="0" w:color="auto"/>
        <w:left w:val="none" w:sz="0" w:space="0" w:color="auto"/>
        <w:bottom w:val="none" w:sz="0" w:space="0" w:color="auto"/>
        <w:right w:val="none" w:sz="0" w:space="0" w:color="auto"/>
      </w:divBdr>
    </w:div>
    <w:div w:id="1393963765">
      <w:bodyDiv w:val="1"/>
      <w:marLeft w:val="0"/>
      <w:marRight w:val="0"/>
      <w:marTop w:val="0"/>
      <w:marBottom w:val="0"/>
      <w:divBdr>
        <w:top w:val="none" w:sz="0" w:space="0" w:color="auto"/>
        <w:left w:val="none" w:sz="0" w:space="0" w:color="auto"/>
        <w:bottom w:val="none" w:sz="0" w:space="0" w:color="auto"/>
        <w:right w:val="none" w:sz="0" w:space="0" w:color="auto"/>
      </w:divBdr>
    </w:div>
    <w:div w:id="1929118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image" Target="media/image19.png"/><Relationship Id="rId21" Type="http://schemas.openxmlformats.org/officeDocument/2006/relationships/image" Target="media/image7.png"/><Relationship Id="rId34" Type="http://schemas.openxmlformats.org/officeDocument/2006/relationships/image" Target="media/image16.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3.png"/><Relationship Id="rId11" Type="http://schemas.openxmlformats.org/officeDocument/2006/relationships/header" Target="header1.xml"/><Relationship Id="rId24" Type="http://schemas.microsoft.com/office/2007/relationships/hdphoto" Target="media/hdphoto2.wdp"/><Relationship Id="rId32" Type="http://schemas.microsoft.com/office/2007/relationships/hdphoto" Target="media/hdphoto5.wdp"/><Relationship Id="rId37" Type="http://schemas.openxmlformats.org/officeDocument/2006/relationships/image" Target="media/image18.png"/><Relationship Id="rId40" Type="http://schemas.openxmlformats.org/officeDocument/2006/relationships/image" Target="media/image20.png"/><Relationship Id="rId45"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07/relationships/hdphoto" Target="media/hdphoto3.wdp"/><Relationship Id="rId36" Type="http://schemas.microsoft.com/office/2007/relationships/hdphoto" Target="media/hdphoto6.wdp"/><Relationship Id="rId49" Type="http://schemas.openxmlformats.org/officeDocument/2006/relationships/hyperlink" Target="http://www.visual-paradigm.com" TargetMode="External"/><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4.png"/><Relationship Id="rId44" Type="http://schemas.openxmlformats.org/officeDocument/2006/relationships/image" Target="media/image2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2.png"/><Relationship Id="rId30" Type="http://schemas.microsoft.com/office/2007/relationships/hdphoto" Target="media/hdphoto4.wdp"/><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3.xml"/><Relationship Id="rId17" Type="http://schemas.microsoft.com/office/2007/relationships/hdphoto" Target="media/hdphoto1.wdp"/><Relationship Id="rId25" Type="http://schemas.openxmlformats.org/officeDocument/2006/relationships/image" Target="media/image10.png"/><Relationship Id="rId33" Type="http://schemas.openxmlformats.org/officeDocument/2006/relationships/image" Target="media/image15.png"/><Relationship Id="rId38" Type="http://schemas.microsoft.com/office/2007/relationships/hdphoto" Target="media/hdphoto7.wdp"/><Relationship Id="rId46" Type="http://schemas.openxmlformats.org/officeDocument/2006/relationships/image" Target="media/image26.png"/><Relationship Id="rId20" Type="http://schemas.openxmlformats.org/officeDocument/2006/relationships/image" Target="media/image6.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FE6942-7FED-4CD3-8535-4B4ACE203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48</Pages>
  <Words>17297</Words>
  <Characters>98597</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Husen</dc:creator>
  <cp:keywords/>
  <dc:description/>
  <cp:lastModifiedBy>TVIP</cp:lastModifiedBy>
  <cp:revision>6</cp:revision>
  <cp:lastPrinted>2024-09-27T11:02:00Z</cp:lastPrinted>
  <dcterms:created xsi:type="dcterms:W3CDTF">2025-03-02T05:33:00Z</dcterms:created>
  <dcterms:modified xsi:type="dcterms:W3CDTF">2025-03-02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f6cOoJNm"/&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